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899725" w14:textId="77777777" w:rsidR="0054211D" w:rsidRDefault="0054211D" w:rsidP="004B3365">
      <w:pPr>
        <w:autoSpaceDE w:val="0"/>
        <w:autoSpaceDN w:val="0"/>
        <w:adjustRightInd w:val="0"/>
        <w:spacing w:line="480" w:lineRule="auto"/>
        <w:ind w:right="-1"/>
        <w:jc w:val="center"/>
        <w:rPr>
          <w:b/>
          <w:bCs/>
        </w:rPr>
      </w:pPr>
    </w:p>
    <w:p w14:paraId="65782F32" w14:textId="77777777" w:rsidR="0054211D" w:rsidRDefault="002D6885" w:rsidP="00567DD4">
      <w:pPr>
        <w:autoSpaceDE w:val="0"/>
        <w:autoSpaceDN w:val="0"/>
        <w:adjustRightInd w:val="0"/>
        <w:spacing w:line="480" w:lineRule="auto"/>
        <w:ind w:right="-1"/>
        <w:jc w:val="center"/>
        <w:rPr>
          <w:b/>
          <w:bCs/>
        </w:rPr>
      </w:pPr>
      <w:r w:rsidRPr="00567DD4">
        <w:rPr>
          <w:b/>
          <w:bCs/>
          <w:noProof/>
        </w:rPr>
        <w:drawing>
          <wp:inline distT="0" distB="0" distL="0" distR="0" wp14:anchorId="6B31F546" wp14:editId="769B5E69">
            <wp:extent cx="2466975" cy="89535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
                    <pic:cNvPicPr/>
                  </pic:nvPicPr>
                  <pic:blipFill>
                    <a:blip r:embed="rId8"/>
                    <a:stretch>
                      <a:fillRect/>
                    </a:stretch>
                  </pic:blipFill>
                  <pic:spPr>
                    <a:xfrm>
                      <a:off x="0" y="0"/>
                      <a:ext cx="2467319" cy="895475"/>
                    </a:xfrm>
                    <a:prstGeom prst="rect">
                      <a:avLst/>
                    </a:prstGeom>
                  </pic:spPr>
                </pic:pic>
              </a:graphicData>
            </a:graphic>
          </wp:inline>
        </w:drawing>
      </w:r>
    </w:p>
    <w:p w14:paraId="4EB77950" w14:textId="77777777" w:rsidR="00227EAE" w:rsidRPr="00FB41E4" w:rsidRDefault="002D6885" w:rsidP="004B3365">
      <w:pPr>
        <w:autoSpaceDE w:val="0"/>
        <w:autoSpaceDN w:val="0"/>
        <w:adjustRightInd w:val="0"/>
        <w:spacing w:line="480" w:lineRule="auto"/>
        <w:ind w:right="-1"/>
        <w:jc w:val="center"/>
        <w:rPr>
          <w:b/>
          <w:bCs/>
        </w:rPr>
      </w:pPr>
      <w:r w:rsidRPr="00FB41E4">
        <w:rPr>
          <w:b/>
          <w:bCs/>
        </w:rPr>
        <w:t>EDHEC Business School</w:t>
      </w:r>
    </w:p>
    <w:p w14:paraId="6FB5DE55" w14:textId="77777777" w:rsidR="00227EAE" w:rsidRPr="00FB41E4" w:rsidRDefault="002D6885" w:rsidP="004B3365">
      <w:pPr>
        <w:autoSpaceDE w:val="0"/>
        <w:autoSpaceDN w:val="0"/>
        <w:adjustRightInd w:val="0"/>
        <w:spacing w:line="480" w:lineRule="auto"/>
        <w:ind w:right="-1"/>
        <w:jc w:val="center"/>
      </w:pPr>
      <w:r w:rsidRPr="00FB41E4">
        <w:rPr>
          <w:b/>
          <w:bCs/>
        </w:rPr>
        <w:t>MSc. In Data Analytics and Artificial Intelligence</w:t>
      </w:r>
    </w:p>
    <w:p w14:paraId="2F1F4EC7" w14:textId="77777777" w:rsidR="001B643B" w:rsidRPr="00FB41E4" w:rsidRDefault="001B643B" w:rsidP="004B3365">
      <w:pPr>
        <w:autoSpaceDE w:val="0"/>
        <w:autoSpaceDN w:val="0"/>
        <w:adjustRightInd w:val="0"/>
        <w:spacing w:line="480" w:lineRule="auto"/>
        <w:ind w:right="-1"/>
      </w:pPr>
    </w:p>
    <w:p w14:paraId="5F1DF159" w14:textId="77777777" w:rsidR="001B643B" w:rsidRPr="00FB41E4" w:rsidRDefault="001B643B" w:rsidP="004B3365">
      <w:pPr>
        <w:autoSpaceDE w:val="0"/>
        <w:autoSpaceDN w:val="0"/>
        <w:adjustRightInd w:val="0"/>
        <w:spacing w:line="480" w:lineRule="auto"/>
        <w:ind w:right="-1"/>
      </w:pPr>
    </w:p>
    <w:p w14:paraId="1AC0C0FF" w14:textId="77777777" w:rsidR="008563DD" w:rsidRPr="00FB41E4" w:rsidRDefault="008563DD" w:rsidP="004B3365">
      <w:pPr>
        <w:autoSpaceDE w:val="0"/>
        <w:autoSpaceDN w:val="0"/>
        <w:adjustRightInd w:val="0"/>
        <w:spacing w:line="480" w:lineRule="auto"/>
        <w:ind w:right="-1"/>
      </w:pPr>
    </w:p>
    <w:p w14:paraId="6FB8AC0F" w14:textId="77777777" w:rsidR="00227EAE" w:rsidRPr="00FB41E4" w:rsidRDefault="00227EAE" w:rsidP="004B3365">
      <w:pPr>
        <w:autoSpaceDE w:val="0"/>
        <w:autoSpaceDN w:val="0"/>
        <w:adjustRightInd w:val="0"/>
        <w:spacing w:line="480" w:lineRule="auto"/>
        <w:ind w:right="-1"/>
      </w:pPr>
    </w:p>
    <w:p w14:paraId="1AADA8D9" w14:textId="77777777" w:rsidR="00227EAE" w:rsidRPr="00FB41E4" w:rsidRDefault="00227EAE" w:rsidP="004B3365">
      <w:pPr>
        <w:autoSpaceDE w:val="0"/>
        <w:autoSpaceDN w:val="0"/>
        <w:adjustRightInd w:val="0"/>
        <w:spacing w:line="480" w:lineRule="auto"/>
        <w:ind w:right="-1"/>
        <w:jc w:val="center"/>
      </w:pPr>
    </w:p>
    <w:p w14:paraId="133347CE" w14:textId="77777777" w:rsidR="00227EAE" w:rsidRPr="00FB41E4" w:rsidRDefault="002D6885" w:rsidP="004B3365">
      <w:pPr>
        <w:autoSpaceDE w:val="0"/>
        <w:autoSpaceDN w:val="0"/>
        <w:adjustRightInd w:val="0"/>
        <w:spacing w:line="480" w:lineRule="auto"/>
        <w:ind w:right="-1"/>
        <w:jc w:val="center"/>
        <w:rPr>
          <w:b/>
          <w:bCs/>
        </w:rPr>
      </w:pPr>
      <w:r w:rsidRPr="00FB41E4">
        <w:rPr>
          <w:b/>
          <w:bCs/>
        </w:rPr>
        <w:t>Master Thesis:</w:t>
      </w:r>
    </w:p>
    <w:p w14:paraId="31565B71" w14:textId="77777777" w:rsidR="00227EAE" w:rsidRPr="00FB41E4" w:rsidRDefault="002D6885" w:rsidP="004B3365">
      <w:pPr>
        <w:autoSpaceDE w:val="0"/>
        <w:autoSpaceDN w:val="0"/>
        <w:adjustRightInd w:val="0"/>
        <w:spacing w:line="480" w:lineRule="auto"/>
        <w:ind w:right="-1"/>
        <w:jc w:val="center"/>
        <w:rPr>
          <w:b/>
          <w:bCs/>
          <w:sz w:val="28"/>
          <w:szCs w:val="28"/>
        </w:rPr>
      </w:pPr>
      <w:r w:rsidRPr="00FB41E4">
        <w:rPr>
          <w:b/>
          <w:bCs/>
          <w:sz w:val="28"/>
          <w:szCs w:val="28"/>
        </w:rPr>
        <w:t xml:space="preserve">“Prediction of </w:t>
      </w:r>
      <w:r w:rsidR="000D2032" w:rsidRPr="00FB41E4">
        <w:rPr>
          <w:b/>
          <w:bCs/>
          <w:sz w:val="28"/>
          <w:szCs w:val="28"/>
        </w:rPr>
        <w:t xml:space="preserve">Price </w:t>
      </w:r>
      <w:r w:rsidR="0054211D">
        <w:rPr>
          <w:b/>
          <w:bCs/>
          <w:sz w:val="28"/>
          <w:szCs w:val="28"/>
        </w:rPr>
        <w:t>of</w:t>
      </w:r>
      <w:r w:rsidR="000D2032" w:rsidRPr="00FB41E4">
        <w:rPr>
          <w:b/>
          <w:bCs/>
          <w:sz w:val="28"/>
          <w:szCs w:val="28"/>
        </w:rPr>
        <w:t xml:space="preserve"> </w:t>
      </w:r>
      <w:r w:rsidR="00E24A3C" w:rsidRPr="00FB41E4">
        <w:rPr>
          <w:b/>
          <w:bCs/>
          <w:sz w:val="28"/>
          <w:szCs w:val="28"/>
        </w:rPr>
        <w:t>Used</w:t>
      </w:r>
      <w:r w:rsidRPr="00FB41E4">
        <w:rPr>
          <w:b/>
          <w:bCs/>
          <w:sz w:val="28"/>
          <w:szCs w:val="28"/>
        </w:rPr>
        <w:t xml:space="preserve"> Car</w:t>
      </w:r>
      <w:r w:rsidR="00E24A3C" w:rsidRPr="00FB41E4">
        <w:rPr>
          <w:b/>
          <w:bCs/>
          <w:sz w:val="28"/>
          <w:szCs w:val="28"/>
        </w:rPr>
        <w:t>s</w:t>
      </w:r>
      <w:r w:rsidR="00FE696D" w:rsidRPr="00FB41E4">
        <w:rPr>
          <w:b/>
          <w:bCs/>
          <w:sz w:val="28"/>
          <w:szCs w:val="28"/>
        </w:rPr>
        <w:t xml:space="preserve"> </w:t>
      </w:r>
      <w:r w:rsidR="0054211D">
        <w:rPr>
          <w:b/>
          <w:bCs/>
          <w:sz w:val="28"/>
          <w:szCs w:val="28"/>
        </w:rPr>
        <w:t>in</w:t>
      </w:r>
      <w:r w:rsidR="00FE696D" w:rsidRPr="00FB41E4">
        <w:rPr>
          <w:b/>
          <w:bCs/>
          <w:sz w:val="28"/>
          <w:szCs w:val="28"/>
        </w:rPr>
        <w:t xml:space="preserve"> the USA</w:t>
      </w:r>
      <w:r w:rsidR="0054211D">
        <w:rPr>
          <w:b/>
          <w:bCs/>
          <w:sz w:val="28"/>
          <w:szCs w:val="28"/>
        </w:rPr>
        <w:t xml:space="preserve"> using Regression Techniques</w:t>
      </w:r>
      <w:r w:rsidRPr="00FB41E4">
        <w:rPr>
          <w:b/>
          <w:bCs/>
          <w:sz w:val="28"/>
          <w:szCs w:val="28"/>
        </w:rPr>
        <w:t>”</w:t>
      </w:r>
    </w:p>
    <w:p w14:paraId="58FEBAF7" w14:textId="77777777" w:rsidR="00227EAE" w:rsidRPr="00FB41E4" w:rsidRDefault="00227EAE" w:rsidP="004B3365">
      <w:pPr>
        <w:autoSpaceDE w:val="0"/>
        <w:autoSpaceDN w:val="0"/>
        <w:adjustRightInd w:val="0"/>
        <w:spacing w:line="480" w:lineRule="auto"/>
        <w:ind w:right="-1"/>
      </w:pPr>
    </w:p>
    <w:p w14:paraId="3F57896C" w14:textId="77777777" w:rsidR="00227EAE" w:rsidRPr="00FB41E4" w:rsidRDefault="00227EAE" w:rsidP="004B3365">
      <w:pPr>
        <w:autoSpaceDE w:val="0"/>
        <w:autoSpaceDN w:val="0"/>
        <w:adjustRightInd w:val="0"/>
        <w:spacing w:line="480" w:lineRule="auto"/>
        <w:ind w:right="-1"/>
      </w:pPr>
    </w:p>
    <w:p w14:paraId="1C3FB919" w14:textId="77777777" w:rsidR="00227EAE" w:rsidRPr="00FB41E4" w:rsidRDefault="002D6885" w:rsidP="004B3365">
      <w:pPr>
        <w:autoSpaceDE w:val="0"/>
        <w:autoSpaceDN w:val="0"/>
        <w:adjustRightInd w:val="0"/>
        <w:spacing w:line="480" w:lineRule="auto"/>
        <w:ind w:right="-1"/>
        <w:jc w:val="center"/>
      </w:pPr>
      <w:r w:rsidRPr="00FB41E4">
        <w:t>By</w:t>
      </w:r>
    </w:p>
    <w:p w14:paraId="53ACA4C9" w14:textId="77777777" w:rsidR="00227EAE" w:rsidRPr="00FB41E4" w:rsidRDefault="002D6885" w:rsidP="004B3365">
      <w:pPr>
        <w:autoSpaceDE w:val="0"/>
        <w:autoSpaceDN w:val="0"/>
        <w:adjustRightInd w:val="0"/>
        <w:spacing w:line="480" w:lineRule="auto"/>
        <w:ind w:right="-1"/>
        <w:jc w:val="center"/>
        <w:rPr>
          <w:b/>
          <w:bCs/>
        </w:rPr>
      </w:pPr>
      <w:r w:rsidRPr="00FB41E4">
        <w:rPr>
          <w:b/>
          <w:bCs/>
        </w:rPr>
        <w:t>Charles Martin Raj P</w:t>
      </w:r>
      <w:r w:rsidR="0054211D">
        <w:rPr>
          <w:b/>
          <w:bCs/>
        </w:rPr>
        <w:t>IDAKALA</w:t>
      </w:r>
    </w:p>
    <w:p w14:paraId="213A8F69" w14:textId="77777777" w:rsidR="008563DD" w:rsidRPr="00FB41E4" w:rsidRDefault="002D6885" w:rsidP="0054211D">
      <w:pPr>
        <w:autoSpaceDE w:val="0"/>
        <w:autoSpaceDN w:val="0"/>
        <w:adjustRightInd w:val="0"/>
        <w:spacing w:line="480" w:lineRule="auto"/>
        <w:ind w:right="-1"/>
        <w:jc w:val="center"/>
      </w:pPr>
      <w:r w:rsidRPr="00FB41E4">
        <w:t>Student ID: 79738</w:t>
      </w:r>
    </w:p>
    <w:p w14:paraId="5E9C6132" w14:textId="77777777" w:rsidR="008563DD" w:rsidRPr="00FB41E4" w:rsidRDefault="002D6885" w:rsidP="004B3365">
      <w:pPr>
        <w:autoSpaceDE w:val="0"/>
        <w:autoSpaceDN w:val="0"/>
        <w:adjustRightInd w:val="0"/>
        <w:spacing w:line="480" w:lineRule="auto"/>
        <w:ind w:right="-1"/>
        <w:jc w:val="center"/>
        <w:rPr>
          <w:sz w:val="18"/>
          <w:szCs w:val="18"/>
        </w:rPr>
      </w:pPr>
      <w:r w:rsidRPr="00FB41E4">
        <w:rPr>
          <w:sz w:val="18"/>
          <w:szCs w:val="18"/>
        </w:rPr>
        <w:t>May 30, 2022</w:t>
      </w:r>
    </w:p>
    <w:p w14:paraId="3049A1E4" w14:textId="77777777" w:rsidR="0054211D" w:rsidRDefault="0054211D" w:rsidP="00C14E29">
      <w:pPr>
        <w:autoSpaceDE w:val="0"/>
        <w:autoSpaceDN w:val="0"/>
        <w:adjustRightInd w:val="0"/>
        <w:spacing w:line="480" w:lineRule="auto"/>
        <w:ind w:right="-1"/>
        <w:rPr>
          <w:b/>
          <w:bCs/>
          <w:sz w:val="28"/>
          <w:szCs w:val="28"/>
        </w:rPr>
      </w:pPr>
    </w:p>
    <w:p w14:paraId="13D482CB" w14:textId="77777777" w:rsidR="0054211D" w:rsidRDefault="0054211D" w:rsidP="00C14E29">
      <w:pPr>
        <w:autoSpaceDE w:val="0"/>
        <w:autoSpaceDN w:val="0"/>
        <w:adjustRightInd w:val="0"/>
        <w:spacing w:line="480" w:lineRule="auto"/>
        <w:ind w:right="-1"/>
        <w:rPr>
          <w:b/>
          <w:bCs/>
          <w:sz w:val="28"/>
          <w:szCs w:val="28"/>
        </w:rPr>
      </w:pPr>
    </w:p>
    <w:p w14:paraId="5AAA6CDA" w14:textId="77777777" w:rsidR="0054211D" w:rsidRDefault="0054211D" w:rsidP="0054211D">
      <w:pPr>
        <w:pStyle w:val="Default"/>
      </w:pPr>
    </w:p>
    <w:p w14:paraId="571ECF7F" w14:textId="77777777" w:rsidR="0054211D" w:rsidRDefault="002D6885" w:rsidP="0054211D">
      <w:pPr>
        <w:pStyle w:val="Default"/>
        <w:rPr>
          <w:i/>
          <w:iCs/>
          <w:sz w:val="22"/>
          <w:szCs w:val="22"/>
        </w:rPr>
      </w:pPr>
      <w:r>
        <w:t xml:space="preserve"> </w:t>
      </w:r>
      <w:r>
        <w:rPr>
          <w:i/>
          <w:iCs/>
          <w:sz w:val="22"/>
          <w:szCs w:val="22"/>
        </w:rPr>
        <w:t xml:space="preserve">EDHEC Business School does not express approval or disapproval concerning the opinions given in this paper which are the sole responsibility of the author. </w:t>
      </w:r>
    </w:p>
    <w:p w14:paraId="540B0EFB" w14:textId="77777777" w:rsidR="0054211D" w:rsidRDefault="0054211D" w:rsidP="0054211D">
      <w:pPr>
        <w:pStyle w:val="Default"/>
        <w:rPr>
          <w:sz w:val="22"/>
          <w:szCs w:val="22"/>
        </w:rPr>
      </w:pPr>
    </w:p>
    <w:p w14:paraId="474A96D7" w14:textId="77777777" w:rsidR="0054211D" w:rsidRDefault="002D6885" w:rsidP="0054211D">
      <w:pPr>
        <w:autoSpaceDE w:val="0"/>
        <w:autoSpaceDN w:val="0"/>
        <w:adjustRightInd w:val="0"/>
        <w:ind w:right="-1"/>
        <w:rPr>
          <w:i/>
          <w:iCs/>
          <w:sz w:val="22"/>
          <w:szCs w:val="22"/>
        </w:rPr>
      </w:pPr>
      <w:r>
        <w:rPr>
          <w:i/>
          <w:iCs/>
          <w:sz w:val="22"/>
          <w:szCs w:val="22"/>
        </w:rPr>
        <w:t>I certify that: (a) the master project being submitted for examination is my research, the data and results presented are genuine and obtained by me during the conduct of the research and that I have properly acknowledged using parenthetical indications and a full bibliography all areas where I have drawn on the work, ideas and results of others and that the master project has not been presented to any other examination committee before and has not been published before.</w:t>
      </w:r>
    </w:p>
    <w:p w14:paraId="13897FEA" w14:textId="77777777" w:rsidR="0054211D" w:rsidRDefault="0054211D" w:rsidP="0054211D">
      <w:pPr>
        <w:autoSpaceDE w:val="0"/>
        <w:autoSpaceDN w:val="0"/>
        <w:adjustRightInd w:val="0"/>
        <w:ind w:right="-1"/>
        <w:rPr>
          <w:i/>
          <w:iCs/>
          <w:sz w:val="22"/>
          <w:szCs w:val="22"/>
        </w:rPr>
      </w:pPr>
    </w:p>
    <w:p w14:paraId="1CFCE444" w14:textId="77777777" w:rsidR="0054211D" w:rsidRDefault="0054211D" w:rsidP="0054211D">
      <w:pPr>
        <w:autoSpaceDE w:val="0"/>
        <w:autoSpaceDN w:val="0"/>
        <w:adjustRightInd w:val="0"/>
        <w:ind w:right="-1"/>
        <w:rPr>
          <w:i/>
          <w:iCs/>
          <w:sz w:val="22"/>
          <w:szCs w:val="22"/>
        </w:rPr>
      </w:pPr>
    </w:p>
    <w:p w14:paraId="2CCDB748" w14:textId="77777777" w:rsidR="008563DD" w:rsidRDefault="002D6885" w:rsidP="00C14E29">
      <w:pPr>
        <w:autoSpaceDE w:val="0"/>
        <w:autoSpaceDN w:val="0"/>
        <w:adjustRightInd w:val="0"/>
        <w:spacing w:line="480" w:lineRule="auto"/>
        <w:ind w:right="-1"/>
        <w:rPr>
          <w:b/>
          <w:bCs/>
          <w:sz w:val="28"/>
          <w:szCs w:val="28"/>
        </w:rPr>
      </w:pPr>
      <w:r w:rsidRPr="00C14E29">
        <w:rPr>
          <w:b/>
          <w:bCs/>
          <w:sz w:val="28"/>
          <w:szCs w:val="28"/>
        </w:rPr>
        <w:t>ACKNOWLEDGEMENTS</w:t>
      </w:r>
    </w:p>
    <w:p w14:paraId="6AFD0FEF" w14:textId="77777777" w:rsidR="00567DD4" w:rsidRPr="00C14E29" w:rsidRDefault="00567DD4" w:rsidP="00C14E29">
      <w:pPr>
        <w:autoSpaceDE w:val="0"/>
        <w:autoSpaceDN w:val="0"/>
        <w:adjustRightInd w:val="0"/>
        <w:spacing w:line="480" w:lineRule="auto"/>
        <w:ind w:right="-1"/>
        <w:rPr>
          <w:b/>
          <w:bCs/>
          <w:sz w:val="28"/>
          <w:szCs w:val="28"/>
        </w:rPr>
      </w:pPr>
    </w:p>
    <w:p w14:paraId="0959284F" w14:textId="77777777" w:rsidR="0041209D" w:rsidRDefault="002D6885" w:rsidP="00E91641">
      <w:pPr>
        <w:autoSpaceDE w:val="0"/>
        <w:autoSpaceDN w:val="0"/>
        <w:adjustRightInd w:val="0"/>
        <w:spacing w:line="480" w:lineRule="auto"/>
        <w:ind w:right="-1"/>
      </w:pPr>
      <w:r>
        <w:t xml:space="preserve">I sincerely thank Professor </w:t>
      </w:r>
      <w:r w:rsidRPr="00E91641">
        <w:t>BENITEZ José</w:t>
      </w:r>
      <w:r>
        <w:t xml:space="preserve"> for his guidance and help in accomplishing this research work. I would also like to thank all the MSc in Data Analytics and Artificial Intelligence Programme Directors and Professors for guiding us through all the subjects and our projects during our course work</w:t>
      </w:r>
      <w:r w:rsidR="0054211D">
        <w:t xml:space="preserve">. </w:t>
      </w:r>
    </w:p>
    <w:p w14:paraId="3C6C0224" w14:textId="77777777" w:rsidR="0054211D" w:rsidRPr="00FB41E4" w:rsidRDefault="002D6885" w:rsidP="00E91641">
      <w:pPr>
        <w:autoSpaceDE w:val="0"/>
        <w:autoSpaceDN w:val="0"/>
        <w:adjustRightInd w:val="0"/>
        <w:spacing w:line="480" w:lineRule="auto"/>
        <w:ind w:right="-1"/>
      </w:pPr>
      <w:r>
        <w:t>Finally, I thank the EDHEC Business school for the infrastructure and resources provided for all of us students to seamlessly work on projects.</w:t>
      </w:r>
    </w:p>
    <w:p w14:paraId="169AF5B3" w14:textId="77777777" w:rsidR="0041209D" w:rsidRPr="00FB41E4" w:rsidRDefault="002D6885" w:rsidP="004B3365">
      <w:pPr>
        <w:spacing w:line="480" w:lineRule="auto"/>
        <w:ind w:right="-1"/>
      </w:pPr>
      <w:r w:rsidRPr="00FB41E4">
        <w:br w:type="page"/>
      </w:r>
    </w:p>
    <w:p w14:paraId="51D0869A" w14:textId="77777777" w:rsidR="0041209D" w:rsidRPr="00C14E29" w:rsidRDefault="002D6885" w:rsidP="004B3365">
      <w:pPr>
        <w:autoSpaceDE w:val="0"/>
        <w:autoSpaceDN w:val="0"/>
        <w:adjustRightInd w:val="0"/>
        <w:spacing w:line="480" w:lineRule="auto"/>
        <w:ind w:right="-1"/>
        <w:jc w:val="both"/>
        <w:rPr>
          <w:b/>
          <w:bCs/>
          <w:sz w:val="28"/>
          <w:szCs w:val="28"/>
        </w:rPr>
      </w:pPr>
      <w:r w:rsidRPr="00C14E29">
        <w:rPr>
          <w:b/>
          <w:bCs/>
          <w:sz w:val="28"/>
          <w:szCs w:val="28"/>
        </w:rPr>
        <w:lastRenderedPageBreak/>
        <w:t>ABSTRACT</w:t>
      </w:r>
    </w:p>
    <w:p w14:paraId="47C8B316" w14:textId="77777777" w:rsidR="008563DD" w:rsidRPr="00FB41E4" w:rsidRDefault="008563DD" w:rsidP="004B3365">
      <w:pPr>
        <w:autoSpaceDE w:val="0"/>
        <w:autoSpaceDN w:val="0"/>
        <w:adjustRightInd w:val="0"/>
        <w:spacing w:line="480" w:lineRule="auto"/>
        <w:ind w:right="-1"/>
        <w:jc w:val="both"/>
        <w:rPr>
          <w:sz w:val="28"/>
          <w:szCs w:val="28"/>
        </w:rPr>
      </w:pPr>
    </w:p>
    <w:p w14:paraId="798B3778" w14:textId="3B743F4B" w:rsidR="0041209D" w:rsidRPr="00FB41E4" w:rsidRDefault="002D6885" w:rsidP="004B3365">
      <w:pPr>
        <w:autoSpaceDE w:val="0"/>
        <w:autoSpaceDN w:val="0"/>
        <w:adjustRightInd w:val="0"/>
        <w:spacing w:line="480" w:lineRule="auto"/>
        <w:ind w:right="-1"/>
        <w:jc w:val="both"/>
      </w:pPr>
      <w:r w:rsidRPr="00FB41E4">
        <w:t xml:space="preserve">Prediction of used cars is </w:t>
      </w:r>
      <w:r w:rsidR="00FE696D" w:rsidRPr="00FB41E4">
        <w:t xml:space="preserve">a </w:t>
      </w:r>
      <w:r w:rsidRPr="00FB41E4">
        <w:t xml:space="preserve">topic that’s been in high demand because of the unprecedented number of cars being purchased not just from one owner to another but </w:t>
      </w:r>
      <w:r w:rsidR="00FE696D" w:rsidRPr="00FB41E4">
        <w:t>from</w:t>
      </w:r>
      <w:r w:rsidRPr="00FB41E4">
        <w:t xml:space="preserve"> companies and businesses that</w:t>
      </w:r>
      <w:r w:rsidR="00FE696D" w:rsidRPr="00FB41E4">
        <w:t xml:space="preserve"> emerged especially to </w:t>
      </w:r>
      <w:r w:rsidRPr="00FB41E4">
        <w:t>handle the sale</w:t>
      </w:r>
      <w:r w:rsidR="00FE696D" w:rsidRPr="00FB41E4">
        <w:t>s</w:t>
      </w:r>
      <w:r w:rsidRPr="00FB41E4">
        <w:t xml:space="preserve"> and purchase</w:t>
      </w:r>
      <w:r w:rsidR="00FE696D" w:rsidRPr="00FB41E4">
        <w:t>s</w:t>
      </w:r>
      <w:r w:rsidRPr="00FB41E4">
        <w:t xml:space="preserve"> of used cars. The primary objective of this research is to </w:t>
      </w:r>
      <w:r w:rsidR="00A74621" w:rsidRPr="00FB41E4">
        <w:t>develop a M</w:t>
      </w:r>
      <w:r w:rsidR="00914D13" w:rsidRPr="00FB41E4">
        <w:t>achine Learning</w:t>
      </w:r>
      <w:r w:rsidR="00A74621" w:rsidRPr="00FB41E4">
        <w:t xml:space="preserve"> model that would estimate and predict the prices of the used cars by using the features that are highly affecting our dependent variable 'price'. Data mining and pre-processing, and statistical analysis </w:t>
      </w:r>
      <w:r w:rsidR="006C670A">
        <w:t>on</w:t>
      </w:r>
      <w:r w:rsidR="00A74621" w:rsidRPr="00FB41E4">
        <w:t xml:space="preserve"> this data were done with the help of the Data Science and Machine Learning libraries</w:t>
      </w:r>
      <w:r w:rsidR="00914D13" w:rsidRPr="00FB41E4">
        <w:t xml:space="preserve"> of Python. </w:t>
      </w:r>
      <w:r w:rsidR="00FE696D" w:rsidRPr="00FB41E4">
        <w:t xml:space="preserve">In this learning study, multiple regression algorithms were used from the Python Machine Learning libraries such as </w:t>
      </w:r>
      <w:proofErr w:type="spellStart"/>
      <w:r w:rsidR="00FE696D" w:rsidRPr="00FB41E4">
        <w:t>Sklearn</w:t>
      </w:r>
      <w:proofErr w:type="spellEnd"/>
      <w:r w:rsidR="0071492B">
        <w:t>,</w:t>
      </w:r>
      <w:r w:rsidR="00FE696D" w:rsidRPr="00FB41E4">
        <w:t xml:space="preserve"> etc., </w:t>
      </w:r>
      <w:r w:rsidR="003E2165" w:rsidRPr="00FB41E4">
        <w:t>to come up with a model that can be trained, tested</w:t>
      </w:r>
      <w:r w:rsidR="0071492B">
        <w:t>,</w:t>
      </w:r>
      <w:r w:rsidR="003E2165" w:rsidRPr="00FB41E4">
        <w:t xml:space="preserve"> and compared to each other. Among all the models developed and experimented with, </w:t>
      </w:r>
      <w:r w:rsidR="00C72A6F">
        <w:t>XGB Regressor</w:t>
      </w:r>
      <w:r w:rsidR="003E2165" w:rsidRPr="00FB41E4">
        <w:t xml:space="preserve"> had the highest score of </w:t>
      </w:r>
      <w:r w:rsidR="00021DE7" w:rsidRPr="00FB41E4">
        <w:t>7</w:t>
      </w:r>
      <w:r w:rsidR="00C72A6F">
        <w:t>5</w:t>
      </w:r>
      <w:r w:rsidR="00021DE7" w:rsidRPr="00FB41E4">
        <w:t xml:space="preserve">% followed by MAE of $ 4083 and </w:t>
      </w:r>
      <w:r w:rsidR="00E91641">
        <w:t>93 %</w:t>
      </w:r>
      <w:r w:rsidR="00021DE7" w:rsidRPr="00FB41E4">
        <w:t xml:space="preserve"> of </w:t>
      </w:r>
      <w:r w:rsidR="00E91641">
        <w:t>MAPE</w:t>
      </w:r>
      <w:r w:rsidR="00021DE7" w:rsidRPr="00FB41E4">
        <w:t>. We expect to improve these score</w:t>
      </w:r>
      <w:r w:rsidR="008563DD" w:rsidRPr="00FB41E4">
        <w:t>s</w:t>
      </w:r>
      <w:r w:rsidR="00021DE7" w:rsidRPr="00FB41E4">
        <w:t xml:space="preserve"> </w:t>
      </w:r>
      <w:r w:rsidR="00E91641">
        <w:t>if we consider</w:t>
      </w:r>
      <w:r w:rsidR="00021DE7" w:rsidRPr="00FB41E4">
        <w:t xml:space="preserve"> even more relevant features such as description, model, mileage</w:t>
      </w:r>
      <w:r w:rsidR="0071492B">
        <w:t>,</w:t>
      </w:r>
      <w:r w:rsidR="00021DE7" w:rsidRPr="00FB41E4">
        <w:t xml:space="preserve"> and ML models prepared for company-specific cars</w:t>
      </w:r>
      <w:r w:rsidR="008563DD" w:rsidRPr="00FB41E4">
        <w:t>. This study could be further developed into an application for mobile for the general public or for a firm that sells and buys used cars.</w:t>
      </w:r>
    </w:p>
    <w:p w14:paraId="6CDBE6AF" w14:textId="77777777" w:rsidR="0041209D" w:rsidRPr="00FB41E4" w:rsidRDefault="002D6885" w:rsidP="004B3365">
      <w:pPr>
        <w:spacing w:line="480" w:lineRule="auto"/>
        <w:ind w:right="-1"/>
      </w:pPr>
      <w:r w:rsidRPr="00FB41E4">
        <w:br w:type="page"/>
      </w:r>
    </w:p>
    <w:p w14:paraId="4B2DBD96" w14:textId="77777777" w:rsidR="00732D98" w:rsidRPr="00C72A6F" w:rsidRDefault="002D6885" w:rsidP="00732D98">
      <w:pPr>
        <w:autoSpaceDE w:val="0"/>
        <w:autoSpaceDN w:val="0"/>
        <w:adjustRightInd w:val="0"/>
        <w:spacing w:line="480" w:lineRule="auto"/>
        <w:ind w:right="-1"/>
        <w:rPr>
          <w:b/>
          <w:bCs/>
          <w:sz w:val="28"/>
          <w:szCs w:val="28"/>
        </w:rPr>
      </w:pPr>
      <w:r w:rsidRPr="00C14E29">
        <w:rPr>
          <w:b/>
          <w:bCs/>
          <w:sz w:val="28"/>
          <w:szCs w:val="28"/>
        </w:rPr>
        <w:lastRenderedPageBreak/>
        <w:t>TABLE OF CONTENTS:</w:t>
      </w:r>
    </w:p>
    <w:p w14:paraId="34CF00A1" w14:textId="77777777" w:rsidR="00732D98" w:rsidRPr="00DA5538" w:rsidRDefault="002D6885" w:rsidP="00732D98">
      <w:pPr>
        <w:autoSpaceDE w:val="0"/>
        <w:autoSpaceDN w:val="0"/>
        <w:adjustRightInd w:val="0"/>
        <w:spacing w:line="360" w:lineRule="auto"/>
        <w:ind w:right="-1"/>
        <w:jc w:val="both"/>
        <w:rPr>
          <w:b/>
          <w:bCs/>
        </w:rPr>
      </w:pPr>
      <w:r w:rsidRPr="00FB41E4">
        <w:t>ACKNOWLEDGEMENTS</w:t>
      </w:r>
      <w:r>
        <w:t xml:space="preserve"> ----------------------------------------------------------------------------- </w:t>
      </w:r>
      <w:r>
        <w:rPr>
          <w:b/>
          <w:bCs/>
        </w:rPr>
        <w:t>2</w:t>
      </w:r>
    </w:p>
    <w:p w14:paraId="0457F1DD" w14:textId="77777777" w:rsidR="00732D98" w:rsidRPr="00DA5538" w:rsidRDefault="002D6885" w:rsidP="00732D98">
      <w:pPr>
        <w:autoSpaceDE w:val="0"/>
        <w:autoSpaceDN w:val="0"/>
        <w:adjustRightInd w:val="0"/>
        <w:spacing w:line="360" w:lineRule="auto"/>
        <w:ind w:right="-1"/>
        <w:jc w:val="both"/>
        <w:rPr>
          <w:b/>
          <w:bCs/>
        </w:rPr>
      </w:pPr>
      <w:r w:rsidRPr="00FB41E4">
        <w:t>ABSTRACT</w:t>
      </w:r>
      <w:r>
        <w:t xml:space="preserve"> ----------------------------------------------------------------------------------------------- </w:t>
      </w:r>
      <w:r w:rsidRPr="00DA5538">
        <w:rPr>
          <w:b/>
          <w:bCs/>
        </w:rPr>
        <w:t>3</w:t>
      </w:r>
    </w:p>
    <w:p w14:paraId="3CE668CD" w14:textId="77777777" w:rsidR="00732D98" w:rsidRPr="00FB41E4" w:rsidRDefault="002D6885" w:rsidP="00732D98">
      <w:pPr>
        <w:autoSpaceDE w:val="0"/>
        <w:autoSpaceDN w:val="0"/>
        <w:adjustRightInd w:val="0"/>
        <w:spacing w:line="360" w:lineRule="auto"/>
        <w:ind w:right="-1"/>
        <w:jc w:val="both"/>
      </w:pPr>
      <w:r w:rsidRPr="00FB41E4">
        <w:t>TABLE OF CONTENTS</w:t>
      </w:r>
      <w:r>
        <w:t xml:space="preserve"> -------------------------------------------------------------------------------- </w:t>
      </w:r>
      <w:r w:rsidRPr="00DA5538">
        <w:rPr>
          <w:b/>
          <w:bCs/>
        </w:rPr>
        <w:t>4</w:t>
      </w:r>
    </w:p>
    <w:p w14:paraId="6E4F5F2E" w14:textId="77777777" w:rsidR="00732D98" w:rsidRPr="00DA5538" w:rsidRDefault="002D6885" w:rsidP="00732D98">
      <w:pPr>
        <w:autoSpaceDE w:val="0"/>
        <w:autoSpaceDN w:val="0"/>
        <w:adjustRightInd w:val="0"/>
        <w:spacing w:line="360" w:lineRule="auto"/>
        <w:ind w:right="-1"/>
        <w:jc w:val="both"/>
        <w:rPr>
          <w:b/>
          <w:bCs/>
        </w:rPr>
      </w:pPr>
      <w:r w:rsidRPr="00FB41E4">
        <w:t>LIST OF FIGURES</w:t>
      </w:r>
      <w:r>
        <w:t xml:space="preserve"> -------------------------------------------------------------------------------------- </w:t>
      </w:r>
      <w:r>
        <w:rPr>
          <w:b/>
          <w:bCs/>
        </w:rPr>
        <w:t>5</w:t>
      </w:r>
    </w:p>
    <w:p w14:paraId="76035853" w14:textId="77777777" w:rsidR="00732D98" w:rsidRPr="00FB41E4" w:rsidRDefault="002D6885" w:rsidP="00732D98">
      <w:pPr>
        <w:autoSpaceDE w:val="0"/>
        <w:autoSpaceDN w:val="0"/>
        <w:adjustRightInd w:val="0"/>
        <w:spacing w:line="360" w:lineRule="auto"/>
        <w:ind w:right="-1"/>
        <w:jc w:val="both"/>
      </w:pPr>
      <w:r w:rsidRPr="00FB41E4">
        <w:t>LIST OF TABLES</w:t>
      </w:r>
      <w:r>
        <w:t xml:space="preserve"> --------------------------------------------------------------------------------------- </w:t>
      </w:r>
      <w:r w:rsidRPr="00DA5538">
        <w:rPr>
          <w:b/>
          <w:bCs/>
        </w:rPr>
        <w:t>5</w:t>
      </w:r>
    </w:p>
    <w:p w14:paraId="796068A7" w14:textId="77777777" w:rsidR="00732D98" w:rsidRPr="00DA5538" w:rsidRDefault="002D6885" w:rsidP="00732D98">
      <w:pPr>
        <w:autoSpaceDE w:val="0"/>
        <w:autoSpaceDN w:val="0"/>
        <w:adjustRightInd w:val="0"/>
        <w:spacing w:line="360" w:lineRule="auto"/>
        <w:ind w:right="-1"/>
        <w:jc w:val="both"/>
        <w:rPr>
          <w:b/>
          <w:bCs/>
        </w:rPr>
      </w:pPr>
      <w:r w:rsidRPr="00FB41E4">
        <w:t>CHAPTER 1: INTRODUCTION</w:t>
      </w:r>
      <w:r>
        <w:t xml:space="preserve"> ---------------------------------------------------------------------- </w:t>
      </w:r>
      <w:r>
        <w:rPr>
          <w:b/>
          <w:bCs/>
        </w:rPr>
        <w:t>6</w:t>
      </w:r>
    </w:p>
    <w:p w14:paraId="029BBC4B" w14:textId="77777777" w:rsidR="00732D98" w:rsidRPr="00FB41E4" w:rsidRDefault="002D6885" w:rsidP="00732D98">
      <w:pPr>
        <w:pStyle w:val="ListParagraph"/>
        <w:numPr>
          <w:ilvl w:val="1"/>
          <w:numId w:val="6"/>
        </w:numPr>
        <w:autoSpaceDE w:val="0"/>
        <w:autoSpaceDN w:val="0"/>
        <w:adjustRightInd w:val="0"/>
        <w:spacing w:line="360" w:lineRule="auto"/>
        <w:ind w:left="993" w:right="-1"/>
        <w:jc w:val="both"/>
      </w:pPr>
      <w:r w:rsidRPr="00FB41E4">
        <w:t>BACKGROUND</w:t>
      </w:r>
      <w:r>
        <w:t xml:space="preserve"> ----------------------------------------------------------------------------- </w:t>
      </w:r>
      <w:r>
        <w:rPr>
          <w:b/>
          <w:bCs/>
        </w:rPr>
        <w:t>6</w:t>
      </w:r>
    </w:p>
    <w:p w14:paraId="2B9332D5" w14:textId="77777777" w:rsidR="00732D98" w:rsidRPr="00FB41E4" w:rsidRDefault="002D6885" w:rsidP="00732D98">
      <w:pPr>
        <w:pStyle w:val="ListParagraph"/>
        <w:numPr>
          <w:ilvl w:val="1"/>
          <w:numId w:val="6"/>
        </w:numPr>
        <w:autoSpaceDE w:val="0"/>
        <w:autoSpaceDN w:val="0"/>
        <w:adjustRightInd w:val="0"/>
        <w:spacing w:line="360" w:lineRule="auto"/>
        <w:ind w:left="993" w:right="-1"/>
        <w:jc w:val="both"/>
      </w:pPr>
      <w:r w:rsidRPr="00FB41E4">
        <w:t>RESEARCH VISION AND MISION</w:t>
      </w:r>
      <w:r>
        <w:t xml:space="preserve"> ----------------------------------------------------- </w:t>
      </w:r>
      <w:r>
        <w:rPr>
          <w:b/>
          <w:bCs/>
        </w:rPr>
        <w:t>7</w:t>
      </w:r>
    </w:p>
    <w:p w14:paraId="4911E7F4" w14:textId="77777777" w:rsidR="00732D98" w:rsidRPr="00FB41E4" w:rsidRDefault="002D6885" w:rsidP="00732D98">
      <w:pPr>
        <w:pStyle w:val="ListParagraph"/>
        <w:numPr>
          <w:ilvl w:val="1"/>
          <w:numId w:val="6"/>
        </w:numPr>
        <w:autoSpaceDE w:val="0"/>
        <w:autoSpaceDN w:val="0"/>
        <w:adjustRightInd w:val="0"/>
        <w:spacing w:line="360" w:lineRule="auto"/>
        <w:ind w:left="993" w:right="-1"/>
        <w:jc w:val="both"/>
      </w:pPr>
      <w:r w:rsidRPr="00FB41E4">
        <w:t>PROJECT GOALS</w:t>
      </w:r>
      <w:r>
        <w:t xml:space="preserve"> --------------------------------------------------------------------------- </w:t>
      </w:r>
      <w:r>
        <w:rPr>
          <w:b/>
          <w:bCs/>
        </w:rPr>
        <w:t>8</w:t>
      </w:r>
    </w:p>
    <w:p w14:paraId="4EFC4C90" w14:textId="77777777" w:rsidR="00732D98" w:rsidRPr="00FB41E4" w:rsidRDefault="002D6885" w:rsidP="00732D98">
      <w:pPr>
        <w:pStyle w:val="ListParagraph"/>
        <w:numPr>
          <w:ilvl w:val="1"/>
          <w:numId w:val="6"/>
        </w:numPr>
        <w:autoSpaceDE w:val="0"/>
        <w:autoSpaceDN w:val="0"/>
        <w:adjustRightInd w:val="0"/>
        <w:spacing w:line="360" w:lineRule="auto"/>
        <w:ind w:left="993" w:right="-1"/>
        <w:jc w:val="both"/>
      </w:pPr>
      <w:r w:rsidRPr="00FB41E4">
        <w:t>METHODOLOGY</w:t>
      </w:r>
      <w:r>
        <w:t xml:space="preserve"> --------------------------------------------------------------------------- </w:t>
      </w:r>
      <w:r>
        <w:rPr>
          <w:b/>
          <w:bCs/>
        </w:rPr>
        <w:t>8</w:t>
      </w:r>
    </w:p>
    <w:p w14:paraId="401210BF" w14:textId="77777777" w:rsidR="00732D98" w:rsidRPr="00FB41E4" w:rsidRDefault="002D6885" w:rsidP="00732D98">
      <w:pPr>
        <w:pStyle w:val="ListParagraph"/>
        <w:numPr>
          <w:ilvl w:val="1"/>
          <w:numId w:val="6"/>
        </w:numPr>
        <w:autoSpaceDE w:val="0"/>
        <w:autoSpaceDN w:val="0"/>
        <w:adjustRightInd w:val="0"/>
        <w:spacing w:line="360" w:lineRule="auto"/>
        <w:ind w:left="993" w:right="-1"/>
        <w:jc w:val="both"/>
      </w:pPr>
      <w:bookmarkStart w:id="0" w:name="_Hlk104857781"/>
      <w:r>
        <w:t xml:space="preserve">RESOURCES REQUIRED --------------------------------------------------------------- </w:t>
      </w:r>
      <w:r>
        <w:rPr>
          <w:b/>
          <w:bCs/>
        </w:rPr>
        <w:t>10</w:t>
      </w:r>
      <w:bookmarkEnd w:id="0"/>
    </w:p>
    <w:p w14:paraId="10194076" w14:textId="77777777" w:rsidR="00732D98" w:rsidRPr="00DA5538" w:rsidRDefault="002D6885" w:rsidP="00732D98">
      <w:pPr>
        <w:autoSpaceDE w:val="0"/>
        <w:autoSpaceDN w:val="0"/>
        <w:adjustRightInd w:val="0"/>
        <w:spacing w:line="360" w:lineRule="auto"/>
        <w:ind w:right="-1"/>
        <w:jc w:val="both"/>
        <w:rPr>
          <w:b/>
          <w:bCs/>
        </w:rPr>
      </w:pPr>
      <w:r w:rsidRPr="00FB41E4">
        <w:t>CHAPTER 2: LITERATURE REVIEW</w:t>
      </w:r>
      <w:r>
        <w:t xml:space="preserve"> ------------------------------------------------------------- </w:t>
      </w:r>
      <w:r>
        <w:rPr>
          <w:b/>
          <w:bCs/>
        </w:rPr>
        <w:t>11</w:t>
      </w:r>
    </w:p>
    <w:p w14:paraId="33CAB6E0" w14:textId="77777777" w:rsidR="00732D98" w:rsidRPr="00DA5538" w:rsidRDefault="002D6885" w:rsidP="00732D98">
      <w:pPr>
        <w:autoSpaceDE w:val="0"/>
        <w:autoSpaceDN w:val="0"/>
        <w:adjustRightInd w:val="0"/>
        <w:spacing w:line="360" w:lineRule="auto"/>
        <w:ind w:right="-1"/>
        <w:jc w:val="both"/>
        <w:rPr>
          <w:b/>
          <w:bCs/>
        </w:rPr>
      </w:pPr>
      <w:r w:rsidRPr="00FB41E4">
        <w:t>CHAPTER 3: PROJECT DESCRIPTION</w:t>
      </w:r>
      <w:r>
        <w:t xml:space="preserve"> ----------------------------------------------------------- </w:t>
      </w:r>
      <w:r>
        <w:rPr>
          <w:b/>
          <w:bCs/>
        </w:rPr>
        <w:t>14</w:t>
      </w:r>
    </w:p>
    <w:p w14:paraId="02D67836" w14:textId="77777777" w:rsidR="00732D98" w:rsidRPr="00FB41E4" w:rsidRDefault="002D6885" w:rsidP="00732D98">
      <w:pPr>
        <w:autoSpaceDE w:val="0"/>
        <w:autoSpaceDN w:val="0"/>
        <w:adjustRightInd w:val="0"/>
        <w:spacing w:line="360" w:lineRule="auto"/>
        <w:ind w:left="993" w:right="-1" w:hanging="993"/>
        <w:jc w:val="both"/>
      </w:pPr>
      <w:r w:rsidRPr="00FB41E4">
        <w:t>3.1</w:t>
      </w:r>
      <w:r>
        <w:tab/>
      </w:r>
      <w:r w:rsidRPr="00FB41E4">
        <w:t>DATA SOURCE AND DATA COLLECTION</w:t>
      </w:r>
      <w:r>
        <w:t xml:space="preserve"> ---------------------------------------- </w:t>
      </w:r>
      <w:r w:rsidRPr="00DA5538">
        <w:rPr>
          <w:b/>
          <w:bCs/>
        </w:rPr>
        <w:t>14</w:t>
      </w:r>
    </w:p>
    <w:p w14:paraId="78CE5202" w14:textId="77777777" w:rsidR="00732D98" w:rsidRPr="000575D5" w:rsidRDefault="002D6885" w:rsidP="00732D98">
      <w:pPr>
        <w:autoSpaceDE w:val="0"/>
        <w:autoSpaceDN w:val="0"/>
        <w:adjustRightInd w:val="0"/>
        <w:spacing w:line="360" w:lineRule="auto"/>
        <w:ind w:left="993" w:right="-1" w:hanging="993"/>
        <w:jc w:val="both"/>
        <w:rPr>
          <w:b/>
          <w:bCs/>
        </w:rPr>
      </w:pPr>
      <w:r w:rsidRPr="00FB41E4">
        <w:t xml:space="preserve">3.2 </w:t>
      </w:r>
      <w:r w:rsidRPr="00FB41E4">
        <w:tab/>
        <w:t>DATA SET DESCRIPTION</w:t>
      </w:r>
      <w:r>
        <w:t xml:space="preserve"> -------------------------------------------------------------- </w:t>
      </w:r>
      <w:r>
        <w:rPr>
          <w:b/>
          <w:bCs/>
        </w:rPr>
        <w:t>15</w:t>
      </w:r>
    </w:p>
    <w:p w14:paraId="1E2CFEE2" w14:textId="77777777" w:rsidR="00732D98" w:rsidRPr="000575D5" w:rsidRDefault="002D6885" w:rsidP="00732D98">
      <w:pPr>
        <w:autoSpaceDE w:val="0"/>
        <w:autoSpaceDN w:val="0"/>
        <w:adjustRightInd w:val="0"/>
        <w:spacing w:line="360" w:lineRule="auto"/>
        <w:ind w:left="993" w:right="-1" w:hanging="993"/>
        <w:jc w:val="both"/>
        <w:rPr>
          <w:b/>
          <w:bCs/>
        </w:rPr>
      </w:pPr>
      <w:r w:rsidRPr="00FB41E4">
        <w:t>3.3</w:t>
      </w:r>
      <w:r w:rsidRPr="00FB41E4">
        <w:tab/>
        <w:t xml:space="preserve">TOOLS AND TECHNOLOGIES: LIBRARIES </w:t>
      </w:r>
      <w:r>
        <w:t>&amp;</w:t>
      </w:r>
      <w:r w:rsidRPr="00FB41E4">
        <w:t xml:space="preserve"> TECHNIQUES USED</w:t>
      </w:r>
      <w:r>
        <w:t xml:space="preserve"> ---------</w:t>
      </w:r>
      <w:r>
        <w:rPr>
          <w:b/>
          <w:bCs/>
        </w:rPr>
        <w:t>16</w:t>
      </w:r>
    </w:p>
    <w:p w14:paraId="3F3ADABA" w14:textId="77777777" w:rsidR="00732D98" w:rsidRPr="000575D5" w:rsidRDefault="002D6885" w:rsidP="00732D98">
      <w:pPr>
        <w:autoSpaceDE w:val="0"/>
        <w:autoSpaceDN w:val="0"/>
        <w:adjustRightInd w:val="0"/>
        <w:spacing w:line="360" w:lineRule="auto"/>
        <w:ind w:left="993" w:right="-1" w:hanging="993"/>
        <w:jc w:val="both"/>
        <w:rPr>
          <w:b/>
          <w:bCs/>
        </w:rPr>
      </w:pPr>
      <w:r w:rsidRPr="00FB41E4">
        <w:t>3.4</w:t>
      </w:r>
      <w:r w:rsidRPr="00FB41E4">
        <w:tab/>
        <w:t>EXPLORATORY DATA ANALYSIS (EDA)</w:t>
      </w:r>
      <w:r>
        <w:t xml:space="preserve"> AND DATA CLEANING --------- </w:t>
      </w:r>
      <w:r>
        <w:rPr>
          <w:b/>
          <w:bCs/>
        </w:rPr>
        <w:t>17</w:t>
      </w:r>
    </w:p>
    <w:p w14:paraId="4FE5D501" w14:textId="77777777" w:rsidR="00732D98" w:rsidRPr="000575D5" w:rsidRDefault="002D6885" w:rsidP="00732D98">
      <w:pPr>
        <w:autoSpaceDE w:val="0"/>
        <w:autoSpaceDN w:val="0"/>
        <w:adjustRightInd w:val="0"/>
        <w:spacing w:line="360" w:lineRule="auto"/>
        <w:ind w:left="993" w:right="-1" w:hanging="993"/>
        <w:jc w:val="both"/>
        <w:rPr>
          <w:b/>
          <w:bCs/>
        </w:rPr>
      </w:pPr>
      <w:r w:rsidRPr="00FB41E4">
        <w:t>3.5</w:t>
      </w:r>
      <w:r>
        <w:tab/>
      </w:r>
      <w:r w:rsidRPr="00FB41E4">
        <w:t>DATA PRE</w:t>
      </w:r>
      <w:r>
        <w:t>-</w:t>
      </w:r>
      <w:r w:rsidRPr="00FB41E4">
        <w:t>PROCESSING AND FEATURE SELECTION</w:t>
      </w:r>
      <w:r>
        <w:t xml:space="preserve"> ------------------------- </w:t>
      </w:r>
      <w:r>
        <w:rPr>
          <w:b/>
          <w:bCs/>
        </w:rPr>
        <w:t>22</w:t>
      </w:r>
    </w:p>
    <w:p w14:paraId="3F29737C" w14:textId="77777777" w:rsidR="00732D98" w:rsidRPr="000575D5" w:rsidRDefault="002D6885" w:rsidP="00732D98">
      <w:pPr>
        <w:autoSpaceDE w:val="0"/>
        <w:autoSpaceDN w:val="0"/>
        <w:adjustRightInd w:val="0"/>
        <w:spacing w:line="360" w:lineRule="auto"/>
        <w:ind w:left="993" w:right="-1" w:hanging="993"/>
        <w:jc w:val="both"/>
        <w:rPr>
          <w:b/>
          <w:bCs/>
        </w:rPr>
      </w:pPr>
      <w:r w:rsidRPr="00FB41E4">
        <w:t>3.6</w:t>
      </w:r>
      <w:r w:rsidRPr="00FB41E4">
        <w:tab/>
        <w:t xml:space="preserve">MODEL EVALUATION METRICS </w:t>
      </w:r>
      <w:r>
        <w:t xml:space="preserve">---------------------------------------------------- </w:t>
      </w:r>
      <w:r>
        <w:rPr>
          <w:b/>
          <w:bCs/>
        </w:rPr>
        <w:t>24</w:t>
      </w:r>
    </w:p>
    <w:p w14:paraId="34403A02" w14:textId="77777777" w:rsidR="00732D98" w:rsidRPr="000575D5" w:rsidRDefault="002D6885" w:rsidP="00732D98">
      <w:pPr>
        <w:autoSpaceDE w:val="0"/>
        <w:autoSpaceDN w:val="0"/>
        <w:adjustRightInd w:val="0"/>
        <w:spacing w:line="360" w:lineRule="auto"/>
        <w:ind w:right="-1"/>
        <w:jc w:val="both"/>
        <w:rPr>
          <w:b/>
          <w:bCs/>
        </w:rPr>
      </w:pPr>
      <w:r w:rsidRPr="00FB41E4">
        <w:t>CHAPTER 4: MACHINE LEARNING MODELS:</w:t>
      </w:r>
      <w:r>
        <w:t xml:space="preserve"> ------------------------------------------------ </w:t>
      </w:r>
      <w:r>
        <w:rPr>
          <w:b/>
          <w:bCs/>
        </w:rPr>
        <w:t>26</w:t>
      </w:r>
    </w:p>
    <w:p w14:paraId="1EFE3007" w14:textId="77777777" w:rsidR="00732D98" w:rsidRPr="000575D5" w:rsidRDefault="002D6885" w:rsidP="00732D98">
      <w:pPr>
        <w:autoSpaceDE w:val="0"/>
        <w:autoSpaceDN w:val="0"/>
        <w:adjustRightInd w:val="0"/>
        <w:spacing w:line="360" w:lineRule="auto"/>
        <w:ind w:left="993" w:right="-1" w:hanging="993"/>
        <w:jc w:val="both"/>
        <w:rPr>
          <w:b/>
          <w:bCs/>
        </w:rPr>
      </w:pPr>
      <w:r w:rsidRPr="00FB41E4">
        <w:t xml:space="preserve">4.1 </w:t>
      </w:r>
      <w:r w:rsidRPr="00FB41E4">
        <w:tab/>
      </w:r>
      <w:r>
        <w:t xml:space="preserve">XGB REGRESSOR ------------------------------------------------------------------------ </w:t>
      </w:r>
      <w:r>
        <w:rPr>
          <w:b/>
          <w:bCs/>
        </w:rPr>
        <w:t>26</w:t>
      </w:r>
    </w:p>
    <w:p w14:paraId="18853318" w14:textId="77777777" w:rsidR="00732D98" w:rsidRPr="000575D5" w:rsidRDefault="002D6885" w:rsidP="00732D98">
      <w:pPr>
        <w:autoSpaceDE w:val="0"/>
        <w:autoSpaceDN w:val="0"/>
        <w:adjustRightInd w:val="0"/>
        <w:spacing w:line="360" w:lineRule="auto"/>
        <w:ind w:left="993" w:right="-1" w:hanging="993"/>
        <w:jc w:val="both"/>
        <w:rPr>
          <w:b/>
          <w:bCs/>
        </w:rPr>
      </w:pPr>
      <w:r>
        <w:t>4.2</w:t>
      </w:r>
      <w:r>
        <w:tab/>
      </w:r>
      <w:r w:rsidRPr="00FB41E4">
        <w:t>RANDOM FOREST REGRESSOR</w:t>
      </w:r>
      <w:r>
        <w:t xml:space="preserve"> ----------------------------------------------------- </w:t>
      </w:r>
      <w:r>
        <w:rPr>
          <w:b/>
          <w:bCs/>
        </w:rPr>
        <w:t>28</w:t>
      </w:r>
    </w:p>
    <w:p w14:paraId="4905DC30" w14:textId="77777777" w:rsidR="00732D98" w:rsidRPr="000575D5" w:rsidRDefault="002D6885" w:rsidP="00732D98">
      <w:pPr>
        <w:autoSpaceDE w:val="0"/>
        <w:autoSpaceDN w:val="0"/>
        <w:adjustRightInd w:val="0"/>
        <w:spacing w:line="360" w:lineRule="auto"/>
        <w:ind w:left="993" w:right="-1" w:hanging="993"/>
        <w:jc w:val="both"/>
        <w:rPr>
          <w:b/>
          <w:bCs/>
        </w:rPr>
      </w:pPr>
      <w:r w:rsidRPr="00FB41E4">
        <w:t xml:space="preserve">4.2 </w:t>
      </w:r>
      <w:r>
        <w:tab/>
        <w:t xml:space="preserve">OTHER REGRESSION MODELS EXPERIMENTED ------------------------------ </w:t>
      </w:r>
      <w:r>
        <w:rPr>
          <w:b/>
          <w:bCs/>
        </w:rPr>
        <w:t>30</w:t>
      </w:r>
    </w:p>
    <w:p w14:paraId="00DCE752" w14:textId="77777777" w:rsidR="00732D98" w:rsidRPr="00C93B49" w:rsidRDefault="002D6885" w:rsidP="00732D98">
      <w:pPr>
        <w:autoSpaceDE w:val="0"/>
        <w:autoSpaceDN w:val="0"/>
        <w:adjustRightInd w:val="0"/>
        <w:spacing w:line="360" w:lineRule="auto"/>
        <w:ind w:left="993" w:right="-1" w:hanging="993"/>
        <w:jc w:val="both"/>
        <w:rPr>
          <w:b/>
          <w:bCs/>
        </w:rPr>
      </w:pPr>
      <w:r w:rsidRPr="00FB41E4">
        <w:t xml:space="preserve">4.3 </w:t>
      </w:r>
      <w:r w:rsidRPr="00FB41E4">
        <w:tab/>
        <w:t>RESULT COMPARISION</w:t>
      </w:r>
      <w:r>
        <w:t xml:space="preserve"> ---------------------------------------------------------------- </w:t>
      </w:r>
      <w:r>
        <w:rPr>
          <w:b/>
          <w:bCs/>
        </w:rPr>
        <w:t>32</w:t>
      </w:r>
    </w:p>
    <w:p w14:paraId="35A2EC03" w14:textId="77777777" w:rsidR="00732D98" w:rsidRPr="00C93B49" w:rsidRDefault="002D6885" w:rsidP="00732D98">
      <w:pPr>
        <w:autoSpaceDE w:val="0"/>
        <w:autoSpaceDN w:val="0"/>
        <w:adjustRightInd w:val="0"/>
        <w:spacing w:line="360" w:lineRule="auto"/>
        <w:ind w:left="993" w:right="-1" w:hanging="993"/>
        <w:jc w:val="both"/>
        <w:rPr>
          <w:b/>
          <w:bCs/>
        </w:rPr>
      </w:pPr>
      <w:r w:rsidRPr="00FB41E4">
        <w:t xml:space="preserve">4.4. </w:t>
      </w:r>
      <w:r w:rsidRPr="00FB41E4">
        <w:tab/>
        <w:t>LIMITATIONS</w:t>
      </w:r>
      <w:r>
        <w:t xml:space="preserve"> AND ETHICAL CONSIDERATIONS ------------------------------ </w:t>
      </w:r>
      <w:r>
        <w:rPr>
          <w:b/>
          <w:bCs/>
        </w:rPr>
        <w:t>33</w:t>
      </w:r>
    </w:p>
    <w:p w14:paraId="464503E9" w14:textId="77777777" w:rsidR="00732D98" w:rsidRPr="00C93B49" w:rsidRDefault="002D6885" w:rsidP="00732D98">
      <w:pPr>
        <w:autoSpaceDE w:val="0"/>
        <w:autoSpaceDN w:val="0"/>
        <w:adjustRightInd w:val="0"/>
        <w:spacing w:line="360" w:lineRule="auto"/>
        <w:ind w:right="-1"/>
        <w:jc w:val="both"/>
        <w:rPr>
          <w:b/>
          <w:bCs/>
        </w:rPr>
      </w:pPr>
      <w:r w:rsidRPr="00FB41E4">
        <w:t>CHAPTER 5: CONCLUSION</w:t>
      </w:r>
      <w:r>
        <w:t xml:space="preserve"> ------------------------------------------------------------------------ </w:t>
      </w:r>
      <w:r>
        <w:rPr>
          <w:b/>
          <w:bCs/>
        </w:rPr>
        <w:t>35</w:t>
      </w:r>
    </w:p>
    <w:p w14:paraId="60B3D843" w14:textId="77777777" w:rsidR="00732D98" w:rsidRPr="00C93B49" w:rsidRDefault="002D6885" w:rsidP="00732D98">
      <w:pPr>
        <w:autoSpaceDE w:val="0"/>
        <w:autoSpaceDN w:val="0"/>
        <w:adjustRightInd w:val="0"/>
        <w:spacing w:line="360" w:lineRule="auto"/>
        <w:ind w:left="993" w:right="-1" w:hanging="993"/>
        <w:jc w:val="both"/>
        <w:rPr>
          <w:b/>
          <w:bCs/>
        </w:rPr>
      </w:pPr>
      <w:r w:rsidRPr="00FB41E4">
        <w:t xml:space="preserve">5.1 </w:t>
      </w:r>
      <w:r>
        <w:tab/>
      </w:r>
      <w:r w:rsidRPr="00FB41E4">
        <w:t>CONCLUSION</w:t>
      </w:r>
      <w:r>
        <w:t xml:space="preserve"> ----------------------------------------------------------------------------- </w:t>
      </w:r>
      <w:r>
        <w:rPr>
          <w:b/>
          <w:bCs/>
        </w:rPr>
        <w:t>35</w:t>
      </w:r>
    </w:p>
    <w:p w14:paraId="6E7C5B47" w14:textId="77777777" w:rsidR="00732D98" w:rsidRPr="00C93B49" w:rsidRDefault="002D6885" w:rsidP="00732D98">
      <w:pPr>
        <w:autoSpaceDE w:val="0"/>
        <w:autoSpaceDN w:val="0"/>
        <w:adjustRightInd w:val="0"/>
        <w:spacing w:line="360" w:lineRule="auto"/>
        <w:ind w:left="993" w:right="-1" w:hanging="993"/>
        <w:jc w:val="both"/>
        <w:rPr>
          <w:b/>
          <w:bCs/>
        </w:rPr>
      </w:pPr>
      <w:r w:rsidRPr="00FB41E4">
        <w:t xml:space="preserve">5.2 </w:t>
      </w:r>
      <w:r>
        <w:tab/>
      </w:r>
      <w:r w:rsidRPr="00FB41E4">
        <w:t xml:space="preserve">OUTLOOK </w:t>
      </w:r>
      <w:r>
        <w:t>AND</w:t>
      </w:r>
      <w:r w:rsidRPr="00FB41E4">
        <w:t xml:space="preserve"> RECOMMENDATIONS</w:t>
      </w:r>
      <w:r>
        <w:t xml:space="preserve"> -------------------------------------------- </w:t>
      </w:r>
      <w:r>
        <w:rPr>
          <w:b/>
          <w:bCs/>
        </w:rPr>
        <w:t>35</w:t>
      </w:r>
    </w:p>
    <w:p w14:paraId="33C6A3F0" w14:textId="77777777" w:rsidR="00732D98" w:rsidRDefault="002D6885" w:rsidP="00732D98">
      <w:pPr>
        <w:autoSpaceDE w:val="0"/>
        <w:autoSpaceDN w:val="0"/>
        <w:adjustRightInd w:val="0"/>
        <w:spacing w:line="360" w:lineRule="auto"/>
        <w:ind w:left="993" w:right="-1" w:hanging="993"/>
        <w:jc w:val="both"/>
      </w:pPr>
      <w:r>
        <w:t xml:space="preserve">BIBLIOGRAPHY -------------------------------------------------------------------------------------- </w:t>
      </w:r>
      <w:r w:rsidRPr="00C93B49">
        <w:rPr>
          <w:b/>
          <w:bCs/>
        </w:rPr>
        <w:t>36</w:t>
      </w:r>
    </w:p>
    <w:p w14:paraId="668BEC73" w14:textId="7992B0CE" w:rsidR="00732D98" w:rsidRPr="00C93B49" w:rsidRDefault="002D6885" w:rsidP="00732D98">
      <w:pPr>
        <w:autoSpaceDE w:val="0"/>
        <w:autoSpaceDN w:val="0"/>
        <w:adjustRightInd w:val="0"/>
        <w:spacing w:line="360" w:lineRule="auto"/>
        <w:ind w:left="993" w:right="-1" w:hanging="993"/>
        <w:jc w:val="both"/>
        <w:rPr>
          <w:b/>
          <w:bCs/>
        </w:rPr>
      </w:pPr>
      <w:r>
        <w:t xml:space="preserve">APPENDIX ---------------------------------------------------------------------------------------------- </w:t>
      </w:r>
      <w:r>
        <w:rPr>
          <w:b/>
          <w:bCs/>
        </w:rPr>
        <w:t>39</w:t>
      </w:r>
    </w:p>
    <w:p w14:paraId="20FAF5CF" w14:textId="77777777" w:rsidR="00732D98" w:rsidRPr="00FB41E4" w:rsidRDefault="002D6885" w:rsidP="00732D98">
      <w:pPr>
        <w:spacing w:line="480" w:lineRule="auto"/>
        <w:ind w:right="-1"/>
      </w:pPr>
      <w:r w:rsidRPr="00FB41E4">
        <w:br w:type="page"/>
      </w:r>
    </w:p>
    <w:p w14:paraId="7140911E" w14:textId="489410EC" w:rsidR="005E3859" w:rsidRDefault="0071492B" w:rsidP="0071492B">
      <w:pPr>
        <w:spacing w:line="480" w:lineRule="auto"/>
        <w:ind w:right="-1"/>
      </w:pPr>
      <w:r>
        <w:lastRenderedPageBreak/>
        <w:t>L</w:t>
      </w:r>
      <w:r w:rsidR="002D6885">
        <w:t>IST OF FIGURES:</w:t>
      </w:r>
    </w:p>
    <w:p w14:paraId="550C159F" w14:textId="77777777" w:rsidR="00876E5E" w:rsidRDefault="002D6885" w:rsidP="007F6FF5">
      <w:pPr>
        <w:numPr>
          <w:ilvl w:val="0"/>
          <w:numId w:val="21"/>
        </w:numPr>
        <w:spacing w:line="276" w:lineRule="auto"/>
        <w:textAlignment w:val="center"/>
        <w:rPr>
          <w:rFonts w:ascii="Calibri" w:hAnsi="Calibri" w:cs="Calibri"/>
          <w:sz w:val="22"/>
          <w:szCs w:val="22"/>
        </w:rPr>
      </w:pPr>
      <w:r>
        <w:rPr>
          <w:rFonts w:ascii="Calibri" w:hAnsi="Calibri" w:cs="Calibri"/>
          <w:sz w:val="22"/>
          <w:szCs w:val="22"/>
        </w:rPr>
        <w:t>Figure 1: Used Car Market in US 2021-25 (Technavio, 2022)</w:t>
      </w:r>
    </w:p>
    <w:p w14:paraId="4BA659FD" w14:textId="77777777" w:rsidR="00876E5E" w:rsidRDefault="002D6885" w:rsidP="007F6FF5">
      <w:pPr>
        <w:numPr>
          <w:ilvl w:val="0"/>
          <w:numId w:val="21"/>
        </w:numPr>
        <w:spacing w:line="276" w:lineRule="auto"/>
        <w:textAlignment w:val="center"/>
        <w:rPr>
          <w:rFonts w:ascii="Calibri" w:hAnsi="Calibri" w:cs="Calibri"/>
          <w:sz w:val="22"/>
          <w:szCs w:val="22"/>
        </w:rPr>
      </w:pPr>
      <w:r>
        <w:rPr>
          <w:rFonts w:ascii="Calibri" w:hAnsi="Calibri" w:cs="Calibri"/>
          <w:sz w:val="22"/>
          <w:szCs w:val="22"/>
        </w:rPr>
        <w:t>Figure 2: High-level project design and flow</w:t>
      </w:r>
    </w:p>
    <w:p w14:paraId="47D727F6" w14:textId="77777777" w:rsidR="00876E5E" w:rsidRDefault="002D6885" w:rsidP="007F6FF5">
      <w:pPr>
        <w:numPr>
          <w:ilvl w:val="0"/>
          <w:numId w:val="21"/>
        </w:numPr>
        <w:spacing w:line="276" w:lineRule="auto"/>
        <w:textAlignment w:val="center"/>
        <w:rPr>
          <w:rFonts w:ascii="Calibri" w:hAnsi="Calibri" w:cs="Calibri"/>
          <w:sz w:val="22"/>
          <w:szCs w:val="22"/>
        </w:rPr>
      </w:pPr>
      <w:r>
        <w:rPr>
          <w:rFonts w:ascii="Calibri" w:hAnsi="Calibri" w:cs="Calibri"/>
          <w:sz w:val="22"/>
          <w:szCs w:val="22"/>
        </w:rPr>
        <w:t>Figure 3: Average Selling price of a new car by year</w:t>
      </w:r>
      <w:r w:rsidR="007F6FF5">
        <w:rPr>
          <w:rFonts w:ascii="Calibri" w:hAnsi="Calibri" w:cs="Calibri"/>
          <w:sz w:val="22"/>
          <w:szCs w:val="22"/>
        </w:rPr>
        <w:t xml:space="preserve"> </w:t>
      </w:r>
      <w:r>
        <w:rPr>
          <w:rFonts w:ascii="Calibri" w:hAnsi="Calibri" w:cs="Calibri"/>
          <w:sz w:val="22"/>
          <w:szCs w:val="22"/>
        </w:rPr>
        <w:t>(U.S., 2022)</w:t>
      </w:r>
    </w:p>
    <w:p w14:paraId="2424D52C" w14:textId="77777777" w:rsidR="00876E5E" w:rsidRDefault="002D6885" w:rsidP="007F6FF5">
      <w:pPr>
        <w:numPr>
          <w:ilvl w:val="0"/>
          <w:numId w:val="21"/>
        </w:numPr>
        <w:spacing w:line="276" w:lineRule="auto"/>
        <w:textAlignment w:val="center"/>
        <w:rPr>
          <w:rFonts w:ascii="Calibri" w:hAnsi="Calibri" w:cs="Calibri"/>
          <w:sz w:val="22"/>
          <w:szCs w:val="22"/>
        </w:rPr>
      </w:pPr>
      <w:r>
        <w:rPr>
          <w:rFonts w:ascii="Calibri" w:hAnsi="Calibri" w:cs="Calibri"/>
          <w:sz w:val="22"/>
          <w:szCs w:val="22"/>
        </w:rPr>
        <w:t>Figure 4: Tableau map of Different states data available in the data set.</w:t>
      </w:r>
    </w:p>
    <w:p w14:paraId="3412B36E" w14:textId="77777777" w:rsidR="00876E5E" w:rsidRDefault="002D6885" w:rsidP="007F6FF5">
      <w:pPr>
        <w:numPr>
          <w:ilvl w:val="0"/>
          <w:numId w:val="21"/>
        </w:numPr>
        <w:spacing w:line="276" w:lineRule="auto"/>
        <w:textAlignment w:val="center"/>
        <w:rPr>
          <w:rFonts w:ascii="Calibri" w:hAnsi="Calibri" w:cs="Calibri"/>
          <w:sz w:val="22"/>
          <w:szCs w:val="22"/>
        </w:rPr>
      </w:pPr>
      <w:r>
        <w:rPr>
          <w:rFonts w:ascii="Calibri" w:hAnsi="Calibri" w:cs="Calibri"/>
          <w:sz w:val="22"/>
          <w:szCs w:val="22"/>
        </w:rPr>
        <w:t>Figure 5: Phi-k library and syntax</w:t>
      </w:r>
    </w:p>
    <w:p w14:paraId="4C7A5083" w14:textId="77777777" w:rsidR="00876E5E" w:rsidRDefault="002D6885" w:rsidP="007F6FF5">
      <w:pPr>
        <w:numPr>
          <w:ilvl w:val="0"/>
          <w:numId w:val="21"/>
        </w:numPr>
        <w:spacing w:line="276" w:lineRule="auto"/>
        <w:textAlignment w:val="center"/>
        <w:rPr>
          <w:rFonts w:ascii="Calibri" w:hAnsi="Calibri" w:cs="Calibri"/>
          <w:sz w:val="22"/>
          <w:szCs w:val="22"/>
        </w:rPr>
      </w:pPr>
      <w:r>
        <w:rPr>
          <w:rFonts w:ascii="Calibri" w:hAnsi="Calibri" w:cs="Calibri"/>
          <w:sz w:val="22"/>
          <w:szCs w:val="22"/>
        </w:rPr>
        <w:t>Figure 6: Box-cox Transformation</w:t>
      </w:r>
    </w:p>
    <w:p w14:paraId="0B6F8B5C" w14:textId="77777777" w:rsidR="00876E5E" w:rsidRDefault="002D6885" w:rsidP="007F6FF5">
      <w:pPr>
        <w:numPr>
          <w:ilvl w:val="0"/>
          <w:numId w:val="21"/>
        </w:numPr>
        <w:spacing w:line="276" w:lineRule="auto"/>
        <w:textAlignment w:val="center"/>
        <w:rPr>
          <w:rFonts w:ascii="Calibri" w:hAnsi="Calibri" w:cs="Calibri"/>
          <w:sz w:val="22"/>
          <w:szCs w:val="22"/>
        </w:rPr>
      </w:pPr>
      <w:r>
        <w:rPr>
          <w:rFonts w:ascii="Calibri" w:hAnsi="Calibri" w:cs="Calibri"/>
          <w:sz w:val="22"/>
          <w:szCs w:val="22"/>
        </w:rPr>
        <w:t>Figure 7: Count-Vectorizer</w:t>
      </w:r>
    </w:p>
    <w:p w14:paraId="5141ECC3" w14:textId="77777777" w:rsidR="00876E5E" w:rsidRDefault="002D6885" w:rsidP="007F6FF5">
      <w:pPr>
        <w:numPr>
          <w:ilvl w:val="0"/>
          <w:numId w:val="21"/>
        </w:numPr>
        <w:spacing w:line="276" w:lineRule="auto"/>
        <w:textAlignment w:val="center"/>
        <w:rPr>
          <w:rFonts w:ascii="Calibri" w:hAnsi="Calibri" w:cs="Calibri"/>
          <w:sz w:val="22"/>
          <w:szCs w:val="22"/>
        </w:rPr>
      </w:pPr>
      <w:r>
        <w:rPr>
          <w:rFonts w:ascii="Calibri" w:hAnsi="Calibri" w:cs="Calibri"/>
          <w:sz w:val="22"/>
          <w:szCs w:val="22"/>
        </w:rPr>
        <w:t xml:space="preserve">Figure 8: fuel distribution </w:t>
      </w:r>
    </w:p>
    <w:p w14:paraId="6924D259" w14:textId="77777777" w:rsidR="00876E5E" w:rsidRDefault="002D6885" w:rsidP="007F6FF5">
      <w:pPr>
        <w:numPr>
          <w:ilvl w:val="0"/>
          <w:numId w:val="21"/>
        </w:numPr>
        <w:spacing w:line="276" w:lineRule="auto"/>
        <w:textAlignment w:val="center"/>
        <w:rPr>
          <w:rFonts w:ascii="Calibri" w:hAnsi="Calibri" w:cs="Calibri"/>
          <w:sz w:val="22"/>
          <w:szCs w:val="22"/>
        </w:rPr>
      </w:pPr>
      <w:r>
        <w:rPr>
          <w:rFonts w:ascii="Calibri" w:hAnsi="Calibri" w:cs="Calibri"/>
          <w:sz w:val="22"/>
          <w:szCs w:val="22"/>
        </w:rPr>
        <w:t>Figure 9: fuel vs price distribution</w:t>
      </w:r>
    </w:p>
    <w:p w14:paraId="44A6948C" w14:textId="77777777" w:rsidR="00876E5E" w:rsidRDefault="002D6885" w:rsidP="007F6FF5">
      <w:pPr>
        <w:numPr>
          <w:ilvl w:val="0"/>
          <w:numId w:val="21"/>
        </w:numPr>
        <w:spacing w:line="276" w:lineRule="auto"/>
        <w:textAlignment w:val="center"/>
        <w:rPr>
          <w:rFonts w:ascii="Calibri" w:hAnsi="Calibri" w:cs="Calibri"/>
          <w:sz w:val="22"/>
          <w:szCs w:val="22"/>
        </w:rPr>
      </w:pPr>
      <w:r>
        <w:rPr>
          <w:rFonts w:ascii="Calibri" w:hAnsi="Calibri" w:cs="Calibri"/>
          <w:sz w:val="22"/>
          <w:szCs w:val="22"/>
        </w:rPr>
        <w:t xml:space="preserve">Figure 10: cylinder distribution </w:t>
      </w:r>
    </w:p>
    <w:p w14:paraId="459D8E22" w14:textId="77777777" w:rsidR="00876E5E" w:rsidRDefault="002D6885" w:rsidP="007F6FF5">
      <w:pPr>
        <w:numPr>
          <w:ilvl w:val="0"/>
          <w:numId w:val="21"/>
        </w:numPr>
        <w:spacing w:line="276" w:lineRule="auto"/>
        <w:textAlignment w:val="center"/>
        <w:rPr>
          <w:rFonts w:ascii="Calibri" w:hAnsi="Calibri" w:cs="Calibri"/>
          <w:sz w:val="22"/>
          <w:szCs w:val="22"/>
        </w:rPr>
      </w:pPr>
      <w:r>
        <w:rPr>
          <w:rFonts w:ascii="Calibri" w:hAnsi="Calibri" w:cs="Calibri"/>
          <w:sz w:val="22"/>
          <w:szCs w:val="22"/>
        </w:rPr>
        <w:t>Figure 11: cylinder vs price distribution</w:t>
      </w:r>
    </w:p>
    <w:p w14:paraId="48628EEF" w14:textId="77777777" w:rsidR="00876E5E" w:rsidRDefault="002D6885" w:rsidP="007F6FF5">
      <w:pPr>
        <w:numPr>
          <w:ilvl w:val="0"/>
          <w:numId w:val="21"/>
        </w:numPr>
        <w:spacing w:line="276" w:lineRule="auto"/>
        <w:textAlignment w:val="center"/>
        <w:rPr>
          <w:rFonts w:ascii="Calibri" w:hAnsi="Calibri" w:cs="Calibri"/>
          <w:sz w:val="22"/>
          <w:szCs w:val="22"/>
        </w:rPr>
      </w:pPr>
      <w:r>
        <w:rPr>
          <w:rFonts w:ascii="Calibri" w:hAnsi="Calibri" w:cs="Calibri"/>
          <w:sz w:val="22"/>
          <w:szCs w:val="22"/>
        </w:rPr>
        <w:t>Figure 12: year by year distribution</w:t>
      </w:r>
    </w:p>
    <w:p w14:paraId="081245D6" w14:textId="77777777" w:rsidR="00876E5E" w:rsidRDefault="002D6885" w:rsidP="007F6FF5">
      <w:pPr>
        <w:numPr>
          <w:ilvl w:val="0"/>
          <w:numId w:val="21"/>
        </w:numPr>
        <w:spacing w:line="276" w:lineRule="auto"/>
        <w:textAlignment w:val="center"/>
        <w:rPr>
          <w:rFonts w:ascii="Calibri" w:hAnsi="Calibri" w:cs="Calibri"/>
          <w:sz w:val="22"/>
          <w:szCs w:val="22"/>
        </w:rPr>
      </w:pPr>
      <w:r>
        <w:rPr>
          <w:rFonts w:ascii="Calibri" w:hAnsi="Calibri" w:cs="Calibri"/>
          <w:sz w:val="22"/>
          <w:szCs w:val="22"/>
        </w:rPr>
        <w:t>Figure 13:</w:t>
      </w:r>
      <w:r w:rsidR="007F6FF5">
        <w:rPr>
          <w:rFonts w:ascii="Calibri" w:hAnsi="Calibri" w:cs="Calibri"/>
          <w:sz w:val="22"/>
          <w:szCs w:val="22"/>
        </w:rPr>
        <w:t xml:space="preserve"> O</w:t>
      </w:r>
      <w:r>
        <w:rPr>
          <w:rFonts w:ascii="Calibri" w:hAnsi="Calibri" w:cs="Calibri"/>
          <w:sz w:val="22"/>
          <w:szCs w:val="22"/>
        </w:rPr>
        <w:t>dometer distplot</w:t>
      </w:r>
    </w:p>
    <w:p w14:paraId="400DE282" w14:textId="7295D0DE" w:rsidR="00876E5E" w:rsidRDefault="002D6885" w:rsidP="007F6FF5">
      <w:pPr>
        <w:numPr>
          <w:ilvl w:val="0"/>
          <w:numId w:val="21"/>
        </w:numPr>
        <w:spacing w:line="276" w:lineRule="auto"/>
        <w:textAlignment w:val="center"/>
        <w:rPr>
          <w:rFonts w:ascii="Calibri" w:hAnsi="Calibri" w:cs="Calibri"/>
          <w:sz w:val="22"/>
          <w:szCs w:val="22"/>
        </w:rPr>
      </w:pPr>
      <w:r>
        <w:rPr>
          <w:rFonts w:ascii="Calibri" w:hAnsi="Calibri" w:cs="Calibri"/>
          <w:sz w:val="22"/>
          <w:szCs w:val="22"/>
        </w:rPr>
        <w:t>Figure 14:</w:t>
      </w:r>
      <w:r w:rsidR="007F6FF5">
        <w:rPr>
          <w:rFonts w:ascii="Calibri" w:hAnsi="Calibri" w:cs="Calibri"/>
          <w:sz w:val="22"/>
          <w:szCs w:val="22"/>
        </w:rPr>
        <w:t xml:space="preserve"> </w:t>
      </w:r>
      <w:r w:rsidR="0071492B">
        <w:rPr>
          <w:rFonts w:ascii="Calibri" w:hAnsi="Calibri" w:cs="Calibri"/>
          <w:sz w:val="22"/>
          <w:szCs w:val="22"/>
        </w:rPr>
        <w:t>standardized</w:t>
      </w:r>
      <w:r>
        <w:rPr>
          <w:rFonts w:ascii="Calibri" w:hAnsi="Calibri" w:cs="Calibri"/>
          <w:sz w:val="22"/>
          <w:szCs w:val="22"/>
        </w:rPr>
        <w:t xml:space="preserve"> odometer </w:t>
      </w:r>
      <w:proofErr w:type="spellStart"/>
      <w:r>
        <w:rPr>
          <w:rFonts w:ascii="Calibri" w:hAnsi="Calibri" w:cs="Calibri"/>
          <w:sz w:val="22"/>
          <w:szCs w:val="22"/>
        </w:rPr>
        <w:t>distplot</w:t>
      </w:r>
      <w:proofErr w:type="spellEnd"/>
    </w:p>
    <w:p w14:paraId="6FB75ECE" w14:textId="77777777" w:rsidR="00876E5E" w:rsidRDefault="002D6885" w:rsidP="007F6FF5">
      <w:pPr>
        <w:numPr>
          <w:ilvl w:val="0"/>
          <w:numId w:val="21"/>
        </w:numPr>
        <w:spacing w:line="276" w:lineRule="auto"/>
        <w:textAlignment w:val="center"/>
        <w:rPr>
          <w:rFonts w:ascii="Calibri" w:hAnsi="Calibri" w:cs="Calibri"/>
          <w:sz w:val="22"/>
          <w:szCs w:val="22"/>
        </w:rPr>
      </w:pPr>
      <w:r>
        <w:rPr>
          <w:rFonts w:ascii="Calibri" w:hAnsi="Calibri" w:cs="Calibri"/>
          <w:sz w:val="22"/>
          <w:szCs w:val="22"/>
        </w:rPr>
        <w:t>Figure 15: XG Boost Regressor</w:t>
      </w:r>
    </w:p>
    <w:p w14:paraId="68BCECE9" w14:textId="77777777" w:rsidR="00876E5E" w:rsidRDefault="002D6885" w:rsidP="007F6FF5">
      <w:pPr>
        <w:numPr>
          <w:ilvl w:val="0"/>
          <w:numId w:val="21"/>
        </w:numPr>
        <w:spacing w:line="276" w:lineRule="auto"/>
        <w:textAlignment w:val="center"/>
        <w:rPr>
          <w:rFonts w:ascii="Calibri" w:hAnsi="Calibri" w:cs="Calibri"/>
          <w:sz w:val="22"/>
          <w:szCs w:val="22"/>
        </w:rPr>
      </w:pPr>
      <w:r>
        <w:rPr>
          <w:rFonts w:ascii="Calibri" w:hAnsi="Calibri" w:cs="Calibri"/>
          <w:sz w:val="22"/>
          <w:szCs w:val="22"/>
        </w:rPr>
        <w:t>Figure 16:</w:t>
      </w:r>
      <w:r w:rsidR="007F6FF5">
        <w:rPr>
          <w:rFonts w:ascii="Calibri" w:hAnsi="Calibri" w:cs="Calibri"/>
          <w:sz w:val="22"/>
          <w:szCs w:val="22"/>
        </w:rPr>
        <w:t xml:space="preserve"> </w:t>
      </w:r>
      <w:r>
        <w:rPr>
          <w:rFonts w:ascii="Calibri" w:hAnsi="Calibri" w:cs="Calibri"/>
          <w:sz w:val="22"/>
          <w:szCs w:val="22"/>
        </w:rPr>
        <w:t>XGBRegressor: y-actual vs y-predicted</w:t>
      </w:r>
    </w:p>
    <w:p w14:paraId="32D98C06" w14:textId="77777777" w:rsidR="00876E5E" w:rsidRDefault="002D6885" w:rsidP="007F6FF5">
      <w:pPr>
        <w:numPr>
          <w:ilvl w:val="0"/>
          <w:numId w:val="21"/>
        </w:numPr>
        <w:spacing w:line="276" w:lineRule="auto"/>
        <w:textAlignment w:val="center"/>
        <w:rPr>
          <w:rFonts w:ascii="Calibri" w:hAnsi="Calibri" w:cs="Calibri"/>
          <w:sz w:val="22"/>
          <w:szCs w:val="22"/>
        </w:rPr>
      </w:pPr>
      <w:r>
        <w:rPr>
          <w:rFonts w:ascii="Calibri" w:hAnsi="Calibri" w:cs="Calibri"/>
          <w:sz w:val="22"/>
          <w:szCs w:val="22"/>
        </w:rPr>
        <w:t>Figure 17:</w:t>
      </w:r>
      <w:r w:rsidR="007F6FF5">
        <w:rPr>
          <w:rFonts w:ascii="Calibri" w:hAnsi="Calibri" w:cs="Calibri"/>
          <w:sz w:val="22"/>
          <w:szCs w:val="22"/>
        </w:rPr>
        <w:t xml:space="preserve"> </w:t>
      </w:r>
      <w:r>
        <w:rPr>
          <w:rFonts w:ascii="Calibri" w:hAnsi="Calibri" w:cs="Calibri"/>
          <w:sz w:val="22"/>
          <w:szCs w:val="22"/>
        </w:rPr>
        <w:t>XGBRegressor-Feature importance</w:t>
      </w:r>
    </w:p>
    <w:p w14:paraId="5EDD92CD" w14:textId="77777777" w:rsidR="00876E5E" w:rsidRDefault="002D6885" w:rsidP="007F6FF5">
      <w:pPr>
        <w:numPr>
          <w:ilvl w:val="0"/>
          <w:numId w:val="21"/>
        </w:numPr>
        <w:spacing w:line="276" w:lineRule="auto"/>
        <w:textAlignment w:val="center"/>
        <w:rPr>
          <w:rFonts w:ascii="Calibri" w:hAnsi="Calibri" w:cs="Calibri"/>
          <w:sz w:val="22"/>
          <w:szCs w:val="22"/>
        </w:rPr>
      </w:pPr>
      <w:r>
        <w:rPr>
          <w:rFonts w:ascii="Calibri" w:hAnsi="Calibri" w:cs="Calibri"/>
          <w:sz w:val="22"/>
          <w:szCs w:val="22"/>
        </w:rPr>
        <w:t>Figure 18: Random Forest diagram</w:t>
      </w:r>
      <w:r w:rsidR="007F6FF5">
        <w:rPr>
          <w:rFonts w:ascii="Calibri" w:hAnsi="Calibri" w:cs="Calibri"/>
          <w:sz w:val="22"/>
          <w:szCs w:val="22"/>
        </w:rPr>
        <w:t xml:space="preserve"> </w:t>
      </w:r>
      <w:r>
        <w:rPr>
          <w:rFonts w:ascii="Calibri" w:hAnsi="Calibri" w:cs="Calibri"/>
          <w:sz w:val="22"/>
          <w:szCs w:val="22"/>
        </w:rPr>
        <w:t>(Chakure, 2020)</w:t>
      </w:r>
    </w:p>
    <w:p w14:paraId="7555AD64" w14:textId="77777777" w:rsidR="00876E5E" w:rsidRDefault="002D6885" w:rsidP="007F6FF5">
      <w:pPr>
        <w:numPr>
          <w:ilvl w:val="0"/>
          <w:numId w:val="21"/>
        </w:numPr>
        <w:spacing w:line="276" w:lineRule="auto"/>
        <w:textAlignment w:val="center"/>
        <w:rPr>
          <w:rFonts w:ascii="Calibri" w:hAnsi="Calibri" w:cs="Calibri"/>
          <w:sz w:val="22"/>
          <w:szCs w:val="22"/>
        </w:rPr>
      </w:pPr>
      <w:r>
        <w:rPr>
          <w:rFonts w:ascii="Calibri" w:hAnsi="Calibri" w:cs="Calibri"/>
          <w:sz w:val="22"/>
          <w:szCs w:val="22"/>
        </w:rPr>
        <w:t>Figure 19: Random Forest Regressor Python code</w:t>
      </w:r>
    </w:p>
    <w:p w14:paraId="72E9DD3F" w14:textId="77777777" w:rsidR="00876E5E" w:rsidRDefault="002D6885" w:rsidP="007F6FF5">
      <w:pPr>
        <w:numPr>
          <w:ilvl w:val="0"/>
          <w:numId w:val="21"/>
        </w:numPr>
        <w:spacing w:line="276" w:lineRule="auto"/>
        <w:textAlignment w:val="center"/>
        <w:rPr>
          <w:rFonts w:ascii="Calibri" w:hAnsi="Calibri" w:cs="Calibri"/>
          <w:sz w:val="22"/>
          <w:szCs w:val="22"/>
        </w:rPr>
      </w:pPr>
      <w:r>
        <w:rPr>
          <w:rFonts w:ascii="Calibri" w:hAnsi="Calibri" w:cs="Calibri"/>
          <w:sz w:val="22"/>
          <w:szCs w:val="22"/>
        </w:rPr>
        <w:t>Figure 20:</w:t>
      </w:r>
      <w:r w:rsidR="007F6FF5">
        <w:rPr>
          <w:rFonts w:ascii="Calibri" w:hAnsi="Calibri" w:cs="Calibri"/>
          <w:sz w:val="22"/>
          <w:szCs w:val="22"/>
        </w:rPr>
        <w:t xml:space="preserve"> </w:t>
      </w:r>
      <w:r>
        <w:rPr>
          <w:rFonts w:ascii="Calibri" w:hAnsi="Calibri" w:cs="Calibri"/>
          <w:sz w:val="22"/>
          <w:szCs w:val="22"/>
        </w:rPr>
        <w:t>RF comparison plot</w:t>
      </w:r>
    </w:p>
    <w:p w14:paraId="10D9A6E9" w14:textId="77777777" w:rsidR="00876E5E" w:rsidRDefault="002D6885" w:rsidP="007F6FF5">
      <w:pPr>
        <w:numPr>
          <w:ilvl w:val="0"/>
          <w:numId w:val="21"/>
        </w:numPr>
        <w:spacing w:line="276" w:lineRule="auto"/>
        <w:textAlignment w:val="center"/>
        <w:rPr>
          <w:rFonts w:ascii="Calibri" w:hAnsi="Calibri" w:cs="Calibri"/>
          <w:sz w:val="22"/>
          <w:szCs w:val="22"/>
        </w:rPr>
      </w:pPr>
      <w:r>
        <w:rPr>
          <w:rFonts w:ascii="Calibri" w:hAnsi="Calibri" w:cs="Calibri"/>
          <w:sz w:val="22"/>
          <w:szCs w:val="22"/>
        </w:rPr>
        <w:t>Figure 21: RF Feature Importance plot</w:t>
      </w:r>
    </w:p>
    <w:p w14:paraId="08E4F737" w14:textId="77777777" w:rsidR="00876E5E" w:rsidRDefault="002D6885" w:rsidP="007F6FF5">
      <w:pPr>
        <w:numPr>
          <w:ilvl w:val="0"/>
          <w:numId w:val="21"/>
        </w:numPr>
        <w:spacing w:line="276" w:lineRule="auto"/>
        <w:textAlignment w:val="center"/>
        <w:rPr>
          <w:rFonts w:ascii="Calibri" w:hAnsi="Calibri" w:cs="Calibri"/>
          <w:sz w:val="22"/>
          <w:szCs w:val="22"/>
        </w:rPr>
      </w:pPr>
      <w:r>
        <w:rPr>
          <w:rFonts w:ascii="Calibri" w:hAnsi="Calibri" w:cs="Calibri"/>
          <w:sz w:val="22"/>
          <w:szCs w:val="22"/>
        </w:rPr>
        <w:t>Figure 22: y actual vs y pred linear regression</w:t>
      </w:r>
    </w:p>
    <w:p w14:paraId="52EC9FCB" w14:textId="77777777" w:rsidR="00876E5E" w:rsidRDefault="002D6885" w:rsidP="007F6FF5">
      <w:pPr>
        <w:numPr>
          <w:ilvl w:val="0"/>
          <w:numId w:val="21"/>
        </w:numPr>
        <w:spacing w:line="276" w:lineRule="auto"/>
        <w:textAlignment w:val="center"/>
        <w:rPr>
          <w:rFonts w:ascii="Calibri" w:hAnsi="Calibri" w:cs="Calibri"/>
          <w:sz w:val="22"/>
          <w:szCs w:val="22"/>
        </w:rPr>
      </w:pPr>
      <w:r>
        <w:rPr>
          <w:rFonts w:ascii="Calibri" w:hAnsi="Calibri" w:cs="Calibri"/>
          <w:sz w:val="22"/>
          <w:szCs w:val="22"/>
        </w:rPr>
        <w:t>Figure 23: Lasso Regression equation</w:t>
      </w:r>
      <w:r w:rsidR="007F6FF5">
        <w:rPr>
          <w:rFonts w:ascii="Calibri" w:hAnsi="Calibri" w:cs="Calibri"/>
          <w:sz w:val="22"/>
          <w:szCs w:val="22"/>
        </w:rPr>
        <w:t xml:space="preserve"> </w:t>
      </w:r>
      <w:r>
        <w:rPr>
          <w:rFonts w:ascii="Calibri" w:hAnsi="Calibri" w:cs="Calibri"/>
          <w:sz w:val="22"/>
          <w:szCs w:val="22"/>
        </w:rPr>
        <w:t>(Stephanie, 2015)</w:t>
      </w:r>
    </w:p>
    <w:p w14:paraId="5ABB0C08" w14:textId="77777777" w:rsidR="00876E5E" w:rsidRPr="00876E5E" w:rsidRDefault="002D6885" w:rsidP="007F6FF5">
      <w:pPr>
        <w:numPr>
          <w:ilvl w:val="0"/>
          <w:numId w:val="21"/>
        </w:numPr>
        <w:spacing w:after="240" w:line="276" w:lineRule="auto"/>
        <w:ind w:left="709"/>
        <w:textAlignment w:val="center"/>
        <w:rPr>
          <w:rFonts w:ascii="Calibri" w:hAnsi="Calibri" w:cs="Calibri"/>
          <w:sz w:val="22"/>
          <w:szCs w:val="22"/>
        </w:rPr>
      </w:pPr>
      <w:r w:rsidRPr="00876E5E">
        <w:rPr>
          <w:rFonts w:ascii="Calibri" w:hAnsi="Calibri" w:cs="Calibri"/>
          <w:sz w:val="22"/>
          <w:szCs w:val="22"/>
        </w:rPr>
        <w:t>Figure 24: Elastic net regression expression</w:t>
      </w:r>
      <w:r w:rsidR="007F6FF5">
        <w:rPr>
          <w:rFonts w:ascii="Calibri" w:hAnsi="Calibri" w:cs="Calibri"/>
          <w:sz w:val="22"/>
          <w:szCs w:val="22"/>
        </w:rPr>
        <w:t xml:space="preserve"> </w:t>
      </w:r>
      <w:r w:rsidRPr="00876E5E">
        <w:rPr>
          <w:rFonts w:ascii="Calibri" w:hAnsi="Calibri" w:cs="Calibri"/>
          <w:sz w:val="22"/>
          <w:szCs w:val="22"/>
        </w:rPr>
        <w:t>(Regularization Tutorial, 2022)</w:t>
      </w:r>
    </w:p>
    <w:p w14:paraId="54C96E37" w14:textId="77777777" w:rsidR="00876E5E" w:rsidRPr="007F6FF5" w:rsidRDefault="002D6885" w:rsidP="007F6FF5">
      <w:pPr>
        <w:pStyle w:val="NormalWeb"/>
        <w:spacing w:before="0" w:beforeAutospacing="0" w:after="0" w:afterAutospacing="0" w:line="276" w:lineRule="auto"/>
        <w:ind w:left="426"/>
        <w:rPr>
          <w:rFonts w:ascii="Calibri" w:hAnsi="Calibri" w:cs="Calibri"/>
          <w:b/>
          <w:bCs/>
          <w:sz w:val="22"/>
          <w:szCs w:val="22"/>
        </w:rPr>
      </w:pPr>
      <w:r w:rsidRPr="007F6FF5">
        <w:rPr>
          <w:rFonts w:ascii="Calibri" w:hAnsi="Calibri" w:cs="Calibri"/>
          <w:b/>
          <w:bCs/>
          <w:sz w:val="22"/>
          <w:szCs w:val="22"/>
        </w:rPr>
        <w:t>Appendix</w:t>
      </w:r>
    </w:p>
    <w:p w14:paraId="4E960F9E" w14:textId="77777777" w:rsidR="00876E5E" w:rsidRDefault="002D6885" w:rsidP="007F6FF5">
      <w:pPr>
        <w:numPr>
          <w:ilvl w:val="0"/>
          <w:numId w:val="22"/>
        </w:numPr>
        <w:spacing w:line="276" w:lineRule="auto"/>
        <w:textAlignment w:val="center"/>
        <w:rPr>
          <w:rFonts w:ascii="Calibri" w:hAnsi="Calibri" w:cs="Calibri"/>
          <w:sz w:val="22"/>
          <w:szCs w:val="22"/>
        </w:rPr>
      </w:pPr>
      <w:r>
        <w:rPr>
          <w:rFonts w:ascii="Calibri" w:hAnsi="Calibri" w:cs="Calibri"/>
          <w:sz w:val="22"/>
          <w:szCs w:val="22"/>
        </w:rPr>
        <w:t>Figure 25: sampling the data set</w:t>
      </w:r>
    </w:p>
    <w:p w14:paraId="6DE1FFDB" w14:textId="77777777" w:rsidR="00876E5E" w:rsidRDefault="002D6885" w:rsidP="007F6FF5">
      <w:pPr>
        <w:numPr>
          <w:ilvl w:val="0"/>
          <w:numId w:val="22"/>
        </w:numPr>
        <w:spacing w:line="276" w:lineRule="auto"/>
        <w:textAlignment w:val="center"/>
        <w:rPr>
          <w:rFonts w:ascii="Calibri" w:hAnsi="Calibri" w:cs="Calibri"/>
          <w:sz w:val="22"/>
          <w:szCs w:val="22"/>
        </w:rPr>
      </w:pPr>
      <w:r>
        <w:rPr>
          <w:rFonts w:ascii="Calibri" w:hAnsi="Calibri" w:cs="Calibri"/>
          <w:sz w:val="22"/>
          <w:szCs w:val="22"/>
        </w:rPr>
        <w:t>Figure 26: Phi_k correlation matrix heatmap</w:t>
      </w:r>
    </w:p>
    <w:p w14:paraId="12215E23" w14:textId="77777777" w:rsidR="00876E5E" w:rsidRDefault="002D6885" w:rsidP="007F6FF5">
      <w:pPr>
        <w:numPr>
          <w:ilvl w:val="0"/>
          <w:numId w:val="22"/>
        </w:numPr>
        <w:spacing w:line="276" w:lineRule="auto"/>
        <w:textAlignment w:val="center"/>
        <w:rPr>
          <w:rFonts w:ascii="Calibri" w:hAnsi="Calibri" w:cs="Calibri"/>
          <w:sz w:val="22"/>
          <w:szCs w:val="22"/>
        </w:rPr>
      </w:pPr>
      <w:r>
        <w:rPr>
          <w:rFonts w:ascii="Calibri" w:hAnsi="Calibri" w:cs="Calibri"/>
          <w:sz w:val="22"/>
          <w:szCs w:val="22"/>
        </w:rPr>
        <w:t>Figure 27: price distribution values</w:t>
      </w:r>
    </w:p>
    <w:p w14:paraId="252515A5" w14:textId="77777777" w:rsidR="00876E5E" w:rsidRDefault="002D6885" w:rsidP="007F6FF5">
      <w:pPr>
        <w:numPr>
          <w:ilvl w:val="0"/>
          <w:numId w:val="22"/>
        </w:numPr>
        <w:spacing w:line="276" w:lineRule="auto"/>
        <w:textAlignment w:val="center"/>
        <w:rPr>
          <w:rFonts w:ascii="Calibri" w:hAnsi="Calibri" w:cs="Calibri"/>
          <w:sz w:val="22"/>
          <w:szCs w:val="22"/>
        </w:rPr>
      </w:pPr>
      <w:r>
        <w:rPr>
          <w:rFonts w:ascii="Calibri" w:hAnsi="Calibri" w:cs="Calibri"/>
          <w:sz w:val="22"/>
          <w:szCs w:val="22"/>
        </w:rPr>
        <w:t>Figure 28: title_status distribution</w:t>
      </w:r>
    </w:p>
    <w:p w14:paraId="1ABC25DF" w14:textId="77777777" w:rsidR="00876E5E" w:rsidRDefault="002D6885" w:rsidP="007F6FF5">
      <w:pPr>
        <w:numPr>
          <w:ilvl w:val="0"/>
          <w:numId w:val="22"/>
        </w:numPr>
        <w:spacing w:line="276" w:lineRule="auto"/>
        <w:textAlignment w:val="center"/>
        <w:rPr>
          <w:rFonts w:ascii="Calibri" w:hAnsi="Calibri" w:cs="Calibri"/>
          <w:sz w:val="22"/>
          <w:szCs w:val="22"/>
        </w:rPr>
      </w:pPr>
      <w:r>
        <w:rPr>
          <w:rFonts w:ascii="Calibri" w:hAnsi="Calibri" w:cs="Calibri"/>
          <w:sz w:val="22"/>
          <w:szCs w:val="22"/>
        </w:rPr>
        <w:t>Figure 29: Cylinder_distribution and Null values</w:t>
      </w:r>
    </w:p>
    <w:p w14:paraId="3F05A810" w14:textId="77777777" w:rsidR="00876E5E" w:rsidRDefault="002D6885" w:rsidP="007F6FF5">
      <w:pPr>
        <w:numPr>
          <w:ilvl w:val="0"/>
          <w:numId w:val="22"/>
        </w:numPr>
        <w:spacing w:line="276" w:lineRule="auto"/>
        <w:textAlignment w:val="center"/>
        <w:rPr>
          <w:rFonts w:ascii="Calibri" w:hAnsi="Calibri" w:cs="Calibri"/>
          <w:sz w:val="22"/>
          <w:szCs w:val="22"/>
        </w:rPr>
      </w:pPr>
      <w:r>
        <w:rPr>
          <w:rFonts w:ascii="Calibri" w:hAnsi="Calibri" w:cs="Calibri"/>
          <w:sz w:val="22"/>
          <w:szCs w:val="22"/>
        </w:rPr>
        <w:t>Figure 30: Manufacturer distribution</w:t>
      </w:r>
    </w:p>
    <w:p w14:paraId="570D55A9" w14:textId="77777777" w:rsidR="00876E5E" w:rsidRDefault="002D6885" w:rsidP="007F6FF5">
      <w:pPr>
        <w:numPr>
          <w:ilvl w:val="0"/>
          <w:numId w:val="22"/>
        </w:numPr>
        <w:spacing w:line="276" w:lineRule="auto"/>
        <w:textAlignment w:val="center"/>
        <w:rPr>
          <w:rFonts w:ascii="Calibri" w:hAnsi="Calibri" w:cs="Calibri"/>
          <w:sz w:val="22"/>
          <w:szCs w:val="22"/>
        </w:rPr>
      </w:pPr>
      <w:r>
        <w:rPr>
          <w:rFonts w:ascii="Calibri" w:hAnsi="Calibri" w:cs="Calibri"/>
          <w:sz w:val="22"/>
          <w:szCs w:val="22"/>
        </w:rPr>
        <w:t>Figure 31: manufacturer vs price distribution</w:t>
      </w:r>
    </w:p>
    <w:p w14:paraId="359C2B28" w14:textId="77777777" w:rsidR="00876E5E" w:rsidRDefault="002D6885" w:rsidP="007F6FF5">
      <w:pPr>
        <w:numPr>
          <w:ilvl w:val="0"/>
          <w:numId w:val="22"/>
        </w:numPr>
        <w:spacing w:line="276" w:lineRule="auto"/>
        <w:textAlignment w:val="center"/>
        <w:rPr>
          <w:rFonts w:ascii="Calibri" w:hAnsi="Calibri" w:cs="Calibri"/>
          <w:sz w:val="22"/>
          <w:szCs w:val="22"/>
        </w:rPr>
      </w:pPr>
      <w:r>
        <w:rPr>
          <w:rFonts w:ascii="Calibri" w:hAnsi="Calibri" w:cs="Calibri"/>
          <w:sz w:val="22"/>
          <w:szCs w:val="22"/>
        </w:rPr>
        <w:t>Figure 32: type Distribution</w:t>
      </w:r>
    </w:p>
    <w:p w14:paraId="4330738D" w14:textId="77777777" w:rsidR="00876E5E" w:rsidRDefault="002D6885" w:rsidP="007F6FF5">
      <w:pPr>
        <w:numPr>
          <w:ilvl w:val="0"/>
          <w:numId w:val="22"/>
        </w:numPr>
        <w:spacing w:line="276" w:lineRule="auto"/>
        <w:textAlignment w:val="center"/>
        <w:rPr>
          <w:rFonts w:ascii="Calibri" w:hAnsi="Calibri" w:cs="Calibri"/>
          <w:sz w:val="22"/>
          <w:szCs w:val="22"/>
        </w:rPr>
      </w:pPr>
      <w:r>
        <w:rPr>
          <w:rFonts w:ascii="Calibri" w:hAnsi="Calibri" w:cs="Calibri"/>
          <w:sz w:val="22"/>
          <w:szCs w:val="22"/>
        </w:rPr>
        <w:t>Figure 33: Clean_data() – function</w:t>
      </w:r>
    </w:p>
    <w:p w14:paraId="34CDAFC8" w14:textId="77777777" w:rsidR="00876E5E" w:rsidRDefault="002D6885" w:rsidP="001B4645">
      <w:pPr>
        <w:numPr>
          <w:ilvl w:val="0"/>
          <w:numId w:val="22"/>
        </w:numPr>
        <w:spacing w:line="276" w:lineRule="auto"/>
        <w:textAlignment w:val="center"/>
        <w:rPr>
          <w:rFonts w:ascii="Calibri" w:hAnsi="Calibri" w:cs="Calibri"/>
          <w:sz w:val="22"/>
          <w:szCs w:val="22"/>
        </w:rPr>
      </w:pPr>
      <w:r>
        <w:rPr>
          <w:rFonts w:ascii="Calibri" w:hAnsi="Calibri" w:cs="Calibri"/>
          <w:sz w:val="22"/>
          <w:szCs w:val="22"/>
        </w:rPr>
        <w:t xml:space="preserve">Figure 34: imputation_numeric() </w:t>
      </w:r>
      <w:r w:rsidR="001B4645">
        <w:rPr>
          <w:rFonts w:ascii="Calibri" w:hAnsi="Calibri" w:cs="Calibri"/>
          <w:sz w:val="22"/>
          <w:szCs w:val="22"/>
        </w:rPr>
        <w:t>–</w:t>
      </w:r>
      <w:r>
        <w:rPr>
          <w:rFonts w:ascii="Calibri" w:hAnsi="Calibri" w:cs="Calibri"/>
          <w:sz w:val="22"/>
          <w:szCs w:val="22"/>
        </w:rPr>
        <w:t xml:space="preserve"> function</w:t>
      </w:r>
    </w:p>
    <w:p w14:paraId="51DD510A" w14:textId="77777777" w:rsidR="001B4645" w:rsidRPr="001B4645" w:rsidRDefault="001B4645" w:rsidP="001B4645">
      <w:pPr>
        <w:spacing w:line="276" w:lineRule="auto"/>
        <w:textAlignment w:val="center"/>
        <w:rPr>
          <w:rFonts w:ascii="Calibri" w:hAnsi="Calibri" w:cs="Calibri"/>
          <w:sz w:val="22"/>
          <w:szCs w:val="22"/>
        </w:rPr>
      </w:pPr>
    </w:p>
    <w:p w14:paraId="327ACE1E" w14:textId="77777777" w:rsidR="00F95340" w:rsidRDefault="002D6885" w:rsidP="004B3365">
      <w:pPr>
        <w:autoSpaceDE w:val="0"/>
        <w:autoSpaceDN w:val="0"/>
        <w:adjustRightInd w:val="0"/>
        <w:spacing w:line="480" w:lineRule="auto"/>
        <w:ind w:right="-1"/>
      </w:pPr>
      <w:r w:rsidRPr="00FB41E4">
        <w:t>LIST OF TABLES</w:t>
      </w:r>
    </w:p>
    <w:p w14:paraId="2C421470" w14:textId="77777777" w:rsidR="007F6FF5" w:rsidRDefault="002D6885" w:rsidP="007F6FF5">
      <w:pPr>
        <w:numPr>
          <w:ilvl w:val="0"/>
          <w:numId w:val="23"/>
        </w:numPr>
        <w:spacing w:line="276" w:lineRule="auto"/>
        <w:textAlignment w:val="center"/>
        <w:rPr>
          <w:rFonts w:ascii="Calibri" w:hAnsi="Calibri" w:cs="Calibri"/>
          <w:sz w:val="22"/>
          <w:szCs w:val="22"/>
        </w:rPr>
      </w:pPr>
      <w:r>
        <w:rPr>
          <w:rFonts w:ascii="Calibri" w:hAnsi="Calibri" w:cs="Calibri"/>
          <w:sz w:val="22"/>
          <w:szCs w:val="22"/>
        </w:rPr>
        <w:t>Table 1: Feature descriptions</w:t>
      </w:r>
    </w:p>
    <w:p w14:paraId="7E16E7B9" w14:textId="77777777" w:rsidR="007F6FF5" w:rsidRDefault="002D6885" w:rsidP="007F6FF5">
      <w:pPr>
        <w:numPr>
          <w:ilvl w:val="0"/>
          <w:numId w:val="23"/>
        </w:numPr>
        <w:spacing w:line="276" w:lineRule="auto"/>
        <w:textAlignment w:val="center"/>
        <w:rPr>
          <w:rFonts w:ascii="Calibri" w:hAnsi="Calibri" w:cs="Calibri"/>
          <w:sz w:val="22"/>
          <w:szCs w:val="22"/>
        </w:rPr>
      </w:pPr>
      <w:r>
        <w:rPr>
          <w:rFonts w:ascii="Calibri" w:hAnsi="Calibri" w:cs="Calibri"/>
          <w:sz w:val="22"/>
          <w:szCs w:val="22"/>
        </w:rPr>
        <w:t>Table 2: Tools and Technologies used</w:t>
      </w:r>
    </w:p>
    <w:p w14:paraId="4FC498A5" w14:textId="77777777" w:rsidR="007F6FF5" w:rsidRDefault="002D6885" w:rsidP="007F6FF5">
      <w:pPr>
        <w:numPr>
          <w:ilvl w:val="0"/>
          <w:numId w:val="23"/>
        </w:numPr>
        <w:spacing w:line="276" w:lineRule="auto"/>
        <w:textAlignment w:val="center"/>
        <w:rPr>
          <w:rFonts w:ascii="Calibri" w:hAnsi="Calibri" w:cs="Calibri"/>
          <w:sz w:val="22"/>
          <w:szCs w:val="22"/>
        </w:rPr>
      </w:pPr>
      <w:r>
        <w:rPr>
          <w:rFonts w:ascii="Calibri" w:hAnsi="Calibri" w:cs="Calibri"/>
          <w:sz w:val="22"/>
          <w:szCs w:val="22"/>
        </w:rPr>
        <w:t>Table 3: get_summary_table summary</w:t>
      </w:r>
    </w:p>
    <w:p w14:paraId="4420D645" w14:textId="77777777" w:rsidR="00915B65" w:rsidRDefault="002D6885" w:rsidP="00C72A6F">
      <w:pPr>
        <w:numPr>
          <w:ilvl w:val="0"/>
          <w:numId w:val="23"/>
        </w:numPr>
        <w:spacing w:line="276" w:lineRule="auto"/>
        <w:textAlignment w:val="center"/>
        <w:rPr>
          <w:rFonts w:ascii="Calibri" w:hAnsi="Calibri" w:cs="Calibri"/>
          <w:sz w:val="22"/>
          <w:szCs w:val="22"/>
        </w:rPr>
      </w:pPr>
      <w:r>
        <w:rPr>
          <w:rFonts w:ascii="Calibri" w:hAnsi="Calibri" w:cs="Calibri"/>
          <w:sz w:val="22"/>
          <w:szCs w:val="22"/>
        </w:rPr>
        <w:t>Table 4: ML model Result Comparison</w:t>
      </w:r>
    </w:p>
    <w:p w14:paraId="3AC8F739" w14:textId="77777777" w:rsidR="001B4645" w:rsidRDefault="001B4645" w:rsidP="001B4645">
      <w:pPr>
        <w:spacing w:line="276" w:lineRule="auto"/>
        <w:textAlignment w:val="center"/>
        <w:rPr>
          <w:rFonts w:ascii="Calibri" w:hAnsi="Calibri" w:cs="Calibri"/>
          <w:sz w:val="22"/>
          <w:szCs w:val="22"/>
        </w:rPr>
      </w:pPr>
    </w:p>
    <w:p w14:paraId="4AC11D99" w14:textId="77777777" w:rsidR="001B4645" w:rsidRPr="00C72A6F" w:rsidRDefault="001B4645" w:rsidP="001B4645">
      <w:pPr>
        <w:spacing w:line="276" w:lineRule="auto"/>
        <w:textAlignment w:val="center"/>
        <w:rPr>
          <w:rFonts w:ascii="Calibri" w:hAnsi="Calibri" w:cs="Calibri"/>
          <w:sz w:val="22"/>
          <w:szCs w:val="22"/>
        </w:rPr>
      </w:pPr>
    </w:p>
    <w:p w14:paraId="6D9952E4" w14:textId="77777777" w:rsidR="00093E83" w:rsidRPr="00FB41E4" w:rsidRDefault="002D6885" w:rsidP="004B3365">
      <w:pPr>
        <w:autoSpaceDE w:val="0"/>
        <w:autoSpaceDN w:val="0"/>
        <w:adjustRightInd w:val="0"/>
        <w:spacing w:line="480" w:lineRule="auto"/>
        <w:ind w:right="-1"/>
        <w:jc w:val="both"/>
        <w:rPr>
          <w:b/>
          <w:bCs/>
          <w:sz w:val="28"/>
          <w:szCs w:val="28"/>
        </w:rPr>
      </w:pPr>
      <w:r w:rsidRPr="00FB41E4">
        <w:rPr>
          <w:b/>
          <w:bCs/>
          <w:sz w:val="28"/>
          <w:szCs w:val="28"/>
        </w:rPr>
        <w:lastRenderedPageBreak/>
        <w:t xml:space="preserve">Chapter 1: </w:t>
      </w:r>
      <w:r w:rsidR="001B643B" w:rsidRPr="00FB41E4">
        <w:rPr>
          <w:b/>
          <w:bCs/>
          <w:sz w:val="28"/>
          <w:szCs w:val="28"/>
        </w:rPr>
        <w:t>I</w:t>
      </w:r>
      <w:r w:rsidR="002B6FE3" w:rsidRPr="00FB41E4">
        <w:rPr>
          <w:b/>
          <w:bCs/>
          <w:sz w:val="28"/>
          <w:szCs w:val="28"/>
        </w:rPr>
        <w:t>NTRODUCTION</w:t>
      </w:r>
      <w:r w:rsidR="001B643B" w:rsidRPr="00FB41E4">
        <w:rPr>
          <w:b/>
          <w:bCs/>
          <w:sz w:val="28"/>
          <w:szCs w:val="28"/>
        </w:rPr>
        <w:t>:</w:t>
      </w:r>
    </w:p>
    <w:p w14:paraId="2E0DECA4" w14:textId="77777777" w:rsidR="00154AC4" w:rsidRPr="00FB41E4" w:rsidRDefault="002D6885" w:rsidP="004B3365">
      <w:pPr>
        <w:autoSpaceDE w:val="0"/>
        <w:autoSpaceDN w:val="0"/>
        <w:adjustRightInd w:val="0"/>
        <w:spacing w:line="480" w:lineRule="auto"/>
        <w:ind w:right="-1"/>
        <w:jc w:val="both"/>
        <w:rPr>
          <w:b/>
          <w:bCs/>
          <w:sz w:val="28"/>
          <w:szCs w:val="28"/>
        </w:rPr>
      </w:pPr>
      <w:r w:rsidRPr="00FB41E4">
        <w:rPr>
          <w:b/>
          <w:bCs/>
          <w:sz w:val="28"/>
          <w:szCs w:val="28"/>
        </w:rPr>
        <w:t>1.1 Background:</w:t>
      </w:r>
    </w:p>
    <w:p w14:paraId="673C1423" w14:textId="787ADB71" w:rsidR="00A44865" w:rsidRPr="00FB41E4" w:rsidRDefault="002D6885" w:rsidP="004B3365">
      <w:pPr>
        <w:autoSpaceDE w:val="0"/>
        <w:autoSpaceDN w:val="0"/>
        <w:adjustRightInd w:val="0"/>
        <w:spacing w:line="480" w:lineRule="auto"/>
        <w:ind w:right="-1"/>
        <w:jc w:val="both"/>
      </w:pPr>
      <w:r w:rsidRPr="00FB41E4">
        <w:t>The automobile industry is one of the major industries and transport has become next to the necessity. The automobile evolution, say a different type of vehicle, their production process</w:t>
      </w:r>
      <w:r w:rsidR="0071492B">
        <w:t>,</w:t>
      </w:r>
      <w:r w:rsidRPr="00FB41E4">
        <w:t xml:space="preserve"> and their availability to the consumers has been so remarkable so far and it’s not going to take a halt any time soon. Cars have been the most used </w:t>
      </w:r>
      <w:r w:rsidR="002019F2" w:rsidRPr="00FB41E4">
        <w:t>automobiles</w:t>
      </w:r>
      <w:r w:rsidRPr="00FB41E4">
        <w:t xml:space="preserve"> all around the world by almost all sections of people.</w:t>
      </w:r>
      <w:r w:rsidR="000D2032" w:rsidRPr="00FB41E4">
        <w:t xml:space="preserve"> There are innumerable car manufacturers all around the world and still, new companies are emerging day by day. </w:t>
      </w:r>
      <w:r w:rsidR="002019F2" w:rsidRPr="00FB41E4">
        <w:t>It is not an exaggeration to say that “no invention affected the humans every life in the 20</w:t>
      </w:r>
      <w:r w:rsidR="002019F2" w:rsidRPr="00FB41E4">
        <w:rPr>
          <w:vertAlign w:val="superscript"/>
        </w:rPr>
        <w:t>th</w:t>
      </w:r>
      <w:r w:rsidR="002019F2" w:rsidRPr="00FB41E4">
        <w:t xml:space="preserve"> Century more than the automobile." </w:t>
      </w:r>
      <w:r w:rsidR="00EE1508" w:rsidRPr="00FB41E4">
        <w:t>One major shareholder of car sales all around the world after China is the United States of America</w:t>
      </w:r>
      <w:r w:rsidR="00447942" w:rsidRPr="00FB41E4">
        <w:t>. The USA stands 2</w:t>
      </w:r>
      <w:r w:rsidR="00447942" w:rsidRPr="00FB41E4">
        <w:rPr>
          <w:vertAlign w:val="superscript"/>
        </w:rPr>
        <w:t>nd</w:t>
      </w:r>
      <w:r w:rsidR="00447942" w:rsidRPr="00FB41E4">
        <w:t xml:space="preserve"> position by the statistics of 2021 with a total number of 14,947,180 cars sold. The percentage of increase in sales from 2020 to 2021 is 3%</w:t>
      </w:r>
      <w:r w:rsidR="00F37801">
        <w:t xml:space="preserve"> </w:t>
      </w:r>
      <w:r w:rsidR="00F37801">
        <w:fldChar w:fldCharType="begin"/>
      </w:r>
      <w:r w:rsidR="002812D3">
        <w:instrText xml:space="preserve"> ADDIN ZOTERO_ITEM CSL_CITATION {"citationID":"PZEWaS5d","properties":{"formattedCitation":"({\\i{}Car Sales by Country | Global Car Sales Data | 1. China 2. US}, 2021)","plainCitation":"(Car Sales by Country | Global Car Sales Data | 1. China 2. US, 2021)","noteIndex":0},"citationItems":[{"id":63,"uris":["http://zotero.org/users/local/cEMvwjYc/items/RN7YCNSJ"],"itemData":{"id":63,"type":"webpage","abstract":"Top 25 countries for car sales per year. This list of car sales by country includes global rank, number of units sold, and top car brands within each country listed.","container-title":"F&amp;I Tools","language":"en","title":"Car Sales by Country | Global Car Sales Data | 1. China 2. US","URL":"https://www.factorywarrantylist.com/car-sales-by-country.html","accessed":{"date-parts":[["2022",5,30]]},"issued":{"date-parts":[["2021"]]}}}],"schema":"https://github.com/citation-style-language/schema/raw/master/csl-citation.json"} </w:instrText>
      </w:r>
      <w:r w:rsidR="00F37801">
        <w:fldChar w:fldCharType="separate"/>
      </w:r>
      <w:r w:rsidR="002812D3" w:rsidRPr="002812D3">
        <w:t>(</w:t>
      </w:r>
      <w:r w:rsidR="002812D3" w:rsidRPr="002812D3">
        <w:rPr>
          <w:i/>
          <w:iCs/>
        </w:rPr>
        <w:t>Car Sales by Country | Global Car Sales Data | 1. China 2. the US</w:t>
      </w:r>
      <w:r w:rsidR="002812D3" w:rsidRPr="002812D3">
        <w:t>, 2021)</w:t>
      </w:r>
      <w:r w:rsidR="00F37801">
        <w:fldChar w:fldCharType="end"/>
      </w:r>
      <w:r w:rsidR="00447942" w:rsidRPr="00FB41E4">
        <w:t>.</w:t>
      </w:r>
    </w:p>
    <w:p w14:paraId="06DD6446" w14:textId="77777777" w:rsidR="00447942" w:rsidRPr="00FB41E4" w:rsidRDefault="00447942" w:rsidP="004B3365">
      <w:pPr>
        <w:autoSpaceDE w:val="0"/>
        <w:autoSpaceDN w:val="0"/>
        <w:adjustRightInd w:val="0"/>
        <w:spacing w:line="480" w:lineRule="auto"/>
        <w:ind w:right="-1"/>
        <w:jc w:val="both"/>
      </w:pPr>
    </w:p>
    <w:p w14:paraId="765C97EF" w14:textId="195C8D3E" w:rsidR="00447942" w:rsidRPr="00FB41E4" w:rsidRDefault="002D6885" w:rsidP="004B3365">
      <w:pPr>
        <w:autoSpaceDE w:val="0"/>
        <w:autoSpaceDN w:val="0"/>
        <w:adjustRightInd w:val="0"/>
        <w:spacing w:line="480" w:lineRule="auto"/>
        <w:ind w:right="-1"/>
        <w:jc w:val="both"/>
      </w:pPr>
      <w:r w:rsidRPr="00FB41E4">
        <w:t xml:space="preserve">Even though </w:t>
      </w:r>
      <w:r w:rsidR="008B4517" w:rsidRPr="00FB41E4">
        <w:t>automobile</w:t>
      </w:r>
      <w:r w:rsidR="002812D3">
        <w:t>s</w:t>
      </w:r>
      <w:r w:rsidR="008B4517" w:rsidRPr="00FB41E4">
        <w:t xml:space="preserve"> had been there since the 19</w:t>
      </w:r>
      <w:r w:rsidR="008B4517" w:rsidRPr="00FB41E4">
        <w:rPr>
          <w:vertAlign w:val="superscript"/>
        </w:rPr>
        <w:t>th</w:t>
      </w:r>
      <w:r w:rsidR="008B4517" w:rsidRPr="00FB41E4">
        <w:t xml:space="preserve"> century, the accessibility of cars to the general public started after the advent of Ford. The growth of the Automobile industry led to an economic evolution across the US</w:t>
      </w:r>
      <w:r w:rsidR="002812D3">
        <w:t xml:space="preserve"> </w:t>
      </w:r>
      <w:r w:rsidR="002812D3">
        <w:fldChar w:fldCharType="begin"/>
      </w:r>
      <w:r w:rsidR="002812D3">
        <w:instrText xml:space="preserve"> ADDIN ZOTERO_ITEM CSL_CITATION {"citationID":"hmwLeFZZ","properties":{"formattedCitation":"(ushistory.org, n.d.)","plainCitation":"(ushistory.org, n.d.)","noteIndex":0},"citationItems":[{"id":65,"uris":["http://zotero.org/users/local/cEMvwjYc/items/HP4Y9TRV"],"itemData":{"id":65,"type":"webpage","abstract":"Although invented in Europe the 19th century, Henry Ford's assembly-line production automobiles in the early 20th century transformed the American way of life.","language":"en","title":"The Age of the Automobile [ushistory.org]","URL":"https://www.ushistory.org/us/46a.asp","author":[{"family":"ushistory.org","given":""}],"accessed":{"date-parts":[["2022",5,30]]}}}],"schema":"https://github.com/citation-style-language/schema/raw/master/csl-citation.json"} </w:instrText>
      </w:r>
      <w:r w:rsidR="002812D3">
        <w:fldChar w:fldCharType="separate"/>
      </w:r>
      <w:r w:rsidR="002812D3" w:rsidRPr="002812D3">
        <w:t>(ushistory.org, n.d.)</w:t>
      </w:r>
      <w:r w:rsidR="002812D3">
        <w:fldChar w:fldCharType="end"/>
      </w:r>
      <w:r w:rsidR="008B4517" w:rsidRPr="00FB41E4">
        <w:t xml:space="preserve">. </w:t>
      </w:r>
      <w:r w:rsidR="00395E8C" w:rsidRPr="00FB41E4">
        <w:t>“</w:t>
      </w:r>
      <w:r w:rsidR="008B4517" w:rsidRPr="00FB41E4">
        <w:t xml:space="preserve">Automakers and their suppliers are America's largest industries in the manufacturing sector, </w:t>
      </w:r>
      <w:r w:rsidR="00395E8C" w:rsidRPr="00FB41E4">
        <w:t>contributing 3% to the country’s GDP”</w:t>
      </w:r>
      <w:r w:rsidR="002812D3">
        <w:t xml:space="preserve"> </w:t>
      </w:r>
      <w:r w:rsidR="002812D3">
        <w:fldChar w:fldCharType="begin"/>
      </w:r>
      <w:r w:rsidR="002812D3">
        <w:instrText xml:space="preserve"> ADDIN ZOTERO_ITEM CSL_CITATION {"citationID":"gI6vHNOR","properties":{"formattedCitation":"({\\i{}US Economic Contributions}, 2020)","plainCitation":"(US Economic Contributions, 2020)","noteIndex":0},"citationItems":[{"id":67,"uris":["http://zotero.org/users/local/cEMvwjYc/items/C2Y297J4"],"itemData":{"id":67,"type":"webpage","abstract":"Automakers and their suppliers are America’s largest manufacturing sector, responsible for 3% of America’s GDP.2 No other manufacturing sector generates as many American jobs.","container-title":"US Economic Contributions | American Automotive Policy Council","language":"en","title":"US Economic Contributions","URL":"https://www.americanautomakers.org/us-economic-contributions","accessed":{"date-parts":[["2022",5,30]]},"issued":{"date-parts":[["2020"]]}}}],"schema":"https://github.com/citation-style-language/schema/raw/master/csl-citation.json"} </w:instrText>
      </w:r>
      <w:r w:rsidR="002812D3">
        <w:fldChar w:fldCharType="separate"/>
      </w:r>
      <w:r w:rsidR="002812D3" w:rsidRPr="002812D3">
        <w:t>(</w:t>
      </w:r>
      <w:r w:rsidR="002812D3" w:rsidRPr="002812D3">
        <w:rPr>
          <w:i/>
          <w:iCs/>
        </w:rPr>
        <w:t>US Economic Contributions</w:t>
      </w:r>
      <w:r w:rsidR="002812D3" w:rsidRPr="002812D3">
        <w:t>, 2020)</w:t>
      </w:r>
      <w:r w:rsidR="002812D3">
        <w:fldChar w:fldCharType="end"/>
      </w:r>
      <w:r w:rsidR="00395E8C" w:rsidRPr="00FB41E4">
        <w:t>.</w:t>
      </w:r>
      <w:r w:rsidR="00F12585" w:rsidRPr="00FB41E4">
        <w:t xml:space="preserve"> Not just the purchase of new cars, but the purchase of old and used cars </w:t>
      </w:r>
      <w:r w:rsidR="0071492B">
        <w:t>are</w:t>
      </w:r>
      <w:r w:rsidR="00F12585" w:rsidRPr="00FB41E4">
        <w:t xml:space="preserve"> also quite fluid in the US. As per the News article </w:t>
      </w:r>
      <w:r w:rsidR="004B343E" w:rsidRPr="00FB41E4">
        <w:t xml:space="preserve">and a report </w:t>
      </w:r>
      <w:r w:rsidR="00F12585" w:rsidRPr="00FB41E4">
        <w:t xml:space="preserve">by </w:t>
      </w:r>
      <w:r w:rsidR="001536DB">
        <w:fldChar w:fldCharType="begin"/>
      </w:r>
      <w:r w:rsidR="001536DB">
        <w:instrText xml:space="preserve"> ADDIN ZOTERO_ITEM CSL_CITATION {"citationID":"cYGMBB7J","properties":{"formattedCitation":"(Technavio, 2022)","plainCitation":"(Technavio, 2022)","noteIndex":0},"citationItems":[{"id":69,"uris":["http://zotero.org/users/local/cEMvwjYc/items/YYEX8W9Q"],"itemData":{"id":69,"type":"webpage","abstract":"/PRNewswire/ -- The used car market size in US is expected to increase by 3.91 million units between 2020 and 2025. The market witnessed a YOY growth of 1.55%...","language":"en","title":"Used Car Market size in the US to increase by 3.91 million units | High growth expected in mid-size segment | Technavio","URL":"https://www.prnewswire.com/news-releases/used-car-market-size-in-the-us-to-increase-by-3-91-million-units--high-growth-expected-in-mid-size-segment--technavio-301510065.html","author":[{"family":"Technavio","given":""}],"accessed":{"date-parts":[["2022",5,30]]},"issued":{"date-parts":[["2022",3,25]]}}}],"schema":"https://github.com/citation-style-language/schema/raw/master/csl-citation.json"} </w:instrText>
      </w:r>
      <w:r w:rsidR="001536DB">
        <w:fldChar w:fldCharType="separate"/>
      </w:r>
      <w:r w:rsidR="001536DB" w:rsidRPr="001536DB">
        <w:t>(Technavio, 2022)</w:t>
      </w:r>
      <w:r w:rsidR="001536DB">
        <w:fldChar w:fldCharType="end"/>
      </w:r>
      <w:r w:rsidR="001536DB">
        <w:t xml:space="preserve"> the u</w:t>
      </w:r>
      <w:r w:rsidR="00F12585" w:rsidRPr="00FB41E4">
        <w:t>sed car market size in the US is expected to increase by 3.91 million units before 2025</w:t>
      </w:r>
      <w:r w:rsidR="004B343E" w:rsidRPr="00FB41E4">
        <w:t xml:space="preserve"> with a</w:t>
      </w:r>
      <w:r w:rsidR="006D49FF">
        <w:t>n</w:t>
      </w:r>
      <w:r w:rsidR="004B343E" w:rsidRPr="00FB41E4">
        <w:t xml:space="preserve"> </w:t>
      </w:r>
      <w:r w:rsidR="005B281C" w:rsidRPr="00FB41E4">
        <w:t>accelerated momentum at a CAGR of 1.98% during this forecast period.</w:t>
      </w:r>
    </w:p>
    <w:p w14:paraId="593DA91A" w14:textId="77777777" w:rsidR="003F5C62" w:rsidRPr="00FB41E4" w:rsidRDefault="003F5C62" w:rsidP="004B3365">
      <w:pPr>
        <w:autoSpaceDE w:val="0"/>
        <w:autoSpaceDN w:val="0"/>
        <w:adjustRightInd w:val="0"/>
        <w:spacing w:line="480" w:lineRule="auto"/>
        <w:ind w:right="-1"/>
        <w:jc w:val="both"/>
      </w:pPr>
    </w:p>
    <w:p w14:paraId="2D8D3F43" w14:textId="77777777" w:rsidR="005B281C" w:rsidRPr="00FB41E4" w:rsidRDefault="002D6885" w:rsidP="004B3365">
      <w:pPr>
        <w:keepNext/>
        <w:autoSpaceDE w:val="0"/>
        <w:autoSpaceDN w:val="0"/>
        <w:adjustRightInd w:val="0"/>
        <w:spacing w:line="480" w:lineRule="auto"/>
        <w:ind w:right="-1"/>
        <w:jc w:val="center"/>
      </w:pPr>
      <w:r w:rsidRPr="00FB41E4">
        <w:rPr>
          <w:noProof/>
        </w:rPr>
        <w:lastRenderedPageBreak/>
        <w:drawing>
          <wp:inline distT="0" distB="0" distL="0" distR="0" wp14:anchorId="4181D635" wp14:editId="2D039708">
            <wp:extent cx="4823375" cy="26943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836697" cy="2701746"/>
                    </a:xfrm>
                    <a:prstGeom prst="rect">
                      <a:avLst/>
                    </a:prstGeom>
                  </pic:spPr>
                </pic:pic>
              </a:graphicData>
            </a:graphic>
          </wp:inline>
        </w:drawing>
      </w:r>
    </w:p>
    <w:p w14:paraId="1EC0A7A3" w14:textId="0027D24B" w:rsidR="005B281C" w:rsidRPr="00FB41E4" w:rsidRDefault="002D6885" w:rsidP="004B3365">
      <w:pPr>
        <w:pStyle w:val="Caption"/>
        <w:spacing w:line="480" w:lineRule="auto"/>
        <w:ind w:right="-1"/>
        <w:jc w:val="center"/>
        <w:rPr>
          <w:sz w:val="24"/>
          <w:szCs w:val="24"/>
        </w:rPr>
      </w:pPr>
      <w:r w:rsidRPr="00FB41E4">
        <w:t xml:space="preserve">Figure </w:t>
      </w:r>
      <w:r w:rsidR="009C03DA">
        <w:fldChar w:fldCharType="begin"/>
      </w:r>
      <w:r w:rsidR="009C03DA">
        <w:instrText xml:space="preserve"> SEQ Figure \* ARABIC </w:instrText>
      </w:r>
      <w:r w:rsidR="009C03DA">
        <w:fldChar w:fldCharType="separate"/>
      </w:r>
      <w:r w:rsidR="009C03DA">
        <w:rPr>
          <w:noProof/>
        </w:rPr>
        <w:t>1</w:t>
      </w:r>
      <w:r w:rsidR="009C03DA">
        <w:rPr>
          <w:noProof/>
        </w:rPr>
        <w:fldChar w:fldCharType="end"/>
      </w:r>
      <w:r w:rsidRPr="00FB41E4">
        <w:t xml:space="preserve">: Used Car Market in US 2021-25 </w:t>
      </w:r>
      <w:r w:rsidR="001536DB">
        <w:fldChar w:fldCharType="begin"/>
      </w:r>
      <w:r w:rsidR="001536DB">
        <w:instrText xml:space="preserve"> ADDIN ZOTERO_ITEM CSL_CITATION {"citationID":"jIWI7e7u","properties":{"formattedCitation":"(Technavio, 2022)","plainCitation":"(Technavio, 2022)","noteIndex":0},"citationItems":[{"id":69,"uris":["http://zotero.org/users/local/cEMvwjYc/items/YYEX8W9Q"],"itemData":{"id":69,"type":"webpage","abstract":"/PRNewswire/ -- The used car market size in US is expected to increase by 3.91 million units between 2020 and 2025. The market witnessed a YOY growth of 1.55%...","language":"en","title":"Used Car Market size in the US to increase by 3.91 million units | High growth expected in mid-size segment | Technavio","URL":"https://www.prnewswire.com/news-releases/used-car-market-size-in-the-us-to-increase-by-3-91-million-units--high-growth-expected-in-mid-size-segment--technavio-301510065.html","author":[{"family":"Technavio","given":""}],"accessed":{"date-parts":[["2022",5,30]]},"issued":{"date-parts":[["2022",3,25]]}}}],"schema":"https://github.com/citation-style-language/schema/raw/master/csl-citation.json"} </w:instrText>
      </w:r>
      <w:r w:rsidR="001536DB">
        <w:fldChar w:fldCharType="separate"/>
      </w:r>
      <w:r w:rsidR="001536DB" w:rsidRPr="001536DB">
        <w:t>(Technavio, 2022)</w:t>
      </w:r>
      <w:r w:rsidR="001536DB">
        <w:fldChar w:fldCharType="end"/>
      </w:r>
    </w:p>
    <w:p w14:paraId="5FEBD7D4" w14:textId="77777777" w:rsidR="00A44865" w:rsidRPr="00FB41E4" w:rsidRDefault="002D6885" w:rsidP="004B3365">
      <w:pPr>
        <w:autoSpaceDE w:val="0"/>
        <w:autoSpaceDN w:val="0"/>
        <w:adjustRightInd w:val="0"/>
        <w:spacing w:line="480" w:lineRule="auto"/>
        <w:ind w:right="-1"/>
        <w:jc w:val="both"/>
      </w:pPr>
      <w:r w:rsidRPr="00FB41E4">
        <w:t xml:space="preserve">From the above statistics, we can say that people in the US are inclined toward buying used cars. Because of the scope of getting a business from introducing a vendor to a buyer, the consultancy has emerged who mediates the transaction </w:t>
      </w:r>
      <w:r w:rsidR="00E9005A" w:rsidRPr="00FB41E4">
        <w:t xml:space="preserve">sale and purchase of the vehicle and thereby generates revenue. This would reduce the hassle for both buyer and vendor to search for each other in the market. In recent years, </w:t>
      </w:r>
      <w:r w:rsidRPr="00FB41E4">
        <w:t xml:space="preserve">many businesses are emerging who </w:t>
      </w:r>
      <w:r w:rsidR="00E9005A" w:rsidRPr="00FB41E4">
        <w:t>buy the used car from one user and then repair them and sell it again to users who are looking to buy a used car. The</w:t>
      </w:r>
      <w:r w:rsidR="00111963" w:rsidRPr="00FB41E4">
        <w:t xml:space="preserve">se vendors might take advantage of the general public by buying the car for a very low price and then selling it for a high price. Since </w:t>
      </w:r>
      <w:r w:rsidRPr="00FB41E4">
        <w:t>selling and buying a used car is not easy as it is to buy a new car</w:t>
      </w:r>
      <w:r w:rsidR="00111963" w:rsidRPr="00FB41E4">
        <w:t xml:space="preserve"> from a manufacturer, users might lose a lot of money if they are ignorant of the estimated price of a used car. </w:t>
      </w:r>
    </w:p>
    <w:p w14:paraId="75C3C205" w14:textId="77777777" w:rsidR="00111963" w:rsidRPr="00FB41E4" w:rsidRDefault="00111963" w:rsidP="004B3365">
      <w:pPr>
        <w:autoSpaceDE w:val="0"/>
        <w:autoSpaceDN w:val="0"/>
        <w:adjustRightInd w:val="0"/>
        <w:spacing w:line="480" w:lineRule="auto"/>
        <w:ind w:right="-1"/>
        <w:jc w:val="both"/>
      </w:pPr>
    </w:p>
    <w:p w14:paraId="71F72A22" w14:textId="77777777" w:rsidR="00154AC4" w:rsidRPr="00FB41E4" w:rsidRDefault="002D6885" w:rsidP="004B3365">
      <w:pPr>
        <w:autoSpaceDE w:val="0"/>
        <w:autoSpaceDN w:val="0"/>
        <w:adjustRightInd w:val="0"/>
        <w:spacing w:line="480" w:lineRule="auto"/>
        <w:ind w:right="-1"/>
        <w:jc w:val="both"/>
        <w:rPr>
          <w:b/>
          <w:bCs/>
          <w:sz w:val="28"/>
          <w:szCs w:val="28"/>
        </w:rPr>
      </w:pPr>
      <w:r w:rsidRPr="00FB41E4">
        <w:rPr>
          <w:b/>
          <w:bCs/>
          <w:sz w:val="28"/>
          <w:szCs w:val="28"/>
        </w:rPr>
        <w:t>1.2 Research Vision and mission:</w:t>
      </w:r>
    </w:p>
    <w:p w14:paraId="32183EFB" w14:textId="20AB3DF0" w:rsidR="00111963" w:rsidRPr="00FB41E4" w:rsidRDefault="002D6885" w:rsidP="004B3365">
      <w:pPr>
        <w:autoSpaceDE w:val="0"/>
        <w:autoSpaceDN w:val="0"/>
        <w:adjustRightInd w:val="0"/>
        <w:spacing w:line="480" w:lineRule="auto"/>
        <w:ind w:right="-1"/>
        <w:jc w:val="both"/>
      </w:pPr>
      <w:r w:rsidRPr="00FB41E4">
        <w:t xml:space="preserve">This research study mainly focuses on this issue of the used car market </w:t>
      </w:r>
      <w:r w:rsidR="00154AC4" w:rsidRPr="00FB41E4">
        <w:t xml:space="preserve">to provide a solution to know their vehicle's price. This study answers the question of </w:t>
      </w:r>
      <w:r w:rsidR="00154AC4" w:rsidRPr="001536DB">
        <w:rPr>
          <w:b/>
          <w:bCs/>
        </w:rPr>
        <w:t>“How to</w:t>
      </w:r>
      <w:r w:rsidRPr="001536DB">
        <w:rPr>
          <w:b/>
          <w:bCs/>
        </w:rPr>
        <w:t xml:space="preserve"> estimat</w:t>
      </w:r>
      <w:r w:rsidR="001536DB">
        <w:rPr>
          <w:b/>
          <w:bCs/>
        </w:rPr>
        <w:t>e</w:t>
      </w:r>
      <w:r w:rsidRPr="001536DB">
        <w:rPr>
          <w:b/>
          <w:bCs/>
        </w:rPr>
        <w:t xml:space="preserve"> the price of </w:t>
      </w:r>
      <w:r w:rsidR="00D63BF0" w:rsidRPr="001536DB">
        <w:rPr>
          <w:b/>
          <w:bCs/>
        </w:rPr>
        <w:t xml:space="preserve">used </w:t>
      </w:r>
      <w:r w:rsidRPr="001536DB">
        <w:rPr>
          <w:b/>
          <w:bCs/>
        </w:rPr>
        <w:t>cars</w:t>
      </w:r>
      <w:r w:rsidR="00D63BF0" w:rsidRPr="001536DB">
        <w:rPr>
          <w:b/>
          <w:bCs/>
        </w:rPr>
        <w:t>?”</w:t>
      </w:r>
      <w:r w:rsidR="00D63BF0" w:rsidRPr="00FB41E4">
        <w:t xml:space="preserve">. We try to take the help of </w:t>
      </w:r>
      <w:r w:rsidRPr="00FB41E4">
        <w:t xml:space="preserve">features such as Manufacturer, year of manufacture, distance </w:t>
      </w:r>
      <w:r w:rsidR="0071492B">
        <w:t>travelled</w:t>
      </w:r>
      <w:r w:rsidRPr="00FB41E4">
        <w:t>, condition etc</w:t>
      </w:r>
      <w:r w:rsidR="00D63BF0" w:rsidRPr="00FB41E4">
        <w:t xml:space="preserve"> and understand the relation of these features and estimate </w:t>
      </w:r>
      <w:r w:rsidR="00154AC4" w:rsidRPr="00FB41E4">
        <w:t xml:space="preserve">a </w:t>
      </w:r>
      <w:r w:rsidR="00154AC4" w:rsidRPr="00FB41E4">
        <w:lastRenderedPageBreak/>
        <w:t>price for the sale/purchase of the car</w:t>
      </w:r>
      <w:r w:rsidR="00D63BF0" w:rsidRPr="00FB41E4">
        <w:t xml:space="preserve"> with the application of statistical data analysis and Machine learning algorithms. </w:t>
      </w:r>
    </w:p>
    <w:p w14:paraId="6734FAEC" w14:textId="77777777" w:rsidR="003F5C62" w:rsidRPr="00FB41E4" w:rsidRDefault="003F5C62" w:rsidP="004B3365">
      <w:pPr>
        <w:autoSpaceDE w:val="0"/>
        <w:autoSpaceDN w:val="0"/>
        <w:adjustRightInd w:val="0"/>
        <w:spacing w:line="480" w:lineRule="auto"/>
        <w:ind w:right="-1"/>
        <w:jc w:val="both"/>
      </w:pPr>
    </w:p>
    <w:p w14:paraId="768B2478" w14:textId="77777777" w:rsidR="00492628" w:rsidRPr="00FB41E4" w:rsidRDefault="002D6885" w:rsidP="004B3365">
      <w:pPr>
        <w:autoSpaceDE w:val="0"/>
        <w:autoSpaceDN w:val="0"/>
        <w:adjustRightInd w:val="0"/>
        <w:spacing w:line="480" w:lineRule="auto"/>
        <w:ind w:right="-1"/>
        <w:jc w:val="both"/>
        <w:rPr>
          <w:b/>
          <w:bCs/>
          <w:sz w:val="28"/>
          <w:szCs w:val="28"/>
        </w:rPr>
      </w:pPr>
      <w:r w:rsidRPr="00FB41E4">
        <w:rPr>
          <w:b/>
          <w:bCs/>
          <w:sz w:val="28"/>
          <w:szCs w:val="28"/>
        </w:rPr>
        <w:t>1.3 Project Goals:</w:t>
      </w:r>
    </w:p>
    <w:p w14:paraId="53030FA5" w14:textId="77777777" w:rsidR="00340740" w:rsidRPr="00FB41E4" w:rsidRDefault="002D6885" w:rsidP="004B3365">
      <w:pPr>
        <w:autoSpaceDE w:val="0"/>
        <w:autoSpaceDN w:val="0"/>
        <w:adjustRightInd w:val="0"/>
        <w:spacing w:line="480" w:lineRule="auto"/>
        <w:ind w:right="-1"/>
        <w:jc w:val="both"/>
      </w:pPr>
      <w:r w:rsidRPr="00FB41E4">
        <w:t xml:space="preserve">This study is sought after because of the high demand for used cars in the US and because of the major contribution to generating revenue in the automobile market. </w:t>
      </w:r>
      <w:r w:rsidR="00183CB4" w:rsidRPr="00FB41E4">
        <w:t>The aim of conducting this study is to help the general public and used car vendors determine the price of a used car based on different features. Towards this end goal, as a research project, we have some subsequent goals to reach. Some such goals are as follows:</w:t>
      </w:r>
    </w:p>
    <w:p w14:paraId="377C171E" w14:textId="77777777" w:rsidR="00183CB4" w:rsidRPr="00FB41E4" w:rsidRDefault="002D6885" w:rsidP="001536DB">
      <w:pPr>
        <w:pStyle w:val="ListParagraph"/>
        <w:numPr>
          <w:ilvl w:val="0"/>
          <w:numId w:val="7"/>
        </w:numPr>
        <w:autoSpaceDE w:val="0"/>
        <w:autoSpaceDN w:val="0"/>
        <w:adjustRightInd w:val="0"/>
        <w:spacing w:line="480" w:lineRule="auto"/>
        <w:ind w:left="426" w:right="-1"/>
        <w:jc w:val="both"/>
      </w:pPr>
      <w:r w:rsidRPr="00FB41E4">
        <w:t xml:space="preserve">Research and find </w:t>
      </w:r>
      <w:r w:rsidR="00A21095" w:rsidRPr="00FB41E4">
        <w:t>relevant</w:t>
      </w:r>
      <w:r w:rsidRPr="00FB41E4">
        <w:t xml:space="preserve"> data sources which would provide us with the data required to conduct the study</w:t>
      </w:r>
    </w:p>
    <w:p w14:paraId="2E8F9C23" w14:textId="6027FD3D" w:rsidR="00884AB8" w:rsidRPr="00FB41E4" w:rsidRDefault="002D6885" w:rsidP="001536DB">
      <w:pPr>
        <w:pStyle w:val="ListParagraph"/>
        <w:numPr>
          <w:ilvl w:val="0"/>
          <w:numId w:val="7"/>
        </w:numPr>
        <w:autoSpaceDE w:val="0"/>
        <w:autoSpaceDN w:val="0"/>
        <w:adjustRightInd w:val="0"/>
        <w:spacing w:line="480" w:lineRule="auto"/>
        <w:ind w:left="426" w:right="-1"/>
        <w:jc w:val="both"/>
      </w:pPr>
      <w:r w:rsidRPr="00FB41E4">
        <w:t xml:space="preserve">If we did not find the data on the web, </w:t>
      </w:r>
      <w:r w:rsidR="0071492B">
        <w:t>scrape</w:t>
      </w:r>
      <w:r w:rsidRPr="00FB41E4">
        <w:t xml:space="preserve"> the data from </w:t>
      </w:r>
      <w:r w:rsidR="001536DB">
        <w:t>C</w:t>
      </w:r>
      <w:r w:rsidRPr="00FB41E4">
        <w:t>raigslist.</w:t>
      </w:r>
    </w:p>
    <w:p w14:paraId="5665B412" w14:textId="77777777" w:rsidR="00884AB8" w:rsidRPr="00FB41E4" w:rsidRDefault="002D6885" w:rsidP="001536DB">
      <w:pPr>
        <w:pStyle w:val="ListParagraph"/>
        <w:numPr>
          <w:ilvl w:val="0"/>
          <w:numId w:val="7"/>
        </w:numPr>
        <w:autoSpaceDE w:val="0"/>
        <w:autoSpaceDN w:val="0"/>
        <w:adjustRightInd w:val="0"/>
        <w:spacing w:line="480" w:lineRule="auto"/>
        <w:ind w:left="426" w:right="-1"/>
        <w:jc w:val="both"/>
      </w:pPr>
      <w:r w:rsidRPr="00FB41E4">
        <w:t>Finding out other requirements to achieve the end goal. Requirements such as Tools and Technologies applicable, the infrastructure needed</w:t>
      </w:r>
      <w:r w:rsidR="006B30A9" w:rsidRPr="00FB41E4">
        <w:t>.</w:t>
      </w:r>
    </w:p>
    <w:p w14:paraId="16B9E9B6" w14:textId="77777777" w:rsidR="006B30A9" w:rsidRPr="00FB41E4" w:rsidRDefault="002D6885" w:rsidP="001536DB">
      <w:pPr>
        <w:pStyle w:val="ListParagraph"/>
        <w:numPr>
          <w:ilvl w:val="0"/>
          <w:numId w:val="7"/>
        </w:numPr>
        <w:autoSpaceDE w:val="0"/>
        <w:autoSpaceDN w:val="0"/>
        <w:adjustRightInd w:val="0"/>
        <w:spacing w:line="480" w:lineRule="auto"/>
        <w:ind w:left="426" w:right="-1"/>
        <w:jc w:val="both"/>
      </w:pPr>
      <w:r w:rsidRPr="00FB41E4">
        <w:t>Application of the Data cleaning, pre-processing, EDA and Modelling techniques in Python using data science libraries.</w:t>
      </w:r>
    </w:p>
    <w:p w14:paraId="7547B66B" w14:textId="77777777" w:rsidR="006B30A9" w:rsidRPr="00FB41E4" w:rsidRDefault="002D6885" w:rsidP="001536DB">
      <w:pPr>
        <w:pStyle w:val="ListParagraph"/>
        <w:numPr>
          <w:ilvl w:val="0"/>
          <w:numId w:val="7"/>
        </w:numPr>
        <w:autoSpaceDE w:val="0"/>
        <w:autoSpaceDN w:val="0"/>
        <w:adjustRightInd w:val="0"/>
        <w:spacing w:line="480" w:lineRule="auto"/>
        <w:ind w:left="426" w:right="-1"/>
        <w:jc w:val="both"/>
      </w:pPr>
      <w:r w:rsidRPr="00FB41E4">
        <w:t>Come up with a sound model that can be trained with the data available and tested w</w:t>
      </w:r>
      <w:r w:rsidR="006B7DBA" w:rsidRPr="00FB41E4">
        <w:t>ith good metrics.</w:t>
      </w:r>
    </w:p>
    <w:p w14:paraId="5B2E15C3" w14:textId="77777777" w:rsidR="006B7DBA" w:rsidRPr="00FB41E4" w:rsidRDefault="006B7DBA" w:rsidP="004B3365">
      <w:pPr>
        <w:autoSpaceDE w:val="0"/>
        <w:autoSpaceDN w:val="0"/>
        <w:adjustRightInd w:val="0"/>
        <w:spacing w:line="480" w:lineRule="auto"/>
        <w:ind w:right="-1"/>
        <w:jc w:val="both"/>
      </w:pPr>
    </w:p>
    <w:p w14:paraId="1205D374" w14:textId="77777777" w:rsidR="006B7DBA" w:rsidRPr="00FB41E4" w:rsidRDefault="002D6885" w:rsidP="004B3365">
      <w:pPr>
        <w:autoSpaceDE w:val="0"/>
        <w:autoSpaceDN w:val="0"/>
        <w:adjustRightInd w:val="0"/>
        <w:spacing w:line="480" w:lineRule="auto"/>
        <w:ind w:right="-1"/>
        <w:jc w:val="both"/>
        <w:rPr>
          <w:b/>
          <w:bCs/>
          <w:sz w:val="28"/>
          <w:szCs w:val="28"/>
        </w:rPr>
      </w:pPr>
      <w:r w:rsidRPr="00FB41E4">
        <w:rPr>
          <w:b/>
          <w:bCs/>
          <w:sz w:val="28"/>
          <w:szCs w:val="28"/>
        </w:rPr>
        <w:t xml:space="preserve">1.4 </w:t>
      </w:r>
      <w:r w:rsidR="00CE49BA" w:rsidRPr="00FB41E4">
        <w:rPr>
          <w:b/>
          <w:bCs/>
          <w:sz w:val="28"/>
          <w:szCs w:val="28"/>
        </w:rPr>
        <w:t>High-level Project Design</w:t>
      </w:r>
      <w:r w:rsidR="00F40C49">
        <w:rPr>
          <w:b/>
          <w:bCs/>
          <w:sz w:val="28"/>
          <w:szCs w:val="28"/>
        </w:rPr>
        <w:t xml:space="preserve"> and flow</w:t>
      </w:r>
      <w:r w:rsidRPr="00FB41E4">
        <w:rPr>
          <w:b/>
          <w:bCs/>
          <w:sz w:val="28"/>
          <w:szCs w:val="28"/>
        </w:rPr>
        <w:t>:</w:t>
      </w:r>
    </w:p>
    <w:p w14:paraId="048DB50D" w14:textId="77777777" w:rsidR="00E42763" w:rsidRPr="00FB41E4" w:rsidRDefault="002D6885" w:rsidP="004B3365">
      <w:pPr>
        <w:autoSpaceDE w:val="0"/>
        <w:autoSpaceDN w:val="0"/>
        <w:adjustRightInd w:val="0"/>
        <w:spacing w:line="480" w:lineRule="auto"/>
        <w:ind w:right="-1"/>
        <w:jc w:val="both"/>
      </w:pPr>
      <w:r w:rsidRPr="00FB41E4">
        <w:t>The high-level design of the project is as follows. The entire project is broadly classified into four steps:</w:t>
      </w:r>
    </w:p>
    <w:p w14:paraId="4B677822" w14:textId="77777777" w:rsidR="00E42763" w:rsidRPr="001536DB" w:rsidRDefault="002D6885" w:rsidP="001536DB">
      <w:pPr>
        <w:pStyle w:val="ListParagraph"/>
        <w:numPr>
          <w:ilvl w:val="0"/>
          <w:numId w:val="17"/>
        </w:numPr>
        <w:autoSpaceDE w:val="0"/>
        <w:autoSpaceDN w:val="0"/>
        <w:adjustRightInd w:val="0"/>
        <w:spacing w:line="480" w:lineRule="auto"/>
        <w:ind w:left="567" w:right="-1" w:hanging="578"/>
        <w:jc w:val="both"/>
      </w:pPr>
      <w:r w:rsidRPr="00F40C49">
        <w:rPr>
          <w:i/>
          <w:iCs/>
        </w:rPr>
        <w:t>Data Collection</w:t>
      </w:r>
      <w:r w:rsidRPr="001536DB">
        <w:t>: Used car sales and purchase data need to be collected from a relevant source. The data collected should have features that are required to decide a price for a car such as a manufacturer, make, etc.,</w:t>
      </w:r>
    </w:p>
    <w:p w14:paraId="5B7883F8" w14:textId="77777777" w:rsidR="009D35A5" w:rsidRPr="001536DB" w:rsidRDefault="002D6885" w:rsidP="001536DB">
      <w:pPr>
        <w:pStyle w:val="ListParagraph"/>
        <w:numPr>
          <w:ilvl w:val="0"/>
          <w:numId w:val="17"/>
        </w:numPr>
        <w:autoSpaceDE w:val="0"/>
        <w:autoSpaceDN w:val="0"/>
        <w:adjustRightInd w:val="0"/>
        <w:spacing w:line="480" w:lineRule="auto"/>
        <w:ind w:left="567" w:right="-1" w:hanging="578"/>
        <w:jc w:val="both"/>
      </w:pPr>
      <w:r w:rsidRPr="00F40C49">
        <w:rPr>
          <w:i/>
          <w:iCs/>
        </w:rPr>
        <w:t>Data Analysis</w:t>
      </w:r>
      <w:r w:rsidRPr="001536DB">
        <w:t>: The data analysis part has two subparts</w:t>
      </w:r>
    </w:p>
    <w:p w14:paraId="396BB635" w14:textId="77777777" w:rsidR="009D35A5" w:rsidRPr="00F40C49" w:rsidRDefault="002D6885" w:rsidP="002B6FE3">
      <w:pPr>
        <w:pStyle w:val="ListParagraph"/>
        <w:numPr>
          <w:ilvl w:val="0"/>
          <w:numId w:val="18"/>
        </w:numPr>
        <w:autoSpaceDE w:val="0"/>
        <w:autoSpaceDN w:val="0"/>
        <w:adjustRightInd w:val="0"/>
        <w:spacing w:line="480" w:lineRule="auto"/>
        <w:ind w:left="851" w:right="-1"/>
        <w:jc w:val="both"/>
      </w:pPr>
      <w:r w:rsidRPr="002B6FE3">
        <w:rPr>
          <w:i/>
          <w:iCs/>
        </w:rPr>
        <w:lastRenderedPageBreak/>
        <w:t>Data Exploration</w:t>
      </w:r>
      <w:r w:rsidRPr="00F40C49">
        <w:t>: If the data set is huge take a sample of data and find out the statistical analysis of these features with the dependent variable 'Price'. Visualise the data to find out the correlation and trend of these features with price. For the continuous variables adjust the scale by standardising them and finding the distributions.</w:t>
      </w:r>
    </w:p>
    <w:p w14:paraId="7439E56B" w14:textId="77777777" w:rsidR="009D35A5" w:rsidRPr="00FB41E4" w:rsidRDefault="002D6885" w:rsidP="002B6FE3">
      <w:pPr>
        <w:pStyle w:val="ListParagraph"/>
        <w:numPr>
          <w:ilvl w:val="0"/>
          <w:numId w:val="18"/>
        </w:numPr>
        <w:autoSpaceDE w:val="0"/>
        <w:autoSpaceDN w:val="0"/>
        <w:adjustRightInd w:val="0"/>
        <w:spacing w:line="480" w:lineRule="auto"/>
        <w:ind w:left="851" w:right="-1"/>
        <w:jc w:val="both"/>
      </w:pPr>
      <w:r w:rsidRPr="002B6FE3">
        <w:rPr>
          <w:i/>
          <w:iCs/>
        </w:rPr>
        <w:t>Data Cleaning</w:t>
      </w:r>
      <w:r w:rsidRPr="00FB41E4">
        <w:t xml:space="preserve">: Finding the percentage of null values </w:t>
      </w:r>
      <w:r w:rsidR="00B969AE" w:rsidRPr="00FB41E4">
        <w:t>in the features and handling the null values by removing the column if it does not affect the price variable or Interpolate values with the help of the other features. Find out the outliers and remove them for better model training.</w:t>
      </w:r>
    </w:p>
    <w:p w14:paraId="6C2335BA" w14:textId="77777777" w:rsidR="003A532A" w:rsidRPr="00FB41E4" w:rsidRDefault="002D6885" w:rsidP="001536DB">
      <w:pPr>
        <w:keepNext/>
        <w:autoSpaceDE w:val="0"/>
        <w:autoSpaceDN w:val="0"/>
        <w:adjustRightInd w:val="0"/>
        <w:ind w:right="-1"/>
        <w:jc w:val="center"/>
      </w:pPr>
      <w:r w:rsidRPr="00FB41E4">
        <w:rPr>
          <w:noProof/>
        </w:rPr>
        <w:drawing>
          <wp:inline distT="0" distB="0" distL="0" distR="0" wp14:anchorId="7DC5D755" wp14:editId="29E2D862">
            <wp:extent cx="6067425" cy="3861089"/>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6089064" cy="3874859"/>
                    </a:xfrm>
                    <a:prstGeom prst="rect">
                      <a:avLst/>
                    </a:prstGeom>
                    <a:noFill/>
                    <a:ln>
                      <a:noFill/>
                    </a:ln>
                  </pic:spPr>
                </pic:pic>
              </a:graphicData>
            </a:graphic>
          </wp:inline>
        </w:drawing>
      </w:r>
    </w:p>
    <w:p w14:paraId="1DD10427" w14:textId="34D6A3B7" w:rsidR="006B7DBA" w:rsidRPr="00FB41E4" w:rsidRDefault="002D6885" w:rsidP="004B3365">
      <w:pPr>
        <w:pStyle w:val="Caption"/>
        <w:spacing w:line="480" w:lineRule="auto"/>
        <w:ind w:right="-1"/>
        <w:jc w:val="center"/>
        <w:rPr>
          <w:sz w:val="24"/>
          <w:szCs w:val="24"/>
        </w:rPr>
      </w:pPr>
      <w:r w:rsidRPr="00FB41E4">
        <w:t xml:space="preserve">Figure </w:t>
      </w:r>
      <w:r w:rsidR="009C03DA">
        <w:fldChar w:fldCharType="begin"/>
      </w:r>
      <w:r w:rsidR="009C03DA">
        <w:instrText xml:space="preserve"> SEQ Figure \* ARABIC </w:instrText>
      </w:r>
      <w:r w:rsidR="009C03DA">
        <w:fldChar w:fldCharType="separate"/>
      </w:r>
      <w:r w:rsidR="009C03DA">
        <w:rPr>
          <w:noProof/>
        </w:rPr>
        <w:t>2</w:t>
      </w:r>
      <w:r w:rsidR="009C03DA">
        <w:rPr>
          <w:noProof/>
        </w:rPr>
        <w:fldChar w:fldCharType="end"/>
      </w:r>
      <w:r w:rsidR="00F40C49">
        <w:t>:</w:t>
      </w:r>
      <w:r w:rsidRPr="00FB41E4">
        <w:t xml:space="preserve"> High-level project design</w:t>
      </w:r>
      <w:r w:rsidR="00F40C49">
        <w:t xml:space="preserve"> and flow</w:t>
      </w:r>
    </w:p>
    <w:p w14:paraId="76990F13" w14:textId="77777777" w:rsidR="00B969AE" w:rsidRPr="00F40C49" w:rsidRDefault="002D6885" w:rsidP="00F40C49">
      <w:pPr>
        <w:pStyle w:val="ListParagraph"/>
        <w:numPr>
          <w:ilvl w:val="0"/>
          <w:numId w:val="17"/>
        </w:numPr>
        <w:autoSpaceDE w:val="0"/>
        <w:autoSpaceDN w:val="0"/>
        <w:adjustRightInd w:val="0"/>
        <w:spacing w:line="480" w:lineRule="auto"/>
        <w:ind w:left="709" w:right="-1"/>
        <w:jc w:val="both"/>
      </w:pPr>
      <w:r w:rsidRPr="00F40C49">
        <w:rPr>
          <w:i/>
          <w:iCs/>
        </w:rPr>
        <w:t>Feature Selection</w:t>
      </w:r>
      <w:r w:rsidRPr="00F40C49">
        <w:t>: Finding the feature correlation with the target and removing those columns which are highly correlated with the price variable. Similarly, check for multi-collinearity problems and drop the columns. Vectorize the qualitative variable to make use of them in our model.</w:t>
      </w:r>
    </w:p>
    <w:p w14:paraId="68E453F8" w14:textId="77777777" w:rsidR="00B969AE" w:rsidRPr="00F40C49" w:rsidRDefault="002D6885" w:rsidP="00F40C49">
      <w:pPr>
        <w:pStyle w:val="ListParagraph"/>
        <w:numPr>
          <w:ilvl w:val="0"/>
          <w:numId w:val="17"/>
        </w:numPr>
        <w:autoSpaceDE w:val="0"/>
        <w:autoSpaceDN w:val="0"/>
        <w:adjustRightInd w:val="0"/>
        <w:spacing w:line="480" w:lineRule="auto"/>
        <w:ind w:left="567" w:right="-1"/>
        <w:jc w:val="both"/>
        <w:rPr>
          <w:sz w:val="28"/>
          <w:szCs w:val="28"/>
        </w:rPr>
      </w:pPr>
      <w:r w:rsidRPr="00F40C49">
        <w:rPr>
          <w:i/>
          <w:iCs/>
        </w:rPr>
        <w:lastRenderedPageBreak/>
        <w:t>Formulation of Model</w:t>
      </w:r>
      <w:r w:rsidRPr="00F40C49">
        <w:t>:</w:t>
      </w:r>
      <w:r w:rsidR="00FF3E2E" w:rsidRPr="00F40C49">
        <w:t xml:space="preserve"> Splitting the data into train set and test set, and experimenting with the data with different regression models. Evaluating all these experimented models and finding the best model that predicts the prices well.</w:t>
      </w:r>
    </w:p>
    <w:p w14:paraId="1A764BE7" w14:textId="77777777" w:rsidR="009B4928" w:rsidRPr="00FB41E4" w:rsidRDefault="009B4928" w:rsidP="004B3365">
      <w:pPr>
        <w:autoSpaceDE w:val="0"/>
        <w:autoSpaceDN w:val="0"/>
        <w:adjustRightInd w:val="0"/>
        <w:spacing w:line="480" w:lineRule="auto"/>
        <w:ind w:right="-1"/>
        <w:jc w:val="both"/>
      </w:pPr>
    </w:p>
    <w:p w14:paraId="474AAB98" w14:textId="77777777" w:rsidR="00FF3E2E" w:rsidRPr="00FB41E4" w:rsidRDefault="002D6885" w:rsidP="001B4645">
      <w:pPr>
        <w:pStyle w:val="ListParagraph"/>
        <w:numPr>
          <w:ilvl w:val="1"/>
          <w:numId w:val="24"/>
        </w:numPr>
        <w:autoSpaceDE w:val="0"/>
        <w:autoSpaceDN w:val="0"/>
        <w:adjustRightInd w:val="0"/>
        <w:spacing w:line="480" w:lineRule="auto"/>
        <w:ind w:left="142" w:right="-1"/>
        <w:jc w:val="both"/>
        <w:rPr>
          <w:b/>
          <w:bCs/>
          <w:sz w:val="28"/>
          <w:szCs w:val="28"/>
        </w:rPr>
      </w:pPr>
      <w:r w:rsidRPr="00FB41E4">
        <w:rPr>
          <w:b/>
          <w:bCs/>
          <w:sz w:val="28"/>
          <w:szCs w:val="28"/>
        </w:rPr>
        <w:t xml:space="preserve"> Resources R</w:t>
      </w:r>
      <w:r w:rsidR="00CA5555" w:rsidRPr="00FB41E4">
        <w:rPr>
          <w:b/>
          <w:bCs/>
          <w:sz w:val="28"/>
          <w:szCs w:val="28"/>
        </w:rPr>
        <w:t>equired</w:t>
      </w:r>
      <w:r w:rsidRPr="00FB41E4">
        <w:rPr>
          <w:b/>
          <w:bCs/>
          <w:sz w:val="28"/>
          <w:szCs w:val="28"/>
        </w:rPr>
        <w:t>:</w:t>
      </w:r>
    </w:p>
    <w:p w14:paraId="16A5B56C" w14:textId="77777777" w:rsidR="00CA5555" w:rsidRPr="00FB41E4" w:rsidRDefault="002D6885" w:rsidP="00B22733">
      <w:pPr>
        <w:autoSpaceDE w:val="0"/>
        <w:autoSpaceDN w:val="0"/>
        <w:adjustRightInd w:val="0"/>
        <w:spacing w:line="480" w:lineRule="auto"/>
        <w:ind w:left="426" w:right="-1" w:hanging="568"/>
        <w:jc w:val="both"/>
      </w:pPr>
      <w:r w:rsidRPr="00FB41E4">
        <w:t>We require the following tools, Technologies and libraries</w:t>
      </w:r>
    </w:p>
    <w:p w14:paraId="6E2DA37C" w14:textId="77777777" w:rsidR="00CA5555" w:rsidRPr="00FB41E4" w:rsidRDefault="002D6885" w:rsidP="00B22733">
      <w:pPr>
        <w:pStyle w:val="ListParagraph"/>
        <w:numPr>
          <w:ilvl w:val="0"/>
          <w:numId w:val="12"/>
        </w:numPr>
        <w:autoSpaceDE w:val="0"/>
        <w:autoSpaceDN w:val="0"/>
        <w:adjustRightInd w:val="0"/>
        <w:spacing w:line="480" w:lineRule="auto"/>
        <w:ind w:left="426" w:right="-1" w:hanging="568"/>
        <w:jc w:val="both"/>
      </w:pPr>
      <w:r w:rsidRPr="00FB41E4">
        <w:t xml:space="preserve">Python and Data Science libraries of Python such as </w:t>
      </w:r>
      <w:r w:rsidR="002B6FE3">
        <w:t>P</w:t>
      </w:r>
      <w:r w:rsidRPr="00FB41E4">
        <w:t xml:space="preserve">andas, </w:t>
      </w:r>
      <w:r w:rsidR="002B6FE3">
        <w:t>N</w:t>
      </w:r>
      <w:r w:rsidRPr="00FB41E4">
        <w:t>um</w:t>
      </w:r>
      <w:r w:rsidR="00DA5A95">
        <w:t>P</w:t>
      </w:r>
      <w:r w:rsidRPr="00FB41E4">
        <w:t>y</w:t>
      </w:r>
      <w:r w:rsidR="002B6FE3">
        <w:t>,</w:t>
      </w:r>
      <w:r w:rsidRPr="00FB41E4">
        <w:t xml:space="preserve"> </w:t>
      </w:r>
      <w:r w:rsidR="002B6FE3">
        <w:t>SK-</w:t>
      </w:r>
      <w:r w:rsidRPr="00FB41E4">
        <w:t>learn etc.,</w:t>
      </w:r>
    </w:p>
    <w:p w14:paraId="67E5AF2D" w14:textId="77777777" w:rsidR="00CA5555" w:rsidRPr="00FB41E4" w:rsidRDefault="002D6885" w:rsidP="00B22733">
      <w:pPr>
        <w:pStyle w:val="ListParagraph"/>
        <w:numPr>
          <w:ilvl w:val="0"/>
          <w:numId w:val="12"/>
        </w:numPr>
        <w:autoSpaceDE w:val="0"/>
        <w:autoSpaceDN w:val="0"/>
        <w:adjustRightInd w:val="0"/>
        <w:spacing w:line="480" w:lineRule="auto"/>
        <w:ind w:left="426" w:right="-1" w:hanging="568"/>
        <w:jc w:val="both"/>
      </w:pPr>
      <w:r w:rsidRPr="00FB41E4">
        <w:t>Tableau, Matplotlib, and Seaborn for Visual data analytics</w:t>
      </w:r>
    </w:p>
    <w:p w14:paraId="717E372C" w14:textId="77777777" w:rsidR="00CA5555" w:rsidRDefault="002D6885" w:rsidP="00B22733">
      <w:pPr>
        <w:pStyle w:val="ListParagraph"/>
        <w:numPr>
          <w:ilvl w:val="0"/>
          <w:numId w:val="12"/>
        </w:numPr>
        <w:autoSpaceDE w:val="0"/>
        <w:autoSpaceDN w:val="0"/>
        <w:adjustRightInd w:val="0"/>
        <w:spacing w:line="480" w:lineRule="auto"/>
        <w:ind w:left="426" w:right="-1" w:hanging="568"/>
        <w:jc w:val="both"/>
      </w:pPr>
      <w:r w:rsidRPr="00FB41E4">
        <w:t xml:space="preserve">Python IDE such as Jupyter Notebook, Spyder or Google </w:t>
      </w:r>
      <w:r w:rsidR="00DA5A95">
        <w:t>C</w:t>
      </w:r>
      <w:r w:rsidRPr="00FB41E4">
        <w:t>olab</w:t>
      </w:r>
    </w:p>
    <w:p w14:paraId="12178D6C" w14:textId="77777777" w:rsidR="00DA5A95" w:rsidRPr="00FB41E4" w:rsidRDefault="002D6885" w:rsidP="00B22733">
      <w:pPr>
        <w:pStyle w:val="ListParagraph"/>
        <w:numPr>
          <w:ilvl w:val="0"/>
          <w:numId w:val="12"/>
        </w:numPr>
        <w:autoSpaceDE w:val="0"/>
        <w:autoSpaceDN w:val="0"/>
        <w:adjustRightInd w:val="0"/>
        <w:spacing w:line="480" w:lineRule="auto"/>
        <w:ind w:left="426" w:right="-1" w:hanging="568"/>
        <w:jc w:val="both"/>
      </w:pPr>
      <w:r>
        <w:t>Data mining, analysing, visualising and ML modelling skills are required.</w:t>
      </w:r>
    </w:p>
    <w:p w14:paraId="2C991438" w14:textId="77777777" w:rsidR="00CA5555" w:rsidRPr="00FB41E4" w:rsidRDefault="00CA5555" w:rsidP="004B3365">
      <w:pPr>
        <w:autoSpaceDE w:val="0"/>
        <w:autoSpaceDN w:val="0"/>
        <w:adjustRightInd w:val="0"/>
        <w:spacing w:line="480" w:lineRule="auto"/>
        <w:ind w:right="-1"/>
        <w:jc w:val="both"/>
      </w:pPr>
    </w:p>
    <w:p w14:paraId="07A973BA" w14:textId="77777777" w:rsidR="00FA4666" w:rsidRDefault="00FA4666" w:rsidP="004B3365">
      <w:pPr>
        <w:autoSpaceDE w:val="0"/>
        <w:autoSpaceDN w:val="0"/>
        <w:adjustRightInd w:val="0"/>
        <w:spacing w:line="480" w:lineRule="auto"/>
        <w:ind w:right="-1"/>
        <w:jc w:val="both"/>
        <w:rPr>
          <w:b/>
          <w:bCs/>
          <w:sz w:val="28"/>
          <w:szCs w:val="28"/>
        </w:rPr>
      </w:pPr>
    </w:p>
    <w:p w14:paraId="0AC94FB6" w14:textId="77777777" w:rsidR="00FA4666" w:rsidRDefault="00FA4666" w:rsidP="004B3365">
      <w:pPr>
        <w:autoSpaceDE w:val="0"/>
        <w:autoSpaceDN w:val="0"/>
        <w:adjustRightInd w:val="0"/>
        <w:spacing w:line="480" w:lineRule="auto"/>
        <w:ind w:right="-1"/>
        <w:jc w:val="both"/>
        <w:rPr>
          <w:b/>
          <w:bCs/>
          <w:sz w:val="28"/>
          <w:szCs w:val="28"/>
        </w:rPr>
      </w:pPr>
    </w:p>
    <w:p w14:paraId="6803A1E0" w14:textId="77777777" w:rsidR="00FA4666" w:rsidRDefault="00FA4666" w:rsidP="004B3365">
      <w:pPr>
        <w:autoSpaceDE w:val="0"/>
        <w:autoSpaceDN w:val="0"/>
        <w:adjustRightInd w:val="0"/>
        <w:spacing w:line="480" w:lineRule="auto"/>
        <w:ind w:right="-1"/>
        <w:jc w:val="both"/>
        <w:rPr>
          <w:b/>
          <w:bCs/>
          <w:sz w:val="28"/>
          <w:szCs w:val="28"/>
        </w:rPr>
      </w:pPr>
    </w:p>
    <w:p w14:paraId="6E660762" w14:textId="77777777" w:rsidR="00FA4666" w:rsidRDefault="00FA4666" w:rsidP="004B3365">
      <w:pPr>
        <w:autoSpaceDE w:val="0"/>
        <w:autoSpaceDN w:val="0"/>
        <w:adjustRightInd w:val="0"/>
        <w:spacing w:line="480" w:lineRule="auto"/>
        <w:ind w:right="-1"/>
        <w:jc w:val="both"/>
        <w:rPr>
          <w:b/>
          <w:bCs/>
          <w:sz w:val="28"/>
          <w:szCs w:val="28"/>
        </w:rPr>
      </w:pPr>
    </w:p>
    <w:p w14:paraId="5B3621DA" w14:textId="77777777" w:rsidR="00FA4666" w:rsidRDefault="00FA4666" w:rsidP="004B3365">
      <w:pPr>
        <w:autoSpaceDE w:val="0"/>
        <w:autoSpaceDN w:val="0"/>
        <w:adjustRightInd w:val="0"/>
        <w:spacing w:line="480" w:lineRule="auto"/>
        <w:ind w:right="-1"/>
        <w:jc w:val="both"/>
        <w:rPr>
          <w:b/>
          <w:bCs/>
          <w:sz w:val="28"/>
          <w:szCs w:val="28"/>
        </w:rPr>
      </w:pPr>
    </w:p>
    <w:p w14:paraId="46BD8DB9" w14:textId="77777777" w:rsidR="00FA4666" w:rsidRDefault="00FA4666" w:rsidP="004B3365">
      <w:pPr>
        <w:autoSpaceDE w:val="0"/>
        <w:autoSpaceDN w:val="0"/>
        <w:adjustRightInd w:val="0"/>
        <w:spacing w:line="480" w:lineRule="auto"/>
        <w:ind w:right="-1"/>
        <w:jc w:val="both"/>
        <w:rPr>
          <w:b/>
          <w:bCs/>
          <w:sz w:val="28"/>
          <w:szCs w:val="28"/>
        </w:rPr>
      </w:pPr>
    </w:p>
    <w:p w14:paraId="70F2D0C4" w14:textId="77777777" w:rsidR="00FA4666" w:rsidRDefault="00FA4666" w:rsidP="004B3365">
      <w:pPr>
        <w:autoSpaceDE w:val="0"/>
        <w:autoSpaceDN w:val="0"/>
        <w:adjustRightInd w:val="0"/>
        <w:spacing w:line="480" w:lineRule="auto"/>
        <w:ind w:right="-1"/>
        <w:jc w:val="both"/>
        <w:rPr>
          <w:b/>
          <w:bCs/>
          <w:sz w:val="28"/>
          <w:szCs w:val="28"/>
        </w:rPr>
      </w:pPr>
    </w:p>
    <w:p w14:paraId="2E3FD1E3" w14:textId="77777777" w:rsidR="00FA4666" w:rsidRDefault="00FA4666" w:rsidP="004B3365">
      <w:pPr>
        <w:autoSpaceDE w:val="0"/>
        <w:autoSpaceDN w:val="0"/>
        <w:adjustRightInd w:val="0"/>
        <w:spacing w:line="480" w:lineRule="auto"/>
        <w:ind w:right="-1"/>
        <w:jc w:val="both"/>
        <w:rPr>
          <w:b/>
          <w:bCs/>
          <w:sz w:val="28"/>
          <w:szCs w:val="28"/>
        </w:rPr>
      </w:pPr>
    </w:p>
    <w:p w14:paraId="6163AD7B" w14:textId="77777777" w:rsidR="00FA4666" w:rsidRDefault="00FA4666" w:rsidP="004B3365">
      <w:pPr>
        <w:autoSpaceDE w:val="0"/>
        <w:autoSpaceDN w:val="0"/>
        <w:adjustRightInd w:val="0"/>
        <w:spacing w:line="480" w:lineRule="auto"/>
        <w:ind w:right="-1"/>
        <w:jc w:val="both"/>
        <w:rPr>
          <w:b/>
          <w:bCs/>
          <w:sz w:val="28"/>
          <w:szCs w:val="28"/>
        </w:rPr>
      </w:pPr>
    </w:p>
    <w:p w14:paraId="4803347B" w14:textId="77777777" w:rsidR="00FA4666" w:rsidRDefault="00FA4666" w:rsidP="004B3365">
      <w:pPr>
        <w:autoSpaceDE w:val="0"/>
        <w:autoSpaceDN w:val="0"/>
        <w:adjustRightInd w:val="0"/>
        <w:spacing w:line="480" w:lineRule="auto"/>
        <w:ind w:right="-1"/>
        <w:jc w:val="both"/>
        <w:rPr>
          <w:b/>
          <w:bCs/>
          <w:sz w:val="28"/>
          <w:szCs w:val="28"/>
        </w:rPr>
      </w:pPr>
    </w:p>
    <w:p w14:paraId="3E0122A2" w14:textId="77777777" w:rsidR="00FA4666" w:rsidRDefault="00FA4666" w:rsidP="004B3365">
      <w:pPr>
        <w:autoSpaceDE w:val="0"/>
        <w:autoSpaceDN w:val="0"/>
        <w:adjustRightInd w:val="0"/>
        <w:spacing w:line="480" w:lineRule="auto"/>
        <w:ind w:right="-1"/>
        <w:jc w:val="both"/>
        <w:rPr>
          <w:b/>
          <w:bCs/>
          <w:sz w:val="28"/>
          <w:szCs w:val="28"/>
        </w:rPr>
      </w:pPr>
    </w:p>
    <w:p w14:paraId="4C9A736C" w14:textId="77777777" w:rsidR="00FA4666" w:rsidRDefault="00FA4666" w:rsidP="004B3365">
      <w:pPr>
        <w:autoSpaceDE w:val="0"/>
        <w:autoSpaceDN w:val="0"/>
        <w:adjustRightInd w:val="0"/>
        <w:spacing w:line="480" w:lineRule="auto"/>
        <w:ind w:right="-1"/>
        <w:jc w:val="both"/>
        <w:rPr>
          <w:b/>
          <w:bCs/>
          <w:sz w:val="28"/>
          <w:szCs w:val="28"/>
        </w:rPr>
      </w:pPr>
    </w:p>
    <w:p w14:paraId="5C4AD684" w14:textId="77777777" w:rsidR="00FA4666" w:rsidRDefault="00FA4666" w:rsidP="004B3365">
      <w:pPr>
        <w:autoSpaceDE w:val="0"/>
        <w:autoSpaceDN w:val="0"/>
        <w:adjustRightInd w:val="0"/>
        <w:spacing w:line="480" w:lineRule="auto"/>
        <w:ind w:right="-1"/>
        <w:jc w:val="both"/>
        <w:rPr>
          <w:b/>
          <w:bCs/>
          <w:sz w:val="28"/>
          <w:szCs w:val="28"/>
        </w:rPr>
      </w:pPr>
    </w:p>
    <w:p w14:paraId="3E146F74" w14:textId="77777777" w:rsidR="00D162C6" w:rsidRPr="00FB41E4" w:rsidRDefault="002D6885" w:rsidP="004B3365">
      <w:pPr>
        <w:autoSpaceDE w:val="0"/>
        <w:autoSpaceDN w:val="0"/>
        <w:adjustRightInd w:val="0"/>
        <w:spacing w:line="480" w:lineRule="auto"/>
        <w:ind w:right="-1"/>
        <w:jc w:val="both"/>
        <w:rPr>
          <w:b/>
          <w:bCs/>
          <w:sz w:val="28"/>
          <w:szCs w:val="28"/>
        </w:rPr>
      </w:pPr>
      <w:r w:rsidRPr="00FB41E4">
        <w:rPr>
          <w:b/>
          <w:bCs/>
          <w:sz w:val="28"/>
          <w:szCs w:val="28"/>
        </w:rPr>
        <w:lastRenderedPageBreak/>
        <w:t xml:space="preserve">Chapter 2: </w:t>
      </w:r>
      <w:r w:rsidR="00FA4666" w:rsidRPr="00FB41E4">
        <w:rPr>
          <w:b/>
          <w:bCs/>
          <w:sz w:val="28"/>
          <w:szCs w:val="28"/>
        </w:rPr>
        <w:t>LITERATURE REVIEW</w:t>
      </w:r>
    </w:p>
    <w:p w14:paraId="31048564" w14:textId="77777777" w:rsidR="00C028E1" w:rsidRDefault="002D6885" w:rsidP="004B3365">
      <w:pPr>
        <w:autoSpaceDE w:val="0"/>
        <w:autoSpaceDN w:val="0"/>
        <w:adjustRightInd w:val="0"/>
        <w:spacing w:line="480" w:lineRule="auto"/>
        <w:ind w:right="-1"/>
        <w:jc w:val="both"/>
      </w:pPr>
      <w:r>
        <w:t>From the statistics mentioned in the background, the demand for cars has increased</w:t>
      </w:r>
      <w:r w:rsidR="00001299">
        <w:t xml:space="preserve">. There is a surge in the prices of cars all around the world. </w:t>
      </w:r>
      <w:r w:rsidR="003B531E">
        <w:fldChar w:fldCharType="begin"/>
      </w:r>
      <w:r w:rsidR="003B531E">
        <w:instrText xml:space="preserve"> ADDIN ZOTERO_ITEM CSL_CITATION {"citationID":"LotBOqUj","properties":{"formattedCitation":"({\\i{}U.S.}, 2022)","plainCitation":"(U.S., 2022)","noteIndex":0},"citationItems":[{"id":33,"uris":["http://zotero.org/users/local/cEMvwjYc/items/N5N3MUCA"],"itemData":{"id":33,"type":"webpage","abstract":"In the United States, the average selling price for a new light vehicle came to around 42,380 U.S.","container-title":"Statista","language":"en","title":"U.S.: average selling price of new vehicles 2021","title-short":"U.S.","URL":"https://www.statista.com/statistics/274927/new-vehicle-average-selling-price-in-the-united-states/","accessed":{"date-parts":[["2022",5,29]]},"issued":{"date-parts":[["2022"]]}}}],"schema":"https://github.com/citation-style-language/schema/raw/master/csl-citation.json"} </w:instrText>
      </w:r>
      <w:r w:rsidR="003B531E">
        <w:fldChar w:fldCharType="separate"/>
      </w:r>
      <w:r w:rsidR="003B531E" w:rsidRPr="003B531E">
        <w:t>(</w:t>
      </w:r>
      <w:r w:rsidR="003B531E" w:rsidRPr="003B531E">
        <w:rPr>
          <w:i/>
          <w:iCs/>
        </w:rPr>
        <w:t>U.S.</w:t>
      </w:r>
      <w:r w:rsidR="003B531E" w:rsidRPr="003B531E">
        <w:t>, 2022)</w:t>
      </w:r>
      <w:r w:rsidR="003B531E">
        <w:fldChar w:fldCharType="end"/>
      </w:r>
      <w:r w:rsidR="00FA4666">
        <w:t xml:space="preserve"> </w:t>
      </w:r>
      <w:r w:rsidR="003B531E">
        <w:t>From the surveys and the statistics from Statista</w:t>
      </w:r>
      <w:r w:rsidR="00001299">
        <w:t>, it is observed that the</w:t>
      </w:r>
      <w:r w:rsidR="00015DE1">
        <w:t xml:space="preserve"> average selling price of Light motor vehicles (LMV)</w:t>
      </w:r>
      <w:r w:rsidR="00001299">
        <w:t xml:space="preserve"> is </w:t>
      </w:r>
      <w:r w:rsidR="00015DE1">
        <w:t xml:space="preserve">increased by </w:t>
      </w:r>
      <w:r w:rsidR="00001299">
        <w:t>at least 1.4k – 6.7K</w:t>
      </w:r>
      <w:r w:rsidR="00015DE1">
        <w:t xml:space="preserve"> from 2018 – to 2021</w:t>
      </w:r>
      <w:r w:rsidR="003B531E">
        <w:t xml:space="preserve"> in the USA</w:t>
      </w:r>
      <w:r w:rsidR="00015DE1">
        <w:t>. Now the average price of an LMV is standing at $ 42,380 in 2021.</w:t>
      </w:r>
      <w:r w:rsidR="0015631B">
        <w:t xml:space="preserve"> This increase is because of the result of the hike in the prices of semiconductors which were in shortage during the COVID-19 pandemic.</w:t>
      </w:r>
    </w:p>
    <w:p w14:paraId="157E1569" w14:textId="77777777" w:rsidR="00015DE1" w:rsidRDefault="002D6885" w:rsidP="004B3365">
      <w:pPr>
        <w:pStyle w:val="Caption"/>
        <w:ind w:right="-1"/>
        <w:jc w:val="center"/>
      </w:pPr>
      <w:r w:rsidRPr="00015DE1">
        <w:rPr>
          <w:noProof/>
          <w:sz w:val="24"/>
          <w:szCs w:val="24"/>
        </w:rPr>
        <w:drawing>
          <wp:inline distT="0" distB="0" distL="0" distR="0" wp14:anchorId="7E93EEDB" wp14:editId="0C3F3DCD">
            <wp:extent cx="3267075" cy="2871453"/>
            <wp:effectExtent l="0" t="0" r="0" b="571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
                    <pic:cNvPicPr/>
                  </pic:nvPicPr>
                  <pic:blipFill>
                    <a:blip r:embed="rId11"/>
                    <a:stretch>
                      <a:fillRect/>
                    </a:stretch>
                  </pic:blipFill>
                  <pic:spPr>
                    <a:xfrm>
                      <a:off x="0" y="0"/>
                      <a:ext cx="3291319" cy="2892762"/>
                    </a:xfrm>
                    <a:prstGeom prst="rect">
                      <a:avLst/>
                    </a:prstGeom>
                  </pic:spPr>
                </pic:pic>
              </a:graphicData>
            </a:graphic>
          </wp:inline>
        </w:drawing>
      </w:r>
    </w:p>
    <w:p w14:paraId="21082CF2" w14:textId="284048BB" w:rsidR="00015DE1" w:rsidRPr="006D49FF" w:rsidRDefault="002D6885" w:rsidP="004B3365">
      <w:pPr>
        <w:pStyle w:val="Caption"/>
        <w:ind w:right="-1"/>
        <w:jc w:val="center"/>
        <w:rPr>
          <w:sz w:val="24"/>
          <w:szCs w:val="24"/>
        </w:rPr>
      </w:pPr>
      <w:r>
        <w:t xml:space="preserve">Figure </w:t>
      </w:r>
      <w:r w:rsidR="009C03DA">
        <w:fldChar w:fldCharType="begin"/>
      </w:r>
      <w:r w:rsidR="009C03DA">
        <w:instrText xml:space="preserve"> SEQ Figure \* ARABIC </w:instrText>
      </w:r>
      <w:r w:rsidR="009C03DA">
        <w:fldChar w:fldCharType="separate"/>
      </w:r>
      <w:r w:rsidR="009C03DA">
        <w:rPr>
          <w:noProof/>
        </w:rPr>
        <w:t>3</w:t>
      </w:r>
      <w:r w:rsidR="009C03DA">
        <w:rPr>
          <w:noProof/>
        </w:rPr>
        <w:fldChar w:fldCharType="end"/>
      </w:r>
      <w:r>
        <w:t>:</w:t>
      </w:r>
      <w:r w:rsidR="00FA4666">
        <w:t xml:space="preserve"> </w:t>
      </w:r>
      <w:r>
        <w:t>Average Selling  price of a new car by year</w:t>
      </w:r>
      <w:r>
        <w:fldChar w:fldCharType="begin"/>
      </w:r>
      <w:r>
        <w:instrText xml:space="preserve"> ADDIN ZOTERO_ITEM CSL_CITATION {"citationID":"2gaNOCFv","properties":{"formattedCitation":"({\\i{}U.S.}, 2022)","plainCitation":"(U.S., 2022)","noteIndex":0},"citationItems":[{"id":33,"uris":["http://zotero.org/users/local/cEMvwjYc/items/N5N3MUCA"],"itemData":{"id":33,"type":"webpage","abstract":"In the United States, the average selling price for a new light vehicle came to around 42,380 U.S.","container-title":"Statista","language":"en","title":"U.S.: average selling price of new vehicles 2021","title-short":"U.S.","URL":"https://www.statista.com/statistics/274927/new-vehicle-average-selling-price-in-the-united-states/","accessed":{"date-parts":[["2022",5,29]]},"issued":{"date-parts":[["2022"]]}}}],"schema":"https://github.com/citation-style-language/schema/raw/master/csl-citation.json"} </w:instrText>
      </w:r>
      <w:r>
        <w:fldChar w:fldCharType="separate"/>
      </w:r>
      <w:r w:rsidRPr="00015DE1">
        <w:rPr>
          <w:rFonts w:ascii="Calibri" w:hAnsi="Calibri" w:cs="Calibri"/>
          <w:szCs w:val="24"/>
        </w:rPr>
        <w:t>(</w:t>
      </w:r>
      <w:r w:rsidRPr="00015DE1">
        <w:rPr>
          <w:rFonts w:ascii="Calibri" w:hAnsi="Calibri" w:cs="Calibri"/>
          <w:i w:val="0"/>
          <w:iCs w:val="0"/>
          <w:szCs w:val="24"/>
        </w:rPr>
        <w:t>U.S.</w:t>
      </w:r>
      <w:r w:rsidRPr="00015DE1">
        <w:rPr>
          <w:rFonts w:ascii="Calibri" w:hAnsi="Calibri" w:cs="Calibri"/>
          <w:szCs w:val="24"/>
        </w:rPr>
        <w:t>, 2022)</w:t>
      </w:r>
      <w:r>
        <w:fldChar w:fldCharType="end"/>
      </w:r>
    </w:p>
    <w:p w14:paraId="51B1048C" w14:textId="77777777" w:rsidR="006709A6" w:rsidRDefault="002D6885" w:rsidP="004B3365">
      <w:pPr>
        <w:autoSpaceDE w:val="0"/>
        <w:autoSpaceDN w:val="0"/>
        <w:adjustRightInd w:val="0"/>
        <w:spacing w:line="480" w:lineRule="auto"/>
        <w:ind w:right="-1"/>
        <w:jc w:val="both"/>
      </w:pPr>
      <w:r>
        <w:t xml:space="preserve">Similarly, the average selling price for used cars amounted to $ 26700 in 2021. This price gap between the new cars and used cars is attracting the households to choose a used vehicle over a new vehicle. </w:t>
      </w:r>
      <w:r w:rsidR="00A568E7">
        <w:t>As discussed previously, estimation of price for a used car is highly in demand and hence there emerged many consultants and businesses that handle the sale/purchase of the used car in the market. Making these estimates readily available for the general public who does not have the expertise in the sale/purchase of cars domain knowledge has a huge scope for research and development.</w:t>
      </w:r>
    </w:p>
    <w:p w14:paraId="0F085763" w14:textId="77777777" w:rsidR="003B531E" w:rsidRDefault="002D6885" w:rsidP="004B3365">
      <w:pPr>
        <w:autoSpaceDE w:val="0"/>
        <w:autoSpaceDN w:val="0"/>
        <w:adjustRightInd w:val="0"/>
        <w:spacing w:line="480" w:lineRule="auto"/>
        <w:ind w:right="-1"/>
        <w:jc w:val="both"/>
      </w:pPr>
      <w:r>
        <w:t xml:space="preserve">Several studies and researches </w:t>
      </w:r>
      <w:r w:rsidR="001C20A7">
        <w:t xml:space="preserve">had been made previously to estimate the car prices using different methodologies, approaches and using different features for study. </w:t>
      </w:r>
      <w:r w:rsidR="002F3020">
        <w:fldChar w:fldCharType="begin"/>
      </w:r>
      <w:r w:rsidR="002F3020">
        <w:instrText xml:space="preserve"> ADDIN ZOTERO_ITEM CSL_CITATION {"citationID":"G3skhgcj","properties":{"formattedCitation":"(Pudaruth, 2014)","plainCitation":"(Pudaruth, 2014)","noteIndex":0},"citationItems":[{"id":40,"uris":["http://zotero.org/users/local/cEMvwjYc/items/XTBYPWBW"],"itemData":{"id":40,"type":"article-journal","abstract":"In this paper, we investigate the application of supervised machine learning techniques to predict the price of used cars in Mauritius. The predictions are based on historical data collected from daily newspapers. Different techniques like multiple linear regression analysis, k-nearest neighbours, naïve bayes and decision trees have been used to make the predictions. The predictions are then evaluated and compared in order to find those which provide the best performances. A seemingly easy problem turned out to be indeed very difficult to resolve with high accuracy. All the four methods provided comparable performance. In the future, we intend to use more sophisticated algorithms to","container-title":"International Journal of Information &amp; Computation Technology","journalAbbreviation":"International Journal of Information &amp; Computation Technology","page":"753-764","source":"ResearchGate","title":"Predicting the Price of Used Cars using Machine Learning Techniques","volume":"4","author":[{"family":"Pudaruth","given":"Sameerchand"}],"issued":{"date-parts":[["2014",1,1]]}}}],"schema":"https://github.com/citation-style-language/schema/raw/master/csl-citation.json"} </w:instrText>
      </w:r>
      <w:r w:rsidR="002F3020">
        <w:fldChar w:fldCharType="separate"/>
      </w:r>
      <w:r w:rsidR="002F3020" w:rsidRPr="002F3020">
        <w:t>(Pudaruth, 2014)</w:t>
      </w:r>
      <w:r w:rsidR="002F3020">
        <w:fldChar w:fldCharType="end"/>
      </w:r>
      <w:r w:rsidR="002F3020">
        <w:t xml:space="preserve"> in his research, he proposed some ML models to predict the used car prices in </w:t>
      </w:r>
      <w:r w:rsidR="00FA4666">
        <w:t>Mauritius</w:t>
      </w:r>
      <w:r w:rsidR="002F3020">
        <w:t xml:space="preserve">. The data </w:t>
      </w:r>
      <w:r w:rsidR="002F3020">
        <w:lastRenderedPageBreak/>
        <w:t>was collected from the newspapers f</w:t>
      </w:r>
      <w:r w:rsidR="00EB7EB9">
        <w:t xml:space="preserve">or over a month and features like CC, year, mileage, make and the price was collected. </w:t>
      </w:r>
      <w:r w:rsidR="00B95228">
        <w:t xml:space="preserve">In his study, he experimented with models such as Decision Tree, KNN, Multiple Regression and Naïve Bayes algorithms and obtained accuracies of 60-70%. The author stated his limitations in his research were due to insufficient data for the models Decision tree and </w:t>
      </w:r>
      <w:r w:rsidR="00EA7768">
        <w:t>Naïve Bayes</w:t>
      </w:r>
      <w:r w:rsidR="00D00EE9">
        <w:t>.</w:t>
      </w:r>
    </w:p>
    <w:p w14:paraId="4E0D335A" w14:textId="637E0BD0" w:rsidR="00127AB3" w:rsidRDefault="002D6885" w:rsidP="004B3365">
      <w:pPr>
        <w:autoSpaceDE w:val="0"/>
        <w:autoSpaceDN w:val="0"/>
        <w:adjustRightInd w:val="0"/>
        <w:spacing w:line="480" w:lineRule="auto"/>
        <w:ind w:right="-1"/>
        <w:jc w:val="both"/>
      </w:pPr>
      <w:r>
        <w:fldChar w:fldCharType="begin"/>
      </w:r>
      <w:r>
        <w:instrText xml:space="preserve"> ADDIN ZOTERO_ITEM CSL_CITATION {"citationID":"ghlCTp75","properties":{"formattedCitation":"(Noor &amp; Jan, 2017)","plainCitation":"(Noor &amp; Jan, 2017)","noteIndex":0},"citationItems":[{"id":46,"uris":["http://zotero.org/users/local/cEMvwjYc/items/BS2KPZBQ"],"itemData":{"id":46,"type":"article-journal","abstract":"This paper presents a vehicle price prediction system by using the supervised machine learning technique. The research uses multiple linear regression as the machine learning prediction method which offered 98% prediction precision. Using multiple linear regression, there are multiple independent variables but one and only one dependent variable whose actual and predicted values are compared to find precision of results. This paper proposes a system where price is dependent variable which is predicted, and this price is derived from factors like vehicle’s model, make, city, version, color, mileage, alloy rims and power steering.","container-title":"International Journal of Computer Applications","DOI":"10.5120/ijca2017914373","ISSN":"09758887","issue":"9","journalAbbreviation":"IJCA","language":"en","page":"27-31","source":"DOI.org (Crossref)","title":"Vehicle Price Prediction System using Machine Learning Techniques","volume":"167","author":[{"family":"Noor","given":"Kanwal"},{"family":"Jan","given":"Sadaqat"}],"issued":{"date-parts":[["2017",6,15]]}}}],"schema":"https://github.com/citation-style-language/schema/raw/master/csl-citation.json"} </w:instrText>
      </w:r>
      <w:r>
        <w:fldChar w:fldCharType="separate"/>
      </w:r>
      <w:r w:rsidRPr="001D7BB4">
        <w:t>(Noor &amp; Jan, 2017)</w:t>
      </w:r>
      <w:r>
        <w:fldChar w:fldCharType="end"/>
      </w:r>
      <w:r>
        <w:t xml:space="preserve"> Two other researchers, Noor and Jan proposed a multivariate regression model to predict the price of the used cars. They collected </w:t>
      </w:r>
      <w:r w:rsidR="008906A4">
        <w:t xml:space="preserve">used car data (around 2000 records) from </w:t>
      </w:r>
      <w:r w:rsidR="00FA4666">
        <w:t>“</w:t>
      </w:r>
      <w:r w:rsidR="008906A4">
        <w:t>PakWheels</w:t>
      </w:r>
      <w:r w:rsidR="00FA4666">
        <w:t>”</w:t>
      </w:r>
      <w:r w:rsidR="008906A4">
        <w:t xml:space="preserve"> which contains variables such as price, engine capacity, mileage, colo</w:t>
      </w:r>
      <w:r w:rsidR="00FA4666">
        <w:t>ur</w:t>
      </w:r>
      <w:r w:rsidR="008906A4">
        <w:t xml:space="preserve">, </w:t>
      </w:r>
      <w:r w:rsidR="0071492B">
        <w:t xml:space="preserve">and </w:t>
      </w:r>
      <w:r w:rsidR="008906A4">
        <w:t>transmission</w:t>
      </w:r>
      <w:r w:rsidR="00352267">
        <w:t>,</w:t>
      </w:r>
      <w:r w:rsidR="008906A4">
        <w:t xml:space="preserve"> etc., They ran the Linear regression model in Minitab with all the features and found some of the features as insignificant. The features they used for their final model</w:t>
      </w:r>
      <w:r w:rsidR="00FA4666">
        <w:t xml:space="preserve"> are</w:t>
      </w:r>
      <w:r w:rsidR="008906A4">
        <w:t xml:space="preserve"> year, model, engine type and price and obtained an R2-score of </w:t>
      </w:r>
      <w:r>
        <w:t>98% and a standard deviation of the residuals of Rs.92622.</w:t>
      </w:r>
    </w:p>
    <w:p w14:paraId="6B77DAFC" w14:textId="666DA0D4" w:rsidR="006709A6" w:rsidRDefault="002D6885" w:rsidP="004B3365">
      <w:pPr>
        <w:autoSpaceDE w:val="0"/>
        <w:autoSpaceDN w:val="0"/>
        <w:adjustRightInd w:val="0"/>
        <w:spacing w:line="480" w:lineRule="auto"/>
        <w:ind w:right="-1"/>
        <w:jc w:val="both"/>
      </w:pPr>
      <w:r>
        <w:fldChar w:fldCharType="begin"/>
      </w:r>
      <w:r>
        <w:instrText xml:space="preserve"> ADDIN ZOTERO_ITEM CSL_CITATION {"citationID":"p7U8EM79","properties":{"formattedCitation":"(Monburinon et al., 2018)","plainCitation":"(Monburinon et al., 2018)","noteIndex":0},"citationItems":[{"id":43,"uris":["http://zotero.org/users/local/cEMvwjYc/items/USHPAKQU"],"itemData":{"id":43,"type":"paper-conference","abstract":"For this research, we conducted a comparative study on performance of regression based on supervised machine learning models. Each model is trained using data of used car market collected from German e-commerce website. As a result, gradient boosted regression trees gives the best performance with mean absolute error (MSE) =3D 0.28. . Followed by random forest regression with MSE =3D 0.35 and multiple linear regression with MSE =3D 0.55 respectively.","container-title":"2018 5th International Conference on Business and Industrial Research (ICBIR)","DOI":"10.1109/ICBIR.2018.8391177","event":"2018 5th International Conference on Business and Industrial Research (ICBIR)","page":"115-119","source":"IEEE Xplore","title":"Prediction of prices for used car by using regression models","author":[{"family":"Monburinon","given":"Nitis"},{"family":"Chertchom","given":"Prajak"},{"family":"Kaewkiriya","given":"Thongchai"},{"family":"Rungpheung","given":"Suwat"},{"family":"Buya","given":"Sabir"},{"family":"Boonpou","given":"Pitchayakit"}],"issued":{"date-parts":[["2018",5]]}}}],"schema":"https://github.com/citation-style-language/schema/raw/master/csl-citation.json"} </w:instrText>
      </w:r>
      <w:r>
        <w:fldChar w:fldCharType="separate"/>
      </w:r>
      <w:r w:rsidRPr="007033F0">
        <w:t>(Monburinon et al., 2018)</w:t>
      </w:r>
      <w:r>
        <w:fldChar w:fldCharType="end"/>
      </w:r>
      <w:r w:rsidR="00FE26BF">
        <w:t xml:space="preserve"> R</w:t>
      </w:r>
      <w:r>
        <w:t xml:space="preserve">esearchers </w:t>
      </w:r>
      <w:r w:rsidR="00FE26BF">
        <w:t>conducted a comparative study to predict the prices of the used cars</w:t>
      </w:r>
      <w:r w:rsidR="00FA4666">
        <w:t xml:space="preserve"> in Germany</w:t>
      </w:r>
      <w:r w:rsidR="00FE26BF">
        <w:t xml:space="preserve"> using the data scraped from the German e-commerce site (about 304133 records). They took some categorical and numerical features such as fuel type, model, seller, price, </w:t>
      </w:r>
      <w:r w:rsidR="0071492B">
        <w:t xml:space="preserve">and </w:t>
      </w:r>
      <w:r w:rsidR="00FE26BF">
        <w:t xml:space="preserve">year etc., They trained ML models such as Linear regression, Random Forest, and Gradient Boosting </w:t>
      </w:r>
      <w:r w:rsidR="00F74FC3">
        <w:t>using some of the features mentioned and used MAE for evaluating their models.</w:t>
      </w:r>
    </w:p>
    <w:p w14:paraId="7018E6D6" w14:textId="77777777" w:rsidR="003E696F" w:rsidRDefault="002D6885" w:rsidP="004B3365">
      <w:pPr>
        <w:autoSpaceDE w:val="0"/>
        <w:autoSpaceDN w:val="0"/>
        <w:adjustRightInd w:val="0"/>
        <w:spacing w:line="480" w:lineRule="auto"/>
        <w:ind w:right="-1"/>
        <w:jc w:val="both"/>
      </w:pPr>
      <w:r>
        <w:fldChar w:fldCharType="begin"/>
      </w:r>
      <w:r>
        <w:instrText xml:space="preserve"> ADDIN ZOTERO_ITEM CSL_CITATION {"citationID":"CPhsSuze","properties":{"formattedCitation":"(Wu et al., 2009)","plainCitation":"(Wu et al., 2009)","noteIndex":0},"citationItems":[{"id":51,"uris":["http://zotero.org/users/local/cEMvwjYc/items/9ZMFQ5Q6"],"itemData":{"id":51,"type":"article-journal","abstract":"An expert system for used cars price forecasting using adaptive neuro-fuzzy inference system (ANFIS) is presented in this paper. The proposed system consists of three parts: data acquisition system, price forecasting algorithm and performance analysis. The effective factors in the present system for price forecasting are simply assumed as the mark of the car, manufacturing year and engine style. Further, the equipment of the car is considered to raise the performance of price forecasting. In price forecasting, to verify the effect of the proposed ANFIS, a conventional artificial neural network (ANN) with back-propagation (BP) network is compared with proposed ANFIS for price forecast because of its adaptive learning capability. The ANFIS includes both fuzzy logic qualitative approximation and the adaptive neural network capability. The experimental result pointed out that the proposed expert system using ANFIS has more possibilities in used car price forecasting.","container-title":"Expert Systems with Applications","DOI":"10.1016/j.eswa.2008.11.019","ISSN":"0957-4174","issue":"4","journalAbbreviation":"Expert Systems with Applications","language":"en","page":"7809-7817","source":"ScienceDirect","title":"An expert system of price forecasting for used cars using adaptive neuro-fuzzy inference","volume":"36","author":[{"family":"Wu","given":"Jian-Da"},{"family":"Hsu","given":"Chuang-Chin"},{"family":"Chen","given":"Hui-Chu"}],"issued":{"date-parts":[["2009",5,1]]}}}],"schema":"https://github.com/citation-style-language/schema/raw/master/csl-citation.json"} </w:instrText>
      </w:r>
      <w:r>
        <w:fldChar w:fldCharType="separate"/>
      </w:r>
      <w:r w:rsidRPr="003E696F">
        <w:t>(Wu et al., 2009)</w:t>
      </w:r>
      <w:r>
        <w:fldChar w:fldCharType="end"/>
      </w:r>
      <w:r>
        <w:t xml:space="preserve"> proposed a new price forecasting technique for used cars using BP networks (Back Propagation Neural network), and the ANFIS model (Adaptive Neuro-fuzzy Inference system)</w:t>
      </w:r>
      <w:r w:rsidR="003549DF">
        <w:t xml:space="preserve">. Both these Artificial Neural networks are quite widely used ANNs and using these, the researchers were successful in forecasting the price and Absolute Percentage error (APE) was used for </w:t>
      </w:r>
      <w:r w:rsidR="004A288A">
        <w:t>evaluating the prediction efficiency.</w:t>
      </w:r>
      <w:r w:rsidR="003F05D2">
        <w:t xml:space="preserve"> Though this research was done back in 2009, the application of ANN on large data sets to predict the price is much more efficient and reliable</w:t>
      </w:r>
    </w:p>
    <w:p w14:paraId="065C9229" w14:textId="77777777" w:rsidR="004A288A" w:rsidRDefault="002D6885" w:rsidP="004B3365">
      <w:pPr>
        <w:autoSpaceDE w:val="0"/>
        <w:autoSpaceDN w:val="0"/>
        <w:adjustRightInd w:val="0"/>
        <w:spacing w:line="480" w:lineRule="auto"/>
        <w:ind w:right="-1"/>
        <w:jc w:val="both"/>
      </w:pPr>
      <w:r>
        <w:fldChar w:fldCharType="begin"/>
      </w:r>
      <w:r>
        <w:instrText xml:space="preserve"> ADDIN ZOTERO_ITEM CSL_CITATION {"citationID":"QMEAZS0A","properties":{"formattedCitation":"(AlShared, 2021)","plainCitation":"(AlShared, 2021)","noteIndex":0},"citationItems":[{"id":38,"uris":["http://zotero.org/users/local/cEMvwjYc/items/IXIPSPKW"],"itemData":{"id":38,"type":"article-journal","container-title":"Theses","title":"Used Cars Price Prediction and Valuation using Data Mining Techniques","URL":"https://scholarworks.rit.edu/theses/11086","author":[{"family":"AlShared","given":"Abdulla"}],"issued":{"date-parts":[["2021",12,1]]}}}],"schema":"https://github.com/citation-style-language/schema/raw/master/csl-citation.json"} </w:instrText>
      </w:r>
      <w:r>
        <w:fldChar w:fldCharType="separate"/>
      </w:r>
      <w:r w:rsidRPr="004A288A">
        <w:t>(AlShared, 2021)</w:t>
      </w:r>
      <w:r>
        <w:fldChar w:fldCharType="end"/>
      </w:r>
      <w:r>
        <w:t xml:space="preserve"> A student of RIT Dubai, for his MSc thesis, proposed ML models to predict the price of used cars in the United Arab Emirates (UAE). Data was scraped from </w:t>
      </w:r>
      <w:r>
        <w:lastRenderedPageBreak/>
        <w:t>buyanycar.com and it</w:t>
      </w:r>
      <w:r w:rsidR="00FC4D2B">
        <w:t>’</w:t>
      </w:r>
      <w:r>
        <w:t xml:space="preserve">s cleaned for the usage </w:t>
      </w:r>
      <w:r w:rsidR="00FC4D2B">
        <w:t xml:space="preserve">of the models. Features such as brand, model, year, colour, engine capacity, </w:t>
      </w:r>
      <w:r w:rsidR="00FA4666">
        <w:t>etc</w:t>
      </w:r>
      <w:r w:rsidR="00FC4D2B">
        <w:t>., were used as independent variable inputs to train the ML regression models such as Random Forest regressor, Bagging regressor and linear regressor. The models were evaluated and the R2-score of 85-88% was obtained with minimal MAEs</w:t>
      </w:r>
      <w:r w:rsidR="003F05D2">
        <w:t>.</w:t>
      </w:r>
    </w:p>
    <w:p w14:paraId="285FF075" w14:textId="77777777" w:rsidR="003F05D2" w:rsidRPr="003E696F" w:rsidRDefault="002D6885" w:rsidP="004B3365">
      <w:pPr>
        <w:autoSpaceDE w:val="0"/>
        <w:autoSpaceDN w:val="0"/>
        <w:adjustRightInd w:val="0"/>
        <w:spacing w:line="480" w:lineRule="auto"/>
        <w:ind w:right="-1"/>
        <w:jc w:val="both"/>
      </w:pPr>
      <w:r>
        <w:t xml:space="preserve">From all the above research, it is quite evident that this research on the prediction of price is very sought after and it has a lot of scope for business in the used car markets. </w:t>
      </w:r>
      <w:r w:rsidR="00304B59">
        <w:t>So far, all these researches were done using a ton of different features and many different models. This study especially focuses on the regression and ensemble models from the Machine Learning libraries of python and both categorical features and numerical features would be used for training these models.</w:t>
      </w:r>
    </w:p>
    <w:p w14:paraId="03988FE0" w14:textId="77777777" w:rsidR="006709A6" w:rsidRDefault="006709A6" w:rsidP="004B3365">
      <w:pPr>
        <w:autoSpaceDE w:val="0"/>
        <w:autoSpaceDN w:val="0"/>
        <w:adjustRightInd w:val="0"/>
        <w:spacing w:line="480" w:lineRule="auto"/>
        <w:ind w:right="-1"/>
        <w:jc w:val="both"/>
        <w:rPr>
          <w:b/>
          <w:bCs/>
          <w:sz w:val="28"/>
          <w:szCs w:val="28"/>
        </w:rPr>
      </w:pPr>
    </w:p>
    <w:p w14:paraId="0ED42FE9" w14:textId="77777777" w:rsidR="006709A6" w:rsidRDefault="006709A6" w:rsidP="004B3365">
      <w:pPr>
        <w:autoSpaceDE w:val="0"/>
        <w:autoSpaceDN w:val="0"/>
        <w:adjustRightInd w:val="0"/>
        <w:spacing w:line="480" w:lineRule="auto"/>
        <w:ind w:right="-1"/>
        <w:jc w:val="both"/>
        <w:rPr>
          <w:b/>
          <w:bCs/>
          <w:sz w:val="28"/>
          <w:szCs w:val="28"/>
        </w:rPr>
      </w:pPr>
    </w:p>
    <w:p w14:paraId="7D3EC593" w14:textId="77777777" w:rsidR="006709A6" w:rsidRDefault="006709A6" w:rsidP="004B3365">
      <w:pPr>
        <w:autoSpaceDE w:val="0"/>
        <w:autoSpaceDN w:val="0"/>
        <w:adjustRightInd w:val="0"/>
        <w:spacing w:line="480" w:lineRule="auto"/>
        <w:ind w:right="-1"/>
        <w:jc w:val="both"/>
        <w:rPr>
          <w:b/>
          <w:bCs/>
          <w:sz w:val="28"/>
          <w:szCs w:val="28"/>
        </w:rPr>
      </w:pPr>
    </w:p>
    <w:p w14:paraId="6C2E80A0" w14:textId="77777777" w:rsidR="006709A6" w:rsidRDefault="006709A6" w:rsidP="004B3365">
      <w:pPr>
        <w:autoSpaceDE w:val="0"/>
        <w:autoSpaceDN w:val="0"/>
        <w:adjustRightInd w:val="0"/>
        <w:spacing w:line="480" w:lineRule="auto"/>
        <w:ind w:right="-1"/>
        <w:jc w:val="both"/>
        <w:rPr>
          <w:b/>
          <w:bCs/>
          <w:sz w:val="28"/>
          <w:szCs w:val="28"/>
        </w:rPr>
      </w:pPr>
    </w:p>
    <w:p w14:paraId="4F096D70" w14:textId="77777777" w:rsidR="006709A6" w:rsidRDefault="006709A6" w:rsidP="004B3365">
      <w:pPr>
        <w:autoSpaceDE w:val="0"/>
        <w:autoSpaceDN w:val="0"/>
        <w:adjustRightInd w:val="0"/>
        <w:spacing w:line="480" w:lineRule="auto"/>
        <w:ind w:right="-1"/>
        <w:jc w:val="both"/>
        <w:rPr>
          <w:b/>
          <w:bCs/>
          <w:sz w:val="28"/>
          <w:szCs w:val="28"/>
        </w:rPr>
      </w:pPr>
    </w:p>
    <w:p w14:paraId="37B85082" w14:textId="77777777" w:rsidR="006709A6" w:rsidRDefault="006709A6" w:rsidP="004B3365">
      <w:pPr>
        <w:autoSpaceDE w:val="0"/>
        <w:autoSpaceDN w:val="0"/>
        <w:adjustRightInd w:val="0"/>
        <w:spacing w:line="480" w:lineRule="auto"/>
        <w:ind w:right="-1"/>
        <w:jc w:val="both"/>
        <w:rPr>
          <w:b/>
          <w:bCs/>
          <w:sz w:val="28"/>
          <w:szCs w:val="28"/>
        </w:rPr>
      </w:pPr>
    </w:p>
    <w:p w14:paraId="34F55781" w14:textId="77777777" w:rsidR="006709A6" w:rsidRDefault="006709A6" w:rsidP="004B3365">
      <w:pPr>
        <w:autoSpaceDE w:val="0"/>
        <w:autoSpaceDN w:val="0"/>
        <w:adjustRightInd w:val="0"/>
        <w:spacing w:line="480" w:lineRule="auto"/>
        <w:ind w:right="-1"/>
        <w:jc w:val="both"/>
        <w:rPr>
          <w:b/>
          <w:bCs/>
          <w:sz w:val="28"/>
          <w:szCs w:val="28"/>
        </w:rPr>
      </w:pPr>
    </w:p>
    <w:p w14:paraId="432AC641" w14:textId="77777777" w:rsidR="006709A6" w:rsidRDefault="006709A6" w:rsidP="004B3365">
      <w:pPr>
        <w:autoSpaceDE w:val="0"/>
        <w:autoSpaceDN w:val="0"/>
        <w:adjustRightInd w:val="0"/>
        <w:spacing w:line="480" w:lineRule="auto"/>
        <w:ind w:right="-1"/>
        <w:jc w:val="both"/>
        <w:rPr>
          <w:b/>
          <w:bCs/>
          <w:sz w:val="28"/>
          <w:szCs w:val="28"/>
        </w:rPr>
      </w:pPr>
    </w:p>
    <w:p w14:paraId="5B049603" w14:textId="77777777" w:rsidR="006709A6" w:rsidRDefault="006709A6" w:rsidP="004B3365">
      <w:pPr>
        <w:autoSpaceDE w:val="0"/>
        <w:autoSpaceDN w:val="0"/>
        <w:adjustRightInd w:val="0"/>
        <w:spacing w:line="480" w:lineRule="auto"/>
        <w:ind w:right="-1"/>
        <w:jc w:val="both"/>
        <w:rPr>
          <w:b/>
          <w:bCs/>
          <w:sz w:val="28"/>
          <w:szCs w:val="28"/>
        </w:rPr>
      </w:pPr>
    </w:p>
    <w:p w14:paraId="59FBC83B" w14:textId="77777777" w:rsidR="006709A6" w:rsidRDefault="006709A6" w:rsidP="004B3365">
      <w:pPr>
        <w:autoSpaceDE w:val="0"/>
        <w:autoSpaceDN w:val="0"/>
        <w:adjustRightInd w:val="0"/>
        <w:spacing w:line="480" w:lineRule="auto"/>
        <w:ind w:right="-1"/>
        <w:jc w:val="both"/>
        <w:rPr>
          <w:b/>
          <w:bCs/>
          <w:sz w:val="28"/>
          <w:szCs w:val="28"/>
        </w:rPr>
      </w:pPr>
    </w:p>
    <w:p w14:paraId="2B3D62CA" w14:textId="77777777" w:rsidR="00B22733" w:rsidRDefault="00B22733" w:rsidP="004B3365">
      <w:pPr>
        <w:autoSpaceDE w:val="0"/>
        <w:autoSpaceDN w:val="0"/>
        <w:adjustRightInd w:val="0"/>
        <w:spacing w:line="480" w:lineRule="auto"/>
        <w:ind w:right="-1"/>
        <w:jc w:val="both"/>
        <w:rPr>
          <w:b/>
          <w:bCs/>
          <w:sz w:val="28"/>
          <w:szCs w:val="28"/>
        </w:rPr>
      </w:pPr>
    </w:p>
    <w:p w14:paraId="6D03B3AD" w14:textId="77777777" w:rsidR="00B22733" w:rsidRDefault="00B22733" w:rsidP="004B3365">
      <w:pPr>
        <w:autoSpaceDE w:val="0"/>
        <w:autoSpaceDN w:val="0"/>
        <w:adjustRightInd w:val="0"/>
        <w:spacing w:line="480" w:lineRule="auto"/>
        <w:ind w:right="-1"/>
        <w:jc w:val="both"/>
        <w:rPr>
          <w:b/>
          <w:bCs/>
          <w:sz w:val="28"/>
          <w:szCs w:val="28"/>
        </w:rPr>
      </w:pPr>
    </w:p>
    <w:p w14:paraId="4210DAF3" w14:textId="77777777" w:rsidR="001B4645" w:rsidRDefault="001B4645" w:rsidP="004B3365">
      <w:pPr>
        <w:autoSpaceDE w:val="0"/>
        <w:autoSpaceDN w:val="0"/>
        <w:adjustRightInd w:val="0"/>
        <w:spacing w:line="480" w:lineRule="auto"/>
        <w:ind w:right="-1"/>
        <w:jc w:val="both"/>
        <w:rPr>
          <w:b/>
          <w:bCs/>
          <w:sz w:val="28"/>
          <w:szCs w:val="28"/>
        </w:rPr>
      </w:pPr>
    </w:p>
    <w:p w14:paraId="1BAC73B9" w14:textId="77777777" w:rsidR="001B4645" w:rsidRDefault="001B4645" w:rsidP="004B3365">
      <w:pPr>
        <w:autoSpaceDE w:val="0"/>
        <w:autoSpaceDN w:val="0"/>
        <w:adjustRightInd w:val="0"/>
        <w:spacing w:line="480" w:lineRule="auto"/>
        <w:ind w:right="-1"/>
        <w:jc w:val="both"/>
        <w:rPr>
          <w:b/>
          <w:bCs/>
          <w:sz w:val="28"/>
          <w:szCs w:val="28"/>
        </w:rPr>
      </w:pPr>
    </w:p>
    <w:p w14:paraId="41E032B5" w14:textId="77777777" w:rsidR="00D162C6" w:rsidRPr="00FB41E4" w:rsidRDefault="002D6885" w:rsidP="004B3365">
      <w:pPr>
        <w:autoSpaceDE w:val="0"/>
        <w:autoSpaceDN w:val="0"/>
        <w:adjustRightInd w:val="0"/>
        <w:spacing w:line="480" w:lineRule="auto"/>
        <w:ind w:right="-1"/>
        <w:jc w:val="both"/>
        <w:rPr>
          <w:b/>
          <w:bCs/>
          <w:sz w:val="28"/>
          <w:szCs w:val="28"/>
        </w:rPr>
      </w:pPr>
      <w:r>
        <w:rPr>
          <w:b/>
          <w:bCs/>
          <w:sz w:val="28"/>
          <w:szCs w:val="28"/>
        </w:rPr>
        <w:lastRenderedPageBreak/>
        <w:t xml:space="preserve">Chapter </w:t>
      </w:r>
      <w:r w:rsidRPr="00FB41E4">
        <w:rPr>
          <w:b/>
          <w:bCs/>
          <w:sz w:val="28"/>
          <w:szCs w:val="28"/>
        </w:rPr>
        <w:t xml:space="preserve">3: </w:t>
      </w:r>
      <w:r w:rsidR="00FA4666" w:rsidRPr="00FB41E4">
        <w:rPr>
          <w:b/>
          <w:bCs/>
          <w:sz w:val="28"/>
          <w:szCs w:val="28"/>
        </w:rPr>
        <w:t>PROJECT DESCRIPTION</w:t>
      </w:r>
    </w:p>
    <w:p w14:paraId="510633ED" w14:textId="77777777" w:rsidR="00D162C6" w:rsidRPr="00FB41E4" w:rsidRDefault="002D6885" w:rsidP="004B3365">
      <w:pPr>
        <w:autoSpaceDE w:val="0"/>
        <w:autoSpaceDN w:val="0"/>
        <w:adjustRightInd w:val="0"/>
        <w:spacing w:line="480" w:lineRule="auto"/>
        <w:ind w:right="-1"/>
        <w:jc w:val="both"/>
        <w:rPr>
          <w:b/>
          <w:bCs/>
          <w:sz w:val="28"/>
          <w:szCs w:val="28"/>
        </w:rPr>
      </w:pPr>
      <w:r w:rsidRPr="00FB41E4">
        <w:rPr>
          <w:b/>
          <w:bCs/>
          <w:sz w:val="28"/>
          <w:szCs w:val="28"/>
        </w:rPr>
        <w:t>3.1 Data Source and Data Collection</w:t>
      </w:r>
    </w:p>
    <w:p w14:paraId="7602F3B2" w14:textId="77777777" w:rsidR="00825EFC" w:rsidRDefault="002D6885" w:rsidP="004B3365">
      <w:pPr>
        <w:autoSpaceDE w:val="0"/>
        <w:autoSpaceDN w:val="0"/>
        <w:adjustRightInd w:val="0"/>
        <w:spacing w:line="480" w:lineRule="auto"/>
        <w:ind w:right="-1"/>
        <w:jc w:val="both"/>
      </w:pPr>
      <w:r w:rsidRPr="00FB41E4">
        <w:t xml:space="preserve">As this study only talks about the used car market in the USA, we need the data from all the states in the USA. </w:t>
      </w:r>
      <w:r w:rsidR="00C87409">
        <w:t xml:space="preserve">The data set is available on Kaggle for download at “Used Cars Dataset”. The data set is scraped by (Austin Reese) from Craiglist: the world's largest collection of used vehicles for sale. This specific data is scraped for all the states in the USA. </w:t>
      </w:r>
    </w:p>
    <w:p w14:paraId="6A4BE361" w14:textId="77777777" w:rsidR="00627C61" w:rsidRDefault="002D6885" w:rsidP="00627C61">
      <w:pPr>
        <w:keepNext/>
        <w:autoSpaceDE w:val="0"/>
        <w:autoSpaceDN w:val="0"/>
        <w:adjustRightInd w:val="0"/>
        <w:spacing w:line="480" w:lineRule="auto"/>
        <w:ind w:right="-1"/>
        <w:jc w:val="center"/>
      </w:pPr>
      <w:r w:rsidRPr="00627C61">
        <w:rPr>
          <w:noProof/>
        </w:rPr>
        <w:drawing>
          <wp:inline distT="0" distB="0" distL="0" distR="0" wp14:anchorId="713286DC" wp14:editId="3A6C9843">
            <wp:extent cx="5676479" cy="391477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
                    <pic:cNvPicPr/>
                  </pic:nvPicPr>
                  <pic:blipFill>
                    <a:blip r:embed="rId12"/>
                    <a:stretch>
                      <a:fillRect/>
                    </a:stretch>
                  </pic:blipFill>
                  <pic:spPr>
                    <a:xfrm>
                      <a:off x="0" y="0"/>
                      <a:ext cx="5705213" cy="3934591"/>
                    </a:xfrm>
                    <a:prstGeom prst="rect">
                      <a:avLst/>
                    </a:prstGeom>
                  </pic:spPr>
                </pic:pic>
              </a:graphicData>
            </a:graphic>
          </wp:inline>
        </w:drawing>
      </w:r>
    </w:p>
    <w:p w14:paraId="7C5EF9D8" w14:textId="5652B475" w:rsidR="00627C61" w:rsidRDefault="002D6885" w:rsidP="00627C61">
      <w:pPr>
        <w:pStyle w:val="Caption"/>
        <w:jc w:val="center"/>
        <w:rPr>
          <w:sz w:val="24"/>
          <w:szCs w:val="24"/>
        </w:rPr>
      </w:pPr>
      <w:r>
        <w:t xml:space="preserve">Figure </w:t>
      </w:r>
      <w:r w:rsidR="009C03DA">
        <w:fldChar w:fldCharType="begin"/>
      </w:r>
      <w:r w:rsidR="009C03DA">
        <w:instrText xml:space="preserve"> SEQ Figure \* ARABIC </w:instrText>
      </w:r>
      <w:r w:rsidR="009C03DA">
        <w:fldChar w:fldCharType="separate"/>
      </w:r>
      <w:r w:rsidR="009C03DA">
        <w:rPr>
          <w:noProof/>
        </w:rPr>
        <w:t>4</w:t>
      </w:r>
      <w:r w:rsidR="009C03DA">
        <w:rPr>
          <w:noProof/>
        </w:rPr>
        <w:fldChar w:fldCharType="end"/>
      </w:r>
      <w:r>
        <w:t>: Tableau map of Different states data available in the data set.</w:t>
      </w:r>
    </w:p>
    <w:p w14:paraId="62A3CC1A" w14:textId="77777777" w:rsidR="006709A6" w:rsidRDefault="002D6885" w:rsidP="004B3365">
      <w:pPr>
        <w:autoSpaceDE w:val="0"/>
        <w:autoSpaceDN w:val="0"/>
        <w:adjustRightInd w:val="0"/>
        <w:spacing w:line="480" w:lineRule="auto"/>
        <w:ind w:right="-1"/>
        <w:jc w:val="both"/>
      </w:pPr>
      <w:r>
        <w:t>The data set is named "vehicles.csv" and it contains more than 460000 records with 26 columns. To optimise the performance and take some of the burdens on the processor, only a sample of 50000 rows of data is taken randomly (</w:t>
      </w:r>
      <w:r w:rsidRPr="00B22733">
        <w:rPr>
          <w:color w:val="000000" w:themeColor="text1"/>
        </w:rPr>
        <w:t>fig.</w:t>
      </w:r>
      <w:r w:rsidR="00B22733" w:rsidRPr="00B22733">
        <w:rPr>
          <w:color w:val="000000" w:themeColor="text1"/>
        </w:rPr>
        <w:t>25</w:t>
      </w:r>
      <w:r w:rsidR="00B22733">
        <w:rPr>
          <w:color w:val="000000" w:themeColor="text1"/>
        </w:rPr>
        <w:t xml:space="preserve"> A</w:t>
      </w:r>
      <w:r w:rsidRPr="00B22733">
        <w:rPr>
          <w:color w:val="000000" w:themeColor="text1"/>
        </w:rPr>
        <w:t>ppendix</w:t>
      </w:r>
      <w:r>
        <w:t>). The sampled dataset is now “vehicle_sample.csv” and this is read into python as vehicles_df data frame for analysis and modelling and this data frame is duplicated as df1. All the operations are made on this df1 data frame.</w:t>
      </w:r>
    </w:p>
    <w:p w14:paraId="40D9EC5E" w14:textId="77777777" w:rsidR="00860185" w:rsidRPr="00FB41E4" w:rsidRDefault="00860185" w:rsidP="004B3365">
      <w:pPr>
        <w:autoSpaceDE w:val="0"/>
        <w:autoSpaceDN w:val="0"/>
        <w:adjustRightInd w:val="0"/>
        <w:spacing w:line="480" w:lineRule="auto"/>
        <w:ind w:right="-1"/>
        <w:jc w:val="both"/>
        <w:rPr>
          <w:b/>
          <w:bCs/>
          <w:sz w:val="28"/>
          <w:szCs w:val="28"/>
        </w:rPr>
      </w:pPr>
    </w:p>
    <w:p w14:paraId="034DB3B6" w14:textId="77777777" w:rsidR="00C028E1" w:rsidRDefault="002D6885" w:rsidP="004B3365">
      <w:pPr>
        <w:autoSpaceDE w:val="0"/>
        <w:autoSpaceDN w:val="0"/>
        <w:adjustRightInd w:val="0"/>
        <w:spacing w:line="480" w:lineRule="auto"/>
        <w:ind w:right="-1"/>
        <w:jc w:val="both"/>
        <w:rPr>
          <w:b/>
          <w:bCs/>
          <w:sz w:val="28"/>
          <w:szCs w:val="28"/>
        </w:rPr>
      </w:pPr>
      <w:r w:rsidRPr="00FB41E4">
        <w:rPr>
          <w:b/>
          <w:bCs/>
          <w:sz w:val="28"/>
          <w:szCs w:val="28"/>
        </w:rPr>
        <w:lastRenderedPageBreak/>
        <w:t>3.2 Data Set Description</w:t>
      </w:r>
    </w:p>
    <w:p w14:paraId="56F3ED43" w14:textId="77777777" w:rsidR="00912468" w:rsidRDefault="002D6885" w:rsidP="004B3365">
      <w:pPr>
        <w:autoSpaceDE w:val="0"/>
        <w:autoSpaceDN w:val="0"/>
        <w:adjustRightInd w:val="0"/>
        <w:spacing w:line="480" w:lineRule="auto"/>
        <w:ind w:right="-1"/>
        <w:jc w:val="both"/>
      </w:pPr>
      <w:r>
        <w:t xml:space="preserve">There are completely </w:t>
      </w:r>
      <w:r w:rsidR="00DA5A95">
        <w:t>unusable</w:t>
      </w:r>
      <w:r>
        <w:t xml:space="preserve"> columns among the 26 columns such as</w:t>
      </w:r>
      <w:r w:rsidR="00191EE6">
        <w:t>: [Unnamed: 0, id, URL, region_url, VIN, posting_date, image_url, lat, long]. These features might be useful for a user to manually look but they do not help train our model. So, all these columns are dropped before further analysis. Additionally, two co</w:t>
      </w:r>
      <w:r w:rsidR="002977CC">
        <w:t xml:space="preserve">lumns: “image_available”, “desc_available” of Boolean type and one numerical column “Age” are created.  All the features </w:t>
      </w:r>
      <w:r>
        <w:t>that may be needed for the model are as follows:</w:t>
      </w:r>
    </w:p>
    <w:tbl>
      <w:tblPr>
        <w:tblStyle w:val="TableGrid"/>
        <w:tblW w:w="0" w:type="auto"/>
        <w:shd w:val="clear" w:color="auto" w:fill="FFF2CC" w:themeFill="accent4" w:themeFillTint="33"/>
        <w:tblLook w:val="04A0" w:firstRow="1" w:lastRow="0" w:firstColumn="1" w:lastColumn="0" w:noHBand="0" w:noVBand="1"/>
      </w:tblPr>
      <w:tblGrid>
        <w:gridCol w:w="2491"/>
        <w:gridCol w:w="6570"/>
      </w:tblGrid>
      <w:tr w:rsidR="00F579C2" w14:paraId="7739A28D" w14:textId="77777777" w:rsidTr="00A42A0A">
        <w:tc>
          <w:tcPr>
            <w:tcW w:w="2518" w:type="dxa"/>
            <w:shd w:val="clear" w:color="auto" w:fill="FFF2CC" w:themeFill="accent4" w:themeFillTint="33"/>
          </w:tcPr>
          <w:p w14:paraId="66E1FA42" w14:textId="77777777" w:rsidR="00A42A0A" w:rsidRPr="00A42A0A" w:rsidRDefault="002D6885" w:rsidP="005D2BBB">
            <w:pPr>
              <w:autoSpaceDE w:val="0"/>
              <w:autoSpaceDN w:val="0"/>
              <w:adjustRightInd w:val="0"/>
              <w:spacing w:line="480" w:lineRule="auto"/>
              <w:ind w:right="-1"/>
              <w:jc w:val="both"/>
              <w:rPr>
                <w:b/>
                <w:bCs/>
                <w:i/>
                <w:iCs/>
              </w:rPr>
            </w:pPr>
            <w:r w:rsidRPr="00A42A0A">
              <w:rPr>
                <w:b/>
                <w:bCs/>
                <w:i/>
                <w:iCs/>
              </w:rPr>
              <w:t>Features</w:t>
            </w:r>
          </w:p>
        </w:tc>
        <w:tc>
          <w:tcPr>
            <w:tcW w:w="6769" w:type="dxa"/>
            <w:shd w:val="clear" w:color="auto" w:fill="FFF2CC" w:themeFill="accent4" w:themeFillTint="33"/>
          </w:tcPr>
          <w:p w14:paraId="064A9B6F" w14:textId="77777777" w:rsidR="00A42A0A" w:rsidRPr="00A42A0A" w:rsidRDefault="002D6885" w:rsidP="005D2BBB">
            <w:pPr>
              <w:autoSpaceDE w:val="0"/>
              <w:autoSpaceDN w:val="0"/>
              <w:adjustRightInd w:val="0"/>
              <w:spacing w:line="480" w:lineRule="auto"/>
              <w:ind w:right="-1"/>
              <w:jc w:val="both"/>
              <w:rPr>
                <w:b/>
                <w:bCs/>
                <w:i/>
                <w:iCs/>
              </w:rPr>
            </w:pPr>
            <w:r w:rsidRPr="00A42A0A">
              <w:rPr>
                <w:b/>
                <w:bCs/>
                <w:i/>
                <w:iCs/>
              </w:rPr>
              <w:t>Description</w:t>
            </w:r>
          </w:p>
        </w:tc>
      </w:tr>
      <w:tr w:rsidR="00F579C2" w14:paraId="41133599" w14:textId="77777777" w:rsidTr="00A42A0A">
        <w:tc>
          <w:tcPr>
            <w:tcW w:w="2518" w:type="dxa"/>
            <w:shd w:val="clear" w:color="auto" w:fill="FFF2CC" w:themeFill="accent4" w:themeFillTint="33"/>
          </w:tcPr>
          <w:p w14:paraId="791DE205" w14:textId="77777777" w:rsidR="00627C61" w:rsidRPr="00627C61" w:rsidRDefault="002D6885" w:rsidP="005D2BBB">
            <w:pPr>
              <w:autoSpaceDE w:val="0"/>
              <w:autoSpaceDN w:val="0"/>
              <w:adjustRightInd w:val="0"/>
              <w:spacing w:line="480" w:lineRule="auto"/>
              <w:ind w:right="-1"/>
              <w:jc w:val="both"/>
            </w:pPr>
            <w:r w:rsidRPr="00627C61">
              <w:rPr>
                <w:i/>
                <w:iCs/>
              </w:rPr>
              <w:t>region</w:t>
            </w:r>
          </w:p>
        </w:tc>
        <w:tc>
          <w:tcPr>
            <w:tcW w:w="6769" w:type="dxa"/>
            <w:shd w:val="clear" w:color="auto" w:fill="FFF2CC" w:themeFill="accent4" w:themeFillTint="33"/>
          </w:tcPr>
          <w:p w14:paraId="0A74E21D" w14:textId="77777777" w:rsidR="00627C61" w:rsidRPr="00627C61" w:rsidRDefault="002D6885" w:rsidP="005D2BBB">
            <w:pPr>
              <w:autoSpaceDE w:val="0"/>
              <w:autoSpaceDN w:val="0"/>
              <w:adjustRightInd w:val="0"/>
              <w:spacing w:line="480" w:lineRule="auto"/>
              <w:ind w:right="-1"/>
              <w:jc w:val="both"/>
            </w:pPr>
            <w:r w:rsidRPr="00627C61">
              <w:t xml:space="preserve"> The region where the car is available for sale</w:t>
            </w:r>
          </w:p>
        </w:tc>
      </w:tr>
      <w:tr w:rsidR="00F579C2" w14:paraId="37B97BD6" w14:textId="77777777" w:rsidTr="00A42A0A">
        <w:tc>
          <w:tcPr>
            <w:tcW w:w="2518" w:type="dxa"/>
            <w:shd w:val="clear" w:color="auto" w:fill="FFF2CC" w:themeFill="accent4" w:themeFillTint="33"/>
          </w:tcPr>
          <w:p w14:paraId="18FBF7DD" w14:textId="77777777" w:rsidR="00627C61" w:rsidRPr="00627C61" w:rsidRDefault="002D6885" w:rsidP="005D2BBB">
            <w:pPr>
              <w:autoSpaceDE w:val="0"/>
              <w:autoSpaceDN w:val="0"/>
              <w:adjustRightInd w:val="0"/>
              <w:spacing w:line="480" w:lineRule="auto"/>
              <w:ind w:right="-1"/>
              <w:jc w:val="both"/>
              <w:rPr>
                <w:i/>
                <w:iCs/>
              </w:rPr>
            </w:pPr>
            <w:r w:rsidRPr="00627C61">
              <w:rPr>
                <w:i/>
                <w:iCs/>
              </w:rPr>
              <w:t>year</w:t>
            </w:r>
          </w:p>
        </w:tc>
        <w:tc>
          <w:tcPr>
            <w:tcW w:w="6769" w:type="dxa"/>
            <w:shd w:val="clear" w:color="auto" w:fill="FFF2CC" w:themeFill="accent4" w:themeFillTint="33"/>
          </w:tcPr>
          <w:p w14:paraId="1560A57D" w14:textId="77777777" w:rsidR="00627C61" w:rsidRPr="00627C61" w:rsidRDefault="002D6885" w:rsidP="005D2BBB">
            <w:pPr>
              <w:autoSpaceDE w:val="0"/>
              <w:autoSpaceDN w:val="0"/>
              <w:adjustRightInd w:val="0"/>
              <w:spacing w:line="480" w:lineRule="auto"/>
              <w:ind w:right="-1"/>
              <w:jc w:val="both"/>
            </w:pPr>
            <w:r w:rsidRPr="00627C61">
              <w:t xml:space="preserve"> purchase year. (</w:t>
            </w:r>
            <w:r w:rsidR="00A42A0A" w:rsidRPr="00627C61">
              <w:t>Values</w:t>
            </w:r>
            <w:r w:rsidRPr="00627C61">
              <w:t xml:space="preserve"> are in years)</w:t>
            </w:r>
          </w:p>
        </w:tc>
      </w:tr>
      <w:tr w:rsidR="00F579C2" w14:paraId="39FF4EAB" w14:textId="77777777" w:rsidTr="00A42A0A">
        <w:tc>
          <w:tcPr>
            <w:tcW w:w="2518" w:type="dxa"/>
            <w:shd w:val="clear" w:color="auto" w:fill="FFF2CC" w:themeFill="accent4" w:themeFillTint="33"/>
          </w:tcPr>
          <w:p w14:paraId="61D088E5" w14:textId="77777777" w:rsidR="00627C61" w:rsidRPr="00627C61" w:rsidRDefault="002D6885" w:rsidP="005D2BBB">
            <w:pPr>
              <w:autoSpaceDE w:val="0"/>
              <w:autoSpaceDN w:val="0"/>
              <w:adjustRightInd w:val="0"/>
              <w:spacing w:line="480" w:lineRule="auto"/>
              <w:ind w:right="-1"/>
              <w:jc w:val="both"/>
            </w:pPr>
            <w:r w:rsidRPr="00627C61">
              <w:rPr>
                <w:i/>
                <w:iCs/>
              </w:rPr>
              <w:t>manufacturer</w:t>
            </w:r>
          </w:p>
        </w:tc>
        <w:tc>
          <w:tcPr>
            <w:tcW w:w="6769" w:type="dxa"/>
            <w:shd w:val="clear" w:color="auto" w:fill="FFF2CC" w:themeFill="accent4" w:themeFillTint="33"/>
          </w:tcPr>
          <w:p w14:paraId="1820B653" w14:textId="77777777" w:rsidR="00627C61" w:rsidRPr="00627C61" w:rsidRDefault="002D6885" w:rsidP="005D2BBB">
            <w:pPr>
              <w:autoSpaceDE w:val="0"/>
              <w:autoSpaceDN w:val="0"/>
              <w:adjustRightInd w:val="0"/>
              <w:spacing w:line="480" w:lineRule="auto"/>
              <w:ind w:right="-1"/>
              <w:jc w:val="both"/>
            </w:pPr>
            <w:r w:rsidRPr="00627C61">
              <w:t xml:space="preserve"> Car manufacturers such as Ford, and Chevrolet.</w:t>
            </w:r>
          </w:p>
        </w:tc>
      </w:tr>
      <w:tr w:rsidR="00F579C2" w14:paraId="4500CF07" w14:textId="77777777" w:rsidTr="00A42A0A">
        <w:tc>
          <w:tcPr>
            <w:tcW w:w="2518" w:type="dxa"/>
            <w:shd w:val="clear" w:color="auto" w:fill="FFF2CC" w:themeFill="accent4" w:themeFillTint="33"/>
          </w:tcPr>
          <w:p w14:paraId="1279B8A9" w14:textId="77777777" w:rsidR="00627C61" w:rsidRPr="00627C61" w:rsidRDefault="002D6885" w:rsidP="005D2BBB">
            <w:pPr>
              <w:autoSpaceDE w:val="0"/>
              <w:autoSpaceDN w:val="0"/>
              <w:adjustRightInd w:val="0"/>
              <w:spacing w:line="480" w:lineRule="auto"/>
              <w:ind w:right="-1"/>
              <w:jc w:val="both"/>
            </w:pPr>
            <w:r w:rsidRPr="00627C61">
              <w:rPr>
                <w:i/>
                <w:iCs/>
              </w:rPr>
              <w:t>model</w:t>
            </w:r>
          </w:p>
        </w:tc>
        <w:tc>
          <w:tcPr>
            <w:tcW w:w="6769" w:type="dxa"/>
            <w:shd w:val="clear" w:color="auto" w:fill="FFF2CC" w:themeFill="accent4" w:themeFillTint="33"/>
          </w:tcPr>
          <w:p w14:paraId="62ADEA42" w14:textId="77777777" w:rsidR="00627C61" w:rsidRPr="00627C61" w:rsidRDefault="002D6885" w:rsidP="005D2BBB">
            <w:pPr>
              <w:autoSpaceDE w:val="0"/>
              <w:autoSpaceDN w:val="0"/>
              <w:adjustRightInd w:val="0"/>
              <w:spacing w:line="480" w:lineRule="auto"/>
              <w:ind w:right="-1"/>
              <w:jc w:val="both"/>
            </w:pPr>
            <w:r w:rsidRPr="00627C61">
              <w:t xml:space="preserve"> Model of the car.</w:t>
            </w:r>
          </w:p>
        </w:tc>
      </w:tr>
      <w:tr w:rsidR="00F579C2" w14:paraId="47D2DBD8" w14:textId="77777777" w:rsidTr="00A42A0A">
        <w:tc>
          <w:tcPr>
            <w:tcW w:w="2518" w:type="dxa"/>
            <w:shd w:val="clear" w:color="auto" w:fill="FFF2CC" w:themeFill="accent4" w:themeFillTint="33"/>
          </w:tcPr>
          <w:p w14:paraId="4B130C58" w14:textId="77777777" w:rsidR="00627C61" w:rsidRPr="00627C61" w:rsidRDefault="002D6885" w:rsidP="005D2BBB">
            <w:pPr>
              <w:autoSpaceDE w:val="0"/>
              <w:autoSpaceDN w:val="0"/>
              <w:adjustRightInd w:val="0"/>
              <w:spacing w:line="480" w:lineRule="auto"/>
              <w:ind w:right="-1"/>
              <w:jc w:val="both"/>
            </w:pPr>
            <w:r w:rsidRPr="00627C61">
              <w:rPr>
                <w:i/>
                <w:iCs/>
              </w:rPr>
              <w:t>condition</w:t>
            </w:r>
          </w:p>
        </w:tc>
        <w:tc>
          <w:tcPr>
            <w:tcW w:w="6769" w:type="dxa"/>
            <w:shd w:val="clear" w:color="auto" w:fill="FFF2CC" w:themeFill="accent4" w:themeFillTint="33"/>
          </w:tcPr>
          <w:p w14:paraId="34CD6CC7" w14:textId="77777777" w:rsidR="00627C61" w:rsidRPr="00627C61" w:rsidRDefault="002D6885" w:rsidP="005D2BBB">
            <w:pPr>
              <w:autoSpaceDE w:val="0"/>
              <w:autoSpaceDN w:val="0"/>
              <w:adjustRightInd w:val="0"/>
              <w:spacing w:line="480" w:lineRule="auto"/>
              <w:ind w:right="-1"/>
              <w:jc w:val="both"/>
            </w:pPr>
            <w:r w:rsidRPr="00627C61">
              <w:t xml:space="preserve"> The current condition of the car.</w:t>
            </w:r>
          </w:p>
        </w:tc>
      </w:tr>
      <w:tr w:rsidR="00F579C2" w14:paraId="51C8F316" w14:textId="77777777" w:rsidTr="00A42A0A">
        <w:tc>
          <w:tcPr>
            <w:tcW w:w="2518" w:type="dxa"/>
            <w:shd w:val="clear" w:color="auto" w:fill="FFF2CC" w:themeFill="accent4" w:themeFillTint="33"/>
          </w:tcPr>
          <w:p w14:paraId="7F48C73B" w14:textId="77777777" w:rsidR="00627C61" w:rsidRPr="00627C61" w:rsidRDefault="002D6885" w:rsidP="005D2BBB">
            <w:pPr>
              <w:autoSpaceDE w:val="0"/>
              <w:autoSpaceDN w:val="0"/>
              <w:adjustRightInd w:val="0"/>
              <w:spacing w:line="480" w:lineRule="auto"/>
              <w:ind w:right="-1"/>
              <w:jc w:val="both"/>
            </w:pPr>
            <w:r w:rsidRPr="00627C61">
              <w:rPr>
                <w:i/>
                <w:iCs/>
              </w:rPr>
              <w:t>cylinders</w:t>
            </w:r>
          </w:p>
        </w:tc>
        <w:tc>
          <w:tcPr>
            <w:tcW w:w="6769" w:type="dxa"/>
            <w:shd w:val="clear" w:color="auto" w:fill="FFF2CC" w:themeFill="accent4" w:themeFillTint="33"/>
          </w:tcPr>
          <w:p w14:paraId="26101381" w14:textId="77777777" w:rsidR="00627C61" w:rsidRPr="00627C61" w:rsidRDefault="002D6885" w:rsidP="005D2BBB">
            <w:pPr>
              <w:autoSpaceDE w:val="0"/>
              <w:autoSpaceDN w:val="0"/>
              <w:adjustRightInd w:val="0"/>
              <w:spacing w:line="480" w:lineRule="auto"/>
              <w:ind w:right="-1"/>
              <w:jc w:val="both"/>
            </w:pPr>
            <w:r w:rsidRPr="00627C61">
              <w:t xml:space="preserve"> The number of cylinders in the car (</w:t>
            </w:r>
            <w:r w:rsidR="00A42A0A" w:rsidRPr="00627C61">
              <w:t>talks</w:t>
            </w:r>
            <w:r w:rsidRPr="00627C61">
              <w:t xml:space="preserve"> about the engine cc).</w:t>
            </w:r>
          </w:p>
        </w:tc>
      </w:tr>
      <w:tr w:rsidR="00F579C2" w14:paraId="67B28A70" w14:textId="77777777" w:rsidTr="00A42A0A">
        <w:tc>
          <w:tcPr>
            <w:tcW w:w="2518" w:type="dxa"/>
            <w:shd w:val="clear" w:color="auto" w:fill="FFF2CC" w:themeFill="accent4" w:themeFillTint="33"/>
          </w:tcPr>
          <w:p w14:paraId="252267D0" w14:textId="77777777" w:rsidR="00627C61" w:rsidRPr="00627C61" w:rsidRDefault="002D6885" w:rsidP="005D2BBB">
            <w:pPr>
              <w:autoSpaceDE w:val="0"/>
              <w:autoSpaceDN w:val="0"/>
              <w:adjustRightInd w:val="0"/>
              <w:spacing w:line="480" w:lineRule="auto"/>
              <w:ind w:right="-1"/>
              <w:jc w:val="both"/>
            </w:pPr>
            <w:r w:rsidRPr="00627C61">
              <w:rPr>
                <w:i/>
                <w:iCs/>
              </w:rPr>
              <w:t>fuel</w:t>
            </w:r>
          </w:p>
        </w:tc>
        <w:tc>
          <w:tcPr>
            <w:tcW w:w="6769" w:type="dxa"/>
            <w:shd w:val="clear" w:color="auto" w:fill="FFF2CC" w:themeFill="accent4" w:themeFillTint="33"/>
          </w:tcPr>
          <w:p w14:paraId="33F561B7" w14:textId="77777777" w:rsidR="00627C61" w:rsidRPr="00627C61" w:rsidRDefault="002D6885" w:rsidP="005D2BBB">
            <w:pPr>
              <w:autoSpaceDE w:val="0"/>
              <w:autoSpaceDN w:val="0"/>
              <w:adjustRightInd w:val="0"/>
              <w:spacing w:line="480" w:lineRule="auto"/>
              <w:ind w:right="-1"/>
              <w:jc w:val="both"/>
            </w:pPr>
            <w:r w:rsidRPr="00627C61">
              <w:t xml:space="preserve"> fuel type gas, diesel or petrol.</w:t>
            </w:r>
          </w:p>
        </w:tc>
      </w:tr>
      <w:tr w:rsidR="00F579C2" w14:paraId="21299F77" w14:textId="77777777" w:rsidTr="00A42A0A">
        <w:tc>
          <w:tcPr>
            <w:tcW w:w="2518" w:type="dxa"/>
            <w:shd w:val="clear" w:color="auto" w:fill="FFF2CC" w:themeFill="accent4" w:themeFillTint="33"/>
          </w:tcPr>
          <w:p w14:paraId="4775C62D" w14:textId="77777777" w:rsidR="00627C61" w:rsidRPr="00627C61" w:rsidRDefault="002D6885" w:rsidP="005D2BBB">
            <w:pPr>
              <w:autoSpaceDE w:val="0"/>
              <w:autoSpaceDN w:val="0"/>
              <w:adjustRightInd w:val="0"/>
              <w:spacing w:line="480" w:lineRule="auto"/>
              <w:ind w:right="-1"/>
              <w:jc w:val="both"/>
            </w:pPr>
            <w:r w:rsidRPr="00627C61">
              <w:rPr>
                <w:i/>
                <w:iCs/>
              </w:rPr>
              <w:t>odometer</w:t>
            </w:r>
          </w:p>
        </w:tc>
        <w:tc>
          <w:tcPr>
            <w:tcW w:w="6769" w:type="dxa"/>
            <w:shd w:val="clear" w:color="auto" w:fill="FFF2CC" w:themeFill="accent4" w:themeFillTint="33"/>
          </w:tcPr>
          <w:p w14:paraId="0C407DE0" w14:textId="77777777" w:rsidR="00627C61" w:rsidRPr="00627C61" w:rsidRDefault="002D6885" w:rsidP="005D2BBB">
            <w:pPr>
              <w:autoSpaceDE w:val="0"/>
              <w:autoSpaceDN w:val="0"/>
              <w:adjustRightInd w:val="0"/>
              <w:spacing w:line="480" w:lineRule="auto"/>
              <w:ind w:right="-1"/>
              <w:jc w:val="both"/>
            </w:pPr>
            <w:r w:rsidRPr="00627C61">
              <w:t xml:space="preserve"> The number of miles the car was driven.</w:t>
            </w:r>
          </w:p>
        </w:tc>
      </w:tr>
      <w:tr w:rsidR="00F579C2" w14:paraId="1541C9EE" w14:textId="77777777" w:rsidTr="00A42A0A">
        <w:tc>
          <w:tcPr>
            <w:tcW w:w="2518" w:type="dxa"/>
            <w:shd w:val="clear" w:color="auto" w:fill="FFF2CC" w:themeFill="accent4" w:themeFillTint="33"/>
          </w:tcPr>
          <w:p w14:paraId="54D76EB2" w14:textId="77777777" w:rsidR="00627C61" w:rsidRPr="00627C61" w:rsidRDefault="002D6885" w:rsidP="005D2BBB">
            <w:pPr>
              <w:autoSpaceDE w:val="0"/>
              <w:autoSpaceDN w:val="0"/>
              <w:adjustRightInd w:val="0"/>
              <w:spacing w:line="480" w:lineRule="auto"/>
              <w:ind w:right="-1"/>
              <w:jc w:val="both"/>
            </w:pPr>
            <w:r w:rsidRPr="00627C61">
              <w:rPr>
                <w:i/>
                <w:iCs/>
              </w:rPr>
              <w:t>title_status</w:t>
            </w:r>
          </w:p>
        </w:tc>
        <w:tc>
          <w:tcPr>
            <w:tcW w:w="6769" w:type="dxa"/>
            <w:shd w:val="clear" w:color="auto" w:fill="FFF2CC" w:themeFill="accent4" w:themeFillTint="33"/>
          </w:tcPr>
          <w:p w14:paraId="67BE9407" w14:textId="77777777" w:rsidR="00627C61" w:rsidRPr="00627C61" w:rsidRDefault="002D6885" w:rsidP="005D2BBB">
            <w:pPr>
              <w:autoSpaceDE w:val="0"/>
              <w:autoSpaceDN w:val="0"/>
              <w:adjustRightInd w:val="0"/>
              <w:spacing w:line="480" w:lineRule="auto"/>
              <w:ind w:right="-1"/>
              <w:jc w:val="both"/>
            </w:pPr>
            <w:r w:rsidRPr="00627C61">
              <w:t xml:space="preserve"> The current state of the car (clean or not)</w:t>
            </w:r>
          </w:p>
        </w:tc>
      </w:tr>
      <w:tr w:rsidR="00F579C2" w14:paraId="00D804E2" w14:textId="77777777" w:rsidTr="00A42A0A">
        <w:tc>
          <w:tcPr>
            <w:tcW w:w="2518" w:type="dxa"/>
            <w:shd w:val="clear" w:color="auto" w:fill="FFF2CC" w:themeFill="accent4" w:themeFillTint="33"/>
          </w:tcPr>
          <w:p w14:paraId="17EC6CD4" w14:textId="77777777" w:rsidR="00627C61" w:rsidRPr="00627C61" w:rsidRDefault="002D6885" w:rsidP="005D2BBB">
            <w:pPr>
              <w:autoSpaceDE w:val="0"/>
              <w:autoSpaceDN w:val="0"/>
              <w:adjustRightInd w:val="0"/>
              <w:spacing w:line="480" w:lineRule="auto"/>
              <w:ind w:right="-1"/>
              <w:jc w:val="both"/>
            </w:pPr>
            <w:r w:rsidRPr="00627C61">
              <w:rPr>
                <w:i/>
                <w:iCs/>
              </w:rPr>
              <w:t>transmission</w:t>
            </w:r>
          </w:p>
        </w:tc>
        <w:tc>
          <w:tcPr>
            <w:tcW w:w="6769" w:type="dxa"/>
            <w:shd w:val="clear" w:color="auto" w:fill="FFF2CC" w:themeFill="accent4" w:themeFillTint="33"/>
          </w:tcPr>
          <w:p w14:paraId="6417D1C9" w14:textId="77777777" w:rsidR="00627C61" w:rsidRPr="00627C61" w:rsidRDefault="002D6885" w:rsidP="005D2BBB">
            <w:pPr>
              <w:autoSpaceDE w:val="0"/>
              <w:autoSpaceDN w:val="0"/>
              <w:adjustRightInd w:val="0"/>
              <w:spacing w:line="480" w:lineRule="auto"/>
              <w:ind w:right="-1"/>
              <w:jc w:val="both"/>
            </w:pPr>
            <w:r w:rsidRPr="00627C61">
              <w:t xml:space="preserve"> Transmission type of the car (automatic, manual or hybrid)</w:t>
            </w:r>
          </w:p>
        </w:tc>
      </w:tr>
      <w:tr w:rsidR="00F579C2" w14:paraId="1FB65875" w14:textId="77777777" w:rsidTr="00A42A0A">
        <w:tc>
          <w:tcPr>
            <w:tcW w:w="2518" w:type="dxa"/>
            <w:shd w:val="clear" w:color="auto" w:fill="FFF2CC" w:themeFill="accent4" w:themeFillTint="33"/>
          </w:tcPr>
          <w:p w14:paraId="7A40050D" w14:textId="77777777" w:rsidR="00627C61" w:rsidRPr="00627C61" w:rsidRDefault="002D6885" w:rsidP="005D2BBB">
            <w:pPr>
              <w:autoSpaceDE w:val="0"/>
              <w:autoSpaceDN w:val="0"/>
              <w:adjustRightInd w:val="0"/>
              <w:spacing w:line="480" w:lineRule="auto"/>
              <w:ind w:right="-1"/>
              <w:jc w:val="both"/>
            </w:pPr>
            <w:r w:rsidRPr="00627C61">
              <w:rPr>
                <w:i/>
                <w:iCs/>
              </w:rPr>
              <w:t>drive</w:t>
            </w:r>
          </w:p>
        </w:tc>
        <w:tc>
          <w:tcPr>
            <w:tcW w:w="6769" w:type="dxa"/>
            <w:shd w:val="clear" w:color="auto" w:fill="FFF2CC" w:themeFill="accent4" w:themeFillTint="33"/>
          </w:tcPr>
          <w:p w14:paraId="050EB159" w14:textId="77777777" w:rsidR="00627C61" w:rsidRPr="00627C61" w:rsidRDefault="002D6885" w:rsidP="005D2BBB">
            <w:pPr>
              <w:autoSpaceDE w:val="0"/>
              <w:autoSpaceDN w:val="0"/>
              <w:adjustRightInd w:val="0"/>
              <w:spacing w:line="480" w:lineRule="auto"/>
              <w:ind w:right="-1"/>
              <w:jc w:val="both"/>
            </w:pPr>
            <w:r w:rsidRPr="00627C61">
              <w:t xml:space="preserve"> Drive type whether it's RWD,4wd, or fwd.</w:t>
            </w:r>
          </w:p>
        </w:tc>
      </w:tr>
      <w:tr w:rsidR="00F579C2" w14:paraId="71BA8A1A" w14:textId="77777777" w:rsidTr="00A42A0A">
        <w:tc>
          <w:tcPr>
            <w:tcW w:w="2518" w:type="dxa"/>
            <w:shd w:val="clear" w:color="auto" w:fill="FFF2CC" w:themeFill="accent4" w:themeFillTint="33"/>
          </w:tcPr>
          <w:p w14:paraId="316C5207" w14:textId="77777777" w:rsidR="00627C61" w:rsidRPr="00627C61" w:rsidRDefault="002D6885" w:rsidP="005D2BBB">
            <w:pPr>
              <w:autoSpaceDE w:val="0"/>
              <w:autoSpaceDN w:val="0"/>
              <w:adjustRightInd w:val="0"/>
              <w:spacing w:line="480" w:lineRule="auto"/>
              <w:ind w:right="-1"/>
              <w:jc w:val="both"/>
            </w:pPr>
            <w:r w:rsidRPr="00627C61">
              <w:rPr>
                <w:i/>
                <w:iCs/>
              </w:rPr>
              <w:t>size</w:t>
            </w:r>
          </w:p>
        </w:tc>
        <w:tc>
          <w:tcPr>
            <w:tcW w:w="6769" w:type="dxa"/>
            <w:shd w:val="clear" w:color="auto" w:fill="FFF2CC" w:themeFill="accent4" w:themeFillTint="33"/>
          </w:tcPr>
          <w:p w14:paraId="2393A1FF" w14:textId="77777777" w:rsidR="00627C61" w:rsidRPr="00627C61" w:rsidRDefault="002D6885" w:rsidP="005D2BBB">
            <w:pPr>
              <w:autoSpaceDE w:val="0"/>
              <w:autoSpaceDN w:val="0"/>
              <w:adjustRightInd w:val="0"/>
              <w:spacing w:line="480" w:lineRule="auto"/>
              <w:ind w:right="-1"/>
              <w:jc w:val="both"/>
            </w:pPr>
            <w:r w:rsidRPr="00627C61">
              <w:t xml:space="preserve"> Size of the car.</w:t>
            </w:r>
          </w:p>
        </w:tc>
      </w:tr>
      <w:tr w:rsidR="00F579C2" w14:paraId="0C8015BC" w14:textId="77777777" w:rsidTr="00A42A0A">
        <w:tc>
          <w:tcPr>
            <w:tcW w:w="2518" w:type="dxa"/>
            <w:shd w:val="clear" w:color="auto" w:fill="FFF2CC" w:themeFill="accent4" w:themeFillTint="33"/>
          </w:tcPr>
          <w:p w14:paraId="1C50F8D0" w14:textId="77777777" w:rsidR="00627C61" w:rsidRPr="00627C61" w:rsidRDefault="002D6885" w:rsidP="005D2BBB">
            <w:pPr>
              <w:autoSpaceDE w:val="0"/>
              <w:autoSpaceDN w:val="0"/>
              <w:adjustRightInd w:val="0"/>
              <w:spacing w:line="480" w:lineRule="auto"/>
              <w:ind w:right="-1"/>
              <w:jc w:val="both"/>
            </w:pPr>
            <w:r w:rsidRPr="00627C61">
              <w:rPr>
                <w:i/>
                <w:iCs/>
              </w:rPr>
              <w:t>type</w:t>
            </w:r>
          </w:p>
        </w:tc>
        <w:tc>
          <w:tcPr>
            <w:tcW w:w="6769" w:type="dxa"/>
            <w:shd w:val="clear" w:color="auto" w:fill="FFF2CC" w:themeFill="accent4" w:themeFillTint="33"/>
          </w:tcPr>
          <w:p w14:paraId="696616A8" w14:textId="77777777" w:rsidR="00627C61" w:rsidRPr="00627C61" w:rsidRDefault="002D6885" w:rsidP="005D2BBB">
            <w:pPr>
              <w:autoSpaceDE w:val="0"/>
              <w:autoSpaceDN w:val="0"/>
              <w:adjustRightInd w:val="0"/>
              <w:spacing w:line="480" w:lineRule="auto"/>
              <w:ind w:right="-1"/>
              <w:jc w:val="both"/>
            </w:pPr>
            <w:r w:rsidRPr="00627C61">
              <w:t xml:space="preserve"> Car family type (hatchback, sedan, or some other category)</w:t>
            </w:r>
          </w:p>
        </w:tc>
      </w:tr>
      <w:tr w:rsidR="00F579C2" w14:paraId="765B0993" w14:textId="77777777" w:rsidTr="00A42A0A">
        <w:tc>
          <w:tcPr>
            <w:tcW w:w="2518" w:type="dxa"/>
            <w:shd w:val="clear" w:color="auto" w:fill="FFF2CC" w:themeFill="accent4" w:themeFillTint="33"/>
          </w:tcPr>
          <w:p w14:paraId="28CE7396" w14:textId="77777777" w:rsidR="00627C61" w:rsidRPr="00627C61" w:rsidRDefault="002D6885" w:rsidP="005D2BBB">
            <w:pPr>
              <w:autoSpaceDE w:val="0"/>
              <w:autoSpaceDN w:val="0"/>
              <w:adjustRightInd w:val="0"/>
              <w:spacing w:line="480" w:lineRule="auto"/>
              <w:ind w:right="-1"/>
              <w:jc w:val="both"/>
            </w:pPr>
            <w:r w:rsidRPr="00627C61">
              <w:rPr>
                <w:i/>
                <w:iCs/>
              </w:rPr>
              <w:t>paint_color</w:t>
            </w:r>
          </w:p>
        </w:tc>
        <w:tc>
          <w:tcPr>
            <w:tcW w:w="6769" w:type="dxa"/>
            <w:shd w:val="clear" w:color="auto" w:fill="FFF2CC" w:themeFill="accent4" w:themeFillTint="33"/>
          </w:tcPr>
          <w:p w14:paraId="1335145E" w14:textId="77777777" w:rsidR="00627C61" w:rsidRPr="00627C61" w:rsidRDefault="002D6885" w:rsidP="005D2BBB">
            <w:pPr>
              <w:autoSpaceDE w:val="0"/>
              <w:autoSpaceDN w:val="0"/>
              <w:adjustRightInd w:val="0"/>
              <w:spacing w:line="480" w:lineRule="auto"/>
              <w:ind w:right="-1"/>
              <w:jc w:val="both"/>
            </w:pPr>
            <w:r w:rsidRPr="00627C61">
              <w:t xml:space="preserve"> Colour of the car</w:t>
            </w:r>
          </w:p>
        </w:tc>
      </w:tr>
      <w:tr w:rsidR="00F579C2" w14:paraId="516094C6" w14:textId="77777777" w:rsidTr="00A42A0A">
        <w:tc>
          <w:tcPr>
            <w:tcW w:w="2518" w:type="dxa"/>
            <w:shd w:val="clear" w:color="auto" w:fill="FFF2CC" w:themeFill="accent4" w:themeFillTint="33"/>
          </w:tcPr>
          <w:p w14:paraId="1D8B4BC8" w14:textId="77777777" w:rsidR="00627C61" w:rsidRPr="00627C61" w:rsidRDefault="002D6885" w:rsidP="005D2BBB">
            <w:pPr>
              <w:autoSpaceDE w:val="0"/>
              <w:autoSpaceDN w:val="0"/>
              <w:adjustRightInd w:val="0"/>
              <w:spacing w:line="480" w:lineRule="auto"/>
              <w:ind w:right="-1"/>
              <w:jc w:val="both"/>
            </w:pPr>
            <w:r w:rsidRPr="00627C61">
              <w:rPr>
                <w:i/>
                <w:iCs/>
              </w:rPr>
              <w:t>description</w:t>
            </w:r>
          </w:p>
        </w:tc>
        <w:tc>
          <w:tcPr>
            <w:tcW w:w="6769" w:type="dxa"/>
            <w:shd w:val="clear" w:color="auto" w:fill="FFF2CC" w:themeFill="accent4" w:themeFillTint="33"/>
          </w:tcPr>
          <w:p w14:paraId="03E70968" w14:textId="77777777" w:rsidR="00627C61" w:rsidRPr="00627C61" w:rsidRDefault="002D6885" w:rsidP="005D2BBB">
            <w:pPr>
              <w:autoSpaceDE w:val="0"/>
              <w:autoSpaceDN w:val="0"/>
              <w:adjustRightInd w:val="0"/>
              <w:spacing w:line="480" w:lineRule="auto"/>
              <w:ind w:right="-1"/>
              <w:jc w:val="both"/>
            </w:pPr>
            <w:r w:rsidRPr="00627C61">
              <w:t xml:space="preserve"> a short description of the car written by the seller</w:t>
            </w:r>
          </w:p>
        </w:tc>
      </w:tr>
      <w:tr w:rsidR="00F579C2" w14:paraId="5388D488" w14:textId="77777777" w:rsidTr="00A42A0A">
        <w:tc>
          <w:tcPr>
            <w:tcW w:w="2518" w:type="dxa"/>
            <w:shd w:val="clear" w:color="auto" w:fill="FFF2CC" w:themeFill="accent4" w:themeFillTint="33"/>
          </w:tcPr>
          <w:p w14:paraId="01386067" w14:textId="77777777" w:rsidR="00627C61" w:rsidRPr="00627C61" w:rsidRDefault="002D6885" w:rsidP="005D2BBB">
            <w:pPr>
              <w:autoSpaceDE w:val="0"/>
              <w:autoSpaceDN w:val="0"/>
              <w:adjustRightInd w:val="0"/>
              <w:spacing w:line="480" w:lineRule="auto"/>
              <w:ind w:right="-1"/>
              <w:jc w:val="both"/>
            </w:pPr>
            <w:r w:rsidRPr="00627C61">
              <w:rPr>
                <w:i/>
                <w:iCs/>
              </w:rPr>
              <w:t>desc_available</w:t>
            </w:r>
          </w:p>
        </w:tc>
        <w:tc>
          <w:tcPr>
            <w:tcW w:w="6769" w:type="dxa"/>
            <w:shd w:val="clear" w:color="auto" w:fill="FFF2CC" w:themeFill="accent4" w:themeFillTint="33"/>
          </w:tcPr>
          <w:p w14:paraId="6AD6F52E" w14:textId="77777777" w:rsidR="00627C61" w:rsidRPr="00627C61" w:rsidRDefault="002D6885" w:rsidP="005D2BBB">
            <w:pPr>
              <w:autoSpaceDE w:val="0"/>
              <w:autoSpaceDN w:val="0"/>
              <w:adjustRightInd w:val="0"/>
              <w:spacing w:line="480" w:lineRule="auto"/>
              <w:ind w:right="-1"/>
              <w:jc w:val="both"/>
            </w:pPr>
            <w:r w:rsidRPr="00627C61">
              <w:t xml:space="preserve"> Has true or false values based on the availability of description</w:t>
            </w:r>
          </w:p>
        </w:tc>
      </w:tr>
      <w:tr w:rsidR="00F579C2" w14:paraId="2ACFF72F" w14:textId="77777777" w:rsidTr="00A42A0A">
        <w:tc>
          <w:tcPr>
            <w:tcW w:w="2518" w:type="dxa"/>
            <w:shd w:val="clear" w:color="auto" w:fill="FFF2CC" w:themeFill="accent4" w:themeFillTint="33"/>
          </w:tcPr>
          <w:p w14:paraId="434E3D4C" w14:textId="77777777" w:rsidR="00627C61" w:rsidRPr="00627C61" w:rsidRDefault="002D6885" w:rsidP="005D2BBB">
            <w:pPr>
              <w:autoSpaceDE w:val="0"/>
              <w:autoSpaceDN w:val="0"/>
              <w:adjustRightInd w:val="0"/>
              <w:spacing w:line="480" w:lineRule="auto"/>
              <w:ind w:right="-1"/>
              <w:jc w:val="both"/>
            </w:pPr>
            <w:r w:rsidRPr="00627C61">
              <w:rPr>
                <w:i/>
                <w:iCs/>
              </w:rPr>
              <w:t>image_available</w:t>
            </w:r>
          </w:p>
        </w:tc>
        <w:tc>
          <w:tcPr>
            <w:tcW w:w="6769" w:type="dxa"/>
            <w:shd w:val="clear" w:color="auto" w:fill="FFF2CC" w:themeFill="accent4" w:themeFillTint="33"/>
          </w:tcPr>
          <w:p w14:paraId="2B9268EC" w14:textId="77777777" w:rsidR="00627C61" w:rsidRPr="00627C61" w:rsidRDefault="002D6885" w:rsidP="005D2BBB">
            <w:pPr>
              <w:autoSpaceDE w:val="0"/>
              <w:autoSpaceDN w:val="0"/>
              <w:adjustRightInd w:val="0"/>
              <w:spacing w:line="480" w:lineRule="auto"/>
              <w:ind w:right="-1"/>
              <w:jc w:val="both"/>
            </w:pPr>
            <w:r w:rsidRPr="00627C61">
              <w:t xml:space="preserve"> Has true or false values based on the availability of image</w:t>
            </w:r>
          </w:p>
        </w:tc>
      </w:tr>
      <w:tr w:rsidR="00F579C2" w14:paraId="44ADFAC3" w14:textId="77777777" w:rsidTr="00A42A0A">
        <w:tc>
          <w:tcPr>
            <w:tcW w:w="2518" w:type="dxa"/>
            <w:shd w:val="clear" w:color="auto" w:fill="FFF2CC" w:themeFill="accent4" w:themeFillTint="33"/>
          </w:tcPr>
          <w:p w14:paraId="074A8A90" w14:textId="77777777" w:rsidR="00627C61" w:rsidRPr="00627C61" w:rsidRDefault="002D6885" w:rsidP="005D2BBB">
            <w:pPr>
              <w:autoSpaceDE w:val="0"/>
              <w:autoSpaceDN w:val="0"/>
              <w:adjustRightInd w:val="0"/>
              <w:spacing w:line="480" w:lineRule="auto"/>
              <w:ind w:right="-1"/>
              <w:jc w:val="both"/>
            </w:pPr>
            <w:r w:rsidRPr="00627C61">
              <w:rPr>
                <w:i/>
                <w:iCs/>
              </w:rPr>
              <w:lastRenderedPageBreak/>
              <w:t>Age</w:t>
            </w:r>
          </w:p>
        </w:tc>
        <w:tc>
          <w:tcPr>
            <w:tcW w:w="6769" w:type="dxa"/>
            <w:shd w:val="clear" w:color="auto" w:fill="FFF2CC" w:themeFill="accent4" w:themeFillTint="33"/>
          </w:tcPr>
          <w:p w14:paraId="51B26A89" w14:textId="77777777" w:rsidR="00627C61" w:rsidRPr="00627C61" w:rsidRDefault="002D6885" w:rsidP="00A42A0A">
            <w:pPr>
              <w:keepNext/>
              <w:autoSpaceDE w:val="0"/>
              <w:autoSpaceDN w:val="0"/>
              <w:adjustRightInd w:val="0"/>
              <w:spacing w:line="480" w:lineRule="auto"/>
              <w:ind w:right="-1"/>
              <w:jc w:val="both"/>
            </w:pPr>
            <w:r w:rsidRPr="00627C61">
              <w:t xml:space="preserve"> calculated by subtracting the year from the current year</w:t>
            </w:r>
          </w:p>
        </w:tc>
      </w:tr>
    </w:tbl>
    <w:p w14:paraId="6179E161" w14:textId="7A75F207" w:rsidR="00445055" w:rsidRPr="00912468" w:rsidRDefault="002D6885" w:rsidP="00DA5A95">
      <w:pPr>
        <w:pStyle w:val="Caption"/>
        <w:jc w:val="center"/>
        <w:rPr>
          <w:sz w:val="24"/>
          <w:szCs w:val="24"/>
        </w:rPr>
      </w:pPr>
      <w:r>
        <w:t xml:space="preserve">Table </w:t>
      </w:r>
      <w:r w:rsidR="009C03DA">
        <w:fldChar w:fldCharType="begin"/>
      </w:r>
      <w:r w:rsidR="009C03DA">
        <w:instrText xml:space="preserve"> SEQ Table \* ARABIC </w:instrText>
      </w:r>
      <w:r w:rsidR="009C03DA">
        <w:fldChar w:fldCharType="separate"/>
      </w:r>
      <w:r w:rsidR="009C03DA">
        <w:rPr>
          <w:noProof/>
        </w:rPr>
        <w:t>1</w:t>
      </w:r>
      <w:r w:rsidR="009C03DA">
        <w:rPr>
          <w:noProof/>
        </w:rPr>
        <w:fldChar w:fldCharType="end"/>
      </w:r>
      <w:r>
        <w:t>: Feature descriptions</w:t>
      </w:r>
    </w:p>
    <w:p w14:paraId="1BC83E93" w14:textId="77777777" w:rsidR="00C028E1" w:rsidRDefault="002D6885" w:rsidP="001B4645">
      <w:pPr>
        <w:autoSpaceDE w:val="0"/>
        <w:autoSpaceDN w:val="0"/>
        <w:adjustRightInd w:val="0"/>
        <w:spacing w:before="240" w:line="480" w:lineRule="auto"/>
        <w:ind w:right="-1"/>
        <w:jc w:val="both"/>
        <w:rPr>
          <w:b/>
          <w:bCs/>
          <w:sz w:val="28"/>
          <w:szCs w:val="28"/>
        </w:rPr>
      </w:pPr>
      <w:r w:rsidRPr="00FB41E4">
        <w:rPr>
          <w:b/>
          <w:bCs/>
          <w:sz w:val="28"/>
          <w:szCs w:val="28"/>
        </w:rPr>
        <w:t xml:space="preserve">3.3 Tools and Technologies: Libraries </w:t>
      </w:r>
      <w:r w:rsidR="0088113A">
        <w:rPr>
          <w:b/>
          <w:bCs/>
          <w:sz w:val="28"/>
          <w:szCs w:val="28"/>
        </w:rPr>
        <w:t>&amp;</w:t>
      </w:r>
      <w:r w:rsidRPr="00FB41E4">
        <w:rPr>
          <w:b/>
          <w:bCs/>
          <w:sz w:val="28"/>
          <w:szCs w:val="28"/>
        </w:rPr>
        <w:t xml:space="preserve"> Technologies used</w:t>
      </w:r>
    </w:p>
    <w:tbl>
      <w:tblPr>
        <w:tblStyle w:val="TableGrid"/>
        <w:tblW w:w="0" w:type="auto"/>
        <w:shd w:val="clear" w:color="auto" w:fill="FFF2CC" w:themeFill="accent4" w:themeFillTint="33"/>
        <w:tblLook w:val="04A0" w:firstRow="1" w:lastRow="0" w:firstColumn="1" w:lastColumn="0" w:noHBand="0" w:noVBand="1"/>
      </w:tblPr>
      <w:tblGrid>
        <w:gridCol w:w="2073"/>
        <w:gridCol w:w="6988"/>
      </w:tblGrid>
      <w:tr w:rsidR="00F579C2" w14:paraId="58F4FE84" w14:textId="77777777" w:rsidTr="00F869D7">
        <w:tc>
          <w:tcPr>
            <w:tcW w:w="2093" w:type="dxa"/>
            <w:shd w:val="clear" w:color="auto" w:fill="FFF2CC" w:themeFill="accent4" w:themeFillTint="33"/>
          </w:tcPr>
          <w:p w14:paraId="6C155C4D" w14:textId="77777777" w:rsidR="00DA5A95" w:rsidRPr="00DA5A95" w:rsidRDefault="002D6885" w:rsidP="00BC3856">
            <w:pPr>
              <w:autoSpaceDE w:val="0"/>
              <w:autoSpaceDN w:val="0"/>
              <w:adjustRightInd w:val="0"/>
              <w:spacing w:line="480" w:lineRule="auto"/>
              <w:ind w:right="-1"/>
              <w:jc w:val="both"/>
            </w:pPr>
            <w:r>
              <w:t>Tools</w:t>
            </w:r>
          </w:p>
        </w:tc>
        <w:tc>
          <w:tcPr>
            <w:tcW w:w="7194" w:type="dxa"/>
            <w:shd w:val="clear" w:color="auto" w:fill="FFF2CC" w:themeFill="accent4" w:themeFillTint="33"/>
          </w:tcPr>
          <w:p w14:paraId="0A82DA15" w14:textId="77777777" w:rsidR="00DA5A95" w:rsidRPr="00DA5A95" w:rsidRDefault="002D6885" w:rsidP="00BC3856">
            <w:pPr>
              <w:autoSpaceDE w:val="0"/>
              <w:autoSpaceDN w:val="0"/>
              <w:adjustRightInd w:val="0"/>
              <w:spacing w:line="480" w:lineRule="auto"/>
              <w:ind w:right="-1"/>
              <w:jc w:val="both"/>
            </w:pPr>
            <w:r w:rsidRPr="00DA5A95">
              <w:t xml:space="preserve"> Jupyter</w:t>
            </w:r>
            <w:r>
              <w:t>-</w:t>
            </w:r>
            <w:r w:rsidRPr="00DA5A95">
              <w:t>Lab version 3.2.8, Spyder, Tableau</w:t>
            </w:r>
            <w:r>
              <w:t xml:space="preserve"> and Microsoft VS Code</w:t>
            </w:r>
          </w:p>
        </w:tc>
      </w:tr>
      <w:tr w:rsidR="00F579C2" w14:paraId="44CFE910" w14:textId="77777777" w:rsidTr="00F869D7">
        <w:tc>
          <w:tcPr>
            <w:tcW w:w="2093" w:type="dxa"/>
            <w:shd w:val="clear" w:color="auto" w:fill="FFF2CC" w:themeFill="accent4" w:themeFillTint="33"/>
          </w:tcPr>
          <w:p w14:paraId="49D4F235" w14:textId="77777777" w:rsidR="00DA5A95" w:rsidRPr="00DA5A95" w:rsidRDefault="002D6885" w:rsidP="00BC3856">
            <w:pPr>
              <w:autoSpaceDE w:val="0"/>
              <w:autoSpaceDN w:val="0"/>
              <w:adjustRightInd w:val="0"/>
              <w:spacing w:line="480" w:lineRule="auto"/>
              <w:ind w:right="-1"/>
              <w:jc w:val="both"/>
            </w:pPr>
            <w:r w:rsidRPr="00DA5A95">
              <w:t>Technologies</w:t>
            </w:r>
          </w:p>
        </w:tc>
        <w:tc>
          <w:tcPr>
            <w:tcW w:w="7194" w:type="dxa"/>
            <w:shd w:val="clear" w:color="auto" w:fill="FFF2CC" w:themeFill="accent4" w:themeFillTint="33"/>
          </w:tcPr>
          <w:p w14:paraId="095CB672" w14:textId="77777777" w:rsidR="00DA5A95" w:rsidRPr="00DA5A95" w:rsidRDefault="002D6885" w:rsidP="00BC3856">
            <w:pPr>
              <w:autoSpaceDE w:val="0"/>
              <w:autoSpaceDN w:val="0"/>
              <w:adjustRightInd w:val="0"/>
              <w:spacing w:line="480" w:lineRule="auto"/>
              <w:ind w:right="-1"/>
              <w:jc w:val="both"/>
            </w:pPr>
            <w:r w:rsidRPr="00DA5A95">
              <w:t xml:space="preserve"> Python 3</w:t>
            </w:r>
          </w:p>
        </w:tc>
      </w:tr>
      <w:tr w:rsidR="00F579C2" w14:paraId="782FF415" w14:textId="77777777" w:rsidTr="00F869D7">
        <w:tc>
          <w:tcPr>
            <w:tcW w:w="2093" w:type="dxa"/>
            <w:shd w:val="clear" w:color="auto" w:fill="FFF2CC" w:themeFill="accent4" w:themeFillTint="33"/>
          </w:tcPr>
          <w:p w14:paraId="772CE6BF" w14:textId="77777777" w:rsidR="00DA5A95" w:rsidRPr="00DA5A95" w:rsidRDefault="002D6885" w:rsidP="00BC3856">
            <w:pPr>
              <w:autoSpaceDE w:val="0"/>
              <w:autoSpaceDN w:val="0"/>
              <w:adjustRightInd w:val="0"/>
              <w:spacing w:line="480" w:lineRule="auto"/>
              <w:ind w:right="-1"/>
              <w:jc w:val="both"/>
            </w:pPr>
            <w:r w:rsidRPr="00DA5A95">
              <w:t>Libraries</w:t>
            </w:r>
          </w:p>
        </w:tc>
        <w:tc>
          <w:tcPr>
            <w:tcW w:w="7194" w:type="dxa"/>
            <w:shd w:val="clear" w:color="auto" w:fill="FFF2CC" w:themeFill="accent4" w:themeFillTint="33"/>
          </w:tcPr>
          <w:p w14:paraId="109D28B9" w14:textId="77777777" w:rsidR="00DA5A95" w:rsidRPr="00DA5A95" w:rsidRDefault="002D6885" w:rsidP="00F869D7">
            <w:pPr>
              <w:keepNext/>
              <w:autoSpaceDE w:val="0"/>
              <w:autoSpaceDN w:val="0"/>
              <w:adjustRightInd w:val="0"/>
              <w:spacing w:line="480" w:lineRule="auto"/>
              <w:ind w:right="-1"/>
              <w:jc w:val="both"/>
            </w:pPr>
            <w:r w:rsidRPr="00DA5A95">
              <w:t xml:space="preserve"> Pandas, NumPy, Scikit-Learn (sklearn), Seaborn, Matplotlib, Datetime, Phi</w:t>
            </w:r>
            <w:r>
              <w:t>-K</w:t>
            </w:r>
            <w:r w:rsidRPr="00DA5A95">
              <w:t>, SciPy</w:t>
            </w:r>
          </w:p>
        </w:tc>
      </w:tr>
    </w:tbl>
    <w:p w14:paraId="62B3B047" w14:textId="22CCABE8" w:rsidR="00F869D7" w:rsidRDefault="002D6885" w:rsidP="00F869D7">
      <w:pPr>
        <w:pStyle w:val="Caption"/>
        <w:jc w:val="center"/>
      </w:pPr>
      <w:r>
        <w:t xml:space="preserve">Table </w:t>
      </w:r>
      <w:r w:rsidR="009C03DA">
        <w:fldChar w:fldCharType="begin"/>
      </w:r>
      <w:r w:rsidR="009C03DA">
        <w:instrText xml:space="preserve"> SEQ Table \* ARABIC </w:instrText>
      </w:r>
      <w:r w:rsidR="009C03DA">
        <w:fldChar w:fldCharType="separate"/>
      </w:r>
      <w:r w:rsidR="009C03DA">
        <w:rPr>
          <w:noProof/>
        </w:rPr>
        <w:t>2</w:t>
      </w:r>
      <w:r w:rsidR="009C03DA">
        <w:rPr>
          <w:noProof/>
        </w:rPr>
        <w:fldChar w:fldCharType="end"/>
      </w:r>
      <w:r>
        <w:t>: Tools and Technologies used</w:t>
      </w:r>
    </w:p>
    <w:p w14:paraId="227E8E4E" w14:textId="77777777" w:rsidR="00F857A9" w:rsidRPr="00F869D7" w:rsidRDefault="002D6885" w:rsidP="004B3365">
      <w:pPr>
        <w:autoSpaceDE w:val="0"/>
        <w:autoSpaceDN w:val="0"/>
        <w:adjustRightInd w:val="0"/>
        <w:spacing w:line="480" w:lineRule="auto"/>
        <w:ind w:right="-1"/>
        <w:jc w:val="both"/>
        <w:rPr>
          <w:b/>
          <w:bCs/>
        </w:rPr>
      </w:pPr>
      <w:r w:rsidRPr="00F869D7">
        <w:rPr>
          <w:b/>
          <w:bCs/>
          <w:i/>
          <w:iCs/>
        </w:rPr>
        <w:t>New Libraries used</w:t>
      </w:r>
      <w:r w:rsidRPr="00F869D7">
        <w:rPr>
          <w:b/>
          <w:bCs/>
        </w:rPr>
        <w:t xml:space="preserve">: </w:t>
      </w:r>
    </w:p>
    <w:p w14:paraId="6C25F923" w14:textId="77777777" w:rsidR="00D41963" w:rsidRDefault="002D6885" w:rsidP="004B3365">
      <w:pPr>
        <w:spacing w:line="480" w:lineRule="auto"/>
        <w:ind w:right="-1"/>
        <w:jc w:val="both"/>
      </w:pPr>
      <w:r w:rsidRPr="00F869D7">
        <w:rPr>
          <w:i/>
          <w:iCs/>
        </w:rPr>
        <w:t>Phi</w:t>
      </w:r>
      <w:r w:rsidR="00F869D7">
        <w:rPr>
          <w:i/>
          <w:iCs/>
        </w:rPr>
        <w:t>-</w:t>
      </w:r>
      <w:r w:rsidRPr="00F869D7">
        <w:rPr>
          <w:i/>
          <w:iCs/>
        </w:rPr>
        <w:t>K</w:t>
      </w:r>
      <w:r>
        <w:t>: Phi</w:t>
      </w:r>
      <w:r w:rsidR="00F869D7">
        <w:t>-</w:t>
      </w:r>
      <w:r>
        <w:t>k is a new correlation coefficient which refines the traditional Pearson's correlation. The three main advantages of Phi</w:t>
      </w:r>
      <w:r w:rsidR="00F869D7">
        <w:t>-</w:t>
      </w:r>
      <w:r>
        <w:t>k over other correlation methods: “</w:t>
      </w:r>
      <w:r w:rsidRPr="007E7D74">
        <w:t>First, it works consistently between categorical, ordinal and interval variables. Second, it captures non-linear dependency. Third, it reverts to the Pearson correlation coefficient in case of the bivariate normal input distribution.</w:t>
      </w:r>
      <w:r>
        <w:t>”</w:t>
      </w:r>
      <w:r w:rsidRPr="007E7D74">
        <w:t xml:space="preserve"> </w:t>
      </w:r>
      <w:r>
        <w:t>This is especially used to study variables of mixed data types</w:t>
      </w:r>
      <w:r>
        <w:fldChar w:fldCharType="begin"/>
      </w:r>
      <w:r w:rsidR="00387D95">
        <w:instrText xml:space="preserve"> ADDIN ZOTERO_ITEM CSL_CITATION {"citationID":"u8ttdVLo","properties":{"formattedCitation":"({\\i{}Phi_K Correlation Analyzer Library}, 2018)","plainCitation":"(Phi_K Correlation Analyzer Library, 2018)","noteIndex":0},"citationItems":[{"id":11,"uris":["http://zotero.org/users/local/cEMvwjYc/items/Q6ND9SGX"],"itemData":{"id":11,"type":"webpage","abstract":"Phi_K correlation library documentation","title":"Phi_K Correlation Analyzer Library","URL":"https://phik.readthedocs.io/en/latest/","accessed":{"date-parts":[["2022",5,25]]},"issued":{"date-parts":[["2018"]]}}}],"schema":"https://github.com/citation-style-language/schema/raw/master/csl-citation.json"} </w:instrText>
      </w:r>
      <w:r>
        <w:fldChar w:fldCharType="separate"/>
      </w:r>
      <w:r w:rsidR="00387D95" w:rsidRPr="00387D95">
        <w:t xml:space="preserve"> (</w:t>
      </w:r>
      <w:r w:rsidR="00387D95" w:rsidRPr="00387D95">
        <w:rPr>
          <w:i/>
          <w:iCs/>
        </w:rPr>
        <w:t>Phi_K Correlation Analyzer Library</w:t>
      </w:r>
      <w:r w:rsidR="00387D95" w:rsidRPr="00387D95">
        <w:t>, 2018)</w:t>
      </w:r>
      <w:r>
        <w:fldChar w:fldCharType="end"/>
      </w:r>
      <w:r w:rsidR="008067AD">
        <w:t>. Fig. 5</w:t>
      </w:r>
      <w:r>
        <w:t xml:space="preserve"> </w:t>
      </w:r>
      <w:r w:rsidR="008067AD">
        <w:t xml:space="preserve">shows </w:t>
      </w:r>
      <w:r>
        <w:t>the library and syntax for Phi</w:t>
      </w:r>
      <w:r w:rsidR="00F869D7">
        <w:t>-</w:t>
      </w:r>
      <w:r>
        <w:t>k.</w:t>
      </w:r>
    </w:p>
    <w:p w14:paraId="07D39367" w14:textId="77777777" w:rsidR="00D41963" w:rsidRDefault="002D6885" w:rsidP="00860185">
      <w:pPr>
        <w:keepNext/>
        <w:ind w:right="-1"/>
        <w:jc w:val="center"/>
      </w:pPr>
      <w:r w:rsidRPr="007E7D74">
        <w:rPr>
          <w:noProof/>
        </w:rPr>
        <w:drawing>
          <wp:inline distT="0" distB="0" distL="0" distR="0" wp14:anchorId="731A235F" wp14:editId="4CCBD5F8">
            <wp:extent cx="4496427" cy="495369"/>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
                    <pic:cNvPicPr/>
                  </pic:nvPicPr>
                  <pic:blipFill>
                    <a:blip r:embed="rId13"/>
                    <a:stretch>
                      <a:fillRect/>
                    </a:stretch>
                  </pic:blipFill>
                  <pic:spPr>
                    <a:xfrm>
                      <a:off x="0" y="0"/>
                      <a:ext cx="4496427" cy="495369"/>
                    </a:xfrm>
                    <a:prstGeom prst="rect">
                      <a:avLst/>
                    </a:prstGeom>
                  </pic:spPr>
                </pic:pic>
              </a:graphicData>
            </a:graphic>
          </wp:inline>
        </w:drawing>
      </w:r>
    </w:p>
    <w:p w14:paraId="5ACA883E" w14:textId="77777777" w:rsidR="00F857A9" w:rsidRPr="00860185" w:rsidRDefault="002D6885" w:rsidP="00860185">
      <w:pPr>
        <w:pStyle w:val="Caption"/>
        <w:spacing w:line="480" w:lineRule="auto"/>
        <w:ind w:right="-1"/>
        <w:jc w:val="center"/>
        <w:rPr>
          <w:sz w:val="24"/>
          <w:szCs w:val="24"/>
        </w:rPr>
      </w:pPr>
      <w:r>
        <w:t xml:space="preserve">Figure </w:t>
      </w:r>
      <w:r w:rsidR="00F869D7">
        <w:t>5</w:t>
      </w:r>
      <w:r>
        <w:t>: Phi</w:t>
      </w:r>
      <w:r w:rsidR="00F869D7">
        <w:t>-</w:t>
      </w:r>
      <w:r>
        <w:t>k library and syntax</w:t>
      </w:r>
    </w:p>
    <w:p w14:paraId="26D9AAB6" w14:textId="77777777" w:rsidR="00F857A9" w:rsidRDefault="002D6885" w:rsidP="004B3365">
      <w:pPr>
        <w:autoSpaceDE w:val="0"/>
        <w:autoSpaceDN w:val="0"/>
        <w:adjustRightInd w:val="0"/>
        <w:spacing w:line="480" w:lineRule="auto"/>
        <w:ind w:right="-1"/>
        <w:jc w:val="both"/>
      </w:pPr>
      <w:r w:rsidRPr="00F869D7">
        <w:rPr>
          <w:i/>
          <w:iCs/>
        </w:rPr>
        <w:t>Box</w:t>
      </w:r>
      <w:r w:rsidR="006E169B" w:rsidRPr="00F869D7">
        <w:rPr>
          <w:i/>
          <w:iCs/>
        </w:rPr>
        <w:t>-C</w:t>
      </w:r>
      <w:r w:rsidRPr="00F869D7">
        <w:rPr>
          <w:i/>
          <w:iCs/>
        </w:rPr>
        <w:t>ox transformation</w:t>
      </w:r>
      <w:r w:rsidR="00E55D5B">
        <w:t xml:space="preserve">: </w:t>
      </w:r>
      <w:r w:rsidR="00873E56">
        <w:t xml:space="preserve">This is a transformation technique that is used to transform a non-normal feature into a normal distribution. This transformation technique is proposed and developed by statisticians George Box and Sir David Roxbee Cox. At the core of this technique, is an exponent value </w:t>
      </w:r>
      <w:r w:rsidR="00990B9D">
        <w:t>lambda (λ), which varies from -5 to 5. All values for λ are considered optimal values for the data selected</w:t>
      </w:r>
      <w:r w:rsidR="00B61A2A">
        <w:t xml:space="preserve"> </w:t>
      </w:r>
      <w:r w:rsidR="00B61A2A">
        <w:fldChar w:fldCharType="begin"/>
      </w:r>
      <w:r w:rsidR="00B61A2A">
        <w:instrText xml:space="preserve"> ADDIN ZOTERO_ITEM CSL_CITATION {"citationID":"CwaCfxCl","properties":{"formattedCitation":"(Stephanie, 2021)","plainCitation":"(Stephanie, 2021)","noteIndex":0},"citationItems":[{"id":55,"uris":["http://zotero.org/users/local/cEMvwjYc/items/92QK7MWX"],"itemData":{"id":55,"type":"webpage","abstract":"What is a Box Cox transformation? Definition and examples in plain English. What is Lambda in a Box Cox? When you should run the transformation.","container-title":"Statistics How To","language":"en-US","title":"Box Cox Transformation: Definition, Examples","title-short":"Box Cox Transformation","URL":"https://www.statisticshowto.com/box-cox-transformation/","author":[{"literal":"Stephanie"}],"accessed":{"date-parts":[["2022",5,30]]},"issued":{"date-parts":[["2021",8,20]]}}}],"schema":"https://github.com/citation-style-language/schema/raw/master/csl-citation.json"} </w:instrText>
      </w:r>
      <w:r w:rsidR="00B61A2A">
        <w:fldChar w:fldCharType="separate"/>
      </w:r>
      <w:r w:rsidR="00B61A2A" w:rsidRPr="00B61A2A">
        <w:t>(Stephanie, 2021)</w:t>
      </w:r>
      <w:r w:rsidR="00B61A2A">
        <w:fldChar w:fldCharType="end"/>
      </w:r>
      <w:r w:rsidR="00990B9D">
        <w:t>. The optimal value gives the best approximation for a normal distribution curve. This transformation follows the following formula:</w:t>
      </w:r>
    </w:p>
    <w:p w14:paraId="0776C915" w14:textId="77777777" w:rsidR="00990B9D" w:rsidRDefault="002D6885" w:rsidP="004B3365">
      <w:pPr>
        <w:autoSpaceDE w:val="0"/>
        <w:autoSpaceDN w:val="0"/>
        <w:adjustRightInd w:val="0"/>
        <w:spacing w:line="480" w:lineRule="auto"/>
        <w:ind w:right="-1"/>
        <w:jc w:val="both"/>
      </w:pPr>
      <w:r>
        <w:tab/>
      </w:r>
      <w:r>
        <w:tab/>
      </w:r>
      <w:r w:rsidRPr="00F223BF">
        <w:rPr>
          <w:sz w:val="28"/>
          <w:szCs w:val="28"/>
        </w:rPr>
        <w:t xml:space="preserve">y(λ) = </w:t>
      </w:r>
      <m:oMath>
        <m:d>
          <m:dPr>
            <m:begChr m:val="{"/>
            <m:endChr m:val=""/>
            <m:ctrlPr>
              <w:rPr>
                <w:rFonts w:ascii="Cambria Math" w:eastAsiaTheme="minorHAnsi" w:hAnsi="Cambria Math"/>
                <w:i/>
                <w:sz w:val="28"/>
                <w:szCs w:val="28"/>
                <w:lang w:eastAsia="en-US"/>
              </w:rPr>
            </m:ctrlPr>
          </m:dPr>
          <m:e>
            <m:eqArr>
              <m:eqArrPr>
                <m:ctrlPr>
                  <w:rPr>
                    <w:rFonts w:ascii="Cambria Math" w:eastAsiaTheme="minorHAnsi" w:hAnsi="Cambria Math"/>
                    <w:i/>
                    <w:sz w:val="28"/>
                    <w:szCs w:val="28"/>
                    <w:lang w:eastAsia="en-US"/>
                  </w:rPr>
                </m:ctrlPr>
              </m:eqArrPr>
              <m:e>
                <m:f>
                  <m:fPr>
                    <m:ctrlPr>
                      <w:rPr>
                        <w:rFonts w:ascii="Cambria Math" w:eastAsiaTheme="minorHAnsi" w:hAnsi="Cambria Math"/>
                        <w:i/>
                        <w:sz w:val="28"/>
                        <w:szCs w:val="28"/>
                        <w:lang w:eastAsia="en-US"/>
                      </w:rPr>
                    </m:ctrlPr>
                  </m:fPr>
                  <m:num>
                    <m:sSup>
                      <m:sSupPr>
                        <m:ctrlPr>
                          <w:rPr>
                            <w:rFonts w:ascii="Cambria Math" w:eastAsiaTheme="minorHAnsi" w:hAnsi="Cambria Math"/>
                            <w:i/>
                            <w:sz w:val="28"/>
                            <w:szCs w:val="28"/>
                            <w:lang w:eastAsia="en-US"/>
                          </w:rPr>
                        </m:ctrlPr>
                      </m:sSupPr>
                      <m:e>
                        <m:r>
                          <w:rPr>
                            <w:rFonts w:ascii="Cambria Math" w:hAnsi="Cambria Math"/>
                            <w:sz w:val="28"/>
                            <w:szCs w:val="28"/>
                          </w:rPr>
                          <m:t>y</m:t>
                        </m:r>
                      </m:e>
                      <m:sup>
                        <m:r>
                          <m:rPr>
                            <m:sty m:val="p"/>
                          </m:rPr>
                          <w:rPr>
                            <w:rFonts w:ascii="Cambria Math" w:hAnsi="Cambria Math"/>
                            <w:sz w:val="28"/>
                            <w:szCs w:val="28"/>
                          </w:rPr>
                          <m:t>λ</m:t>
                        </m:r>
                      </m:sup>
                    </m:sSup>
                    <m:r>
                      <w:rPr>
                        <w:rFonts w:ascii="Cambria Math" w:hAnsi="Cambria Math"/>
                        <w:sz w:val="28"/>
                        <w:szCs w:val="28"/>
                      </w:rPr>
                      <m:t>-1</m:t>
                    </m:r>
                  </m:num>
                  <m:den>
                    <m:r>
                      <m:rPr>
                        <m:sty m:val="p"/>
                      </m:rPr>
                      <w:rPr>
                        <w:rFonts w:ascii="Cambria Math" w:hAnsi="Cambria Math"/>
                        <w:sz w:val="28"/>
                        <w:szCs w:val="28"/>
                      </w:rPr>
                      <m:t>λ</m:t>
                    </m:r>
                  </m:den>
                </m:f>
                <m:r>
                  <w:rPr>
                    <w:rFonts w:ascii="Cambria Math" w:hAnsi="Cambria Math"/>
                    <w:sz w:val="28"/>
                    <w:szCs w:val="28"/>
                  </w:rPr>
                  <m:t xml:space="preserve">,       if  </m:t>
                </m:r>
                <m:r>
                  <m:rPr>
                    <m:sty m:val="p"/>
                  </m:rPr>
                  <w:rPr>
                    <w:rFonts w:ascii="Cambria Math" w:hAnsi="Cambria Math"/>
                    <w:sz w:val="28"/>
                    <w:szCs w:val="28"/>
                  </w:rPr>
                  <m:t>λ</m:t>
                </m:r>
                <m:r>
                  <m:rPr>
                    <m:sty m:val="p"/>
                  </m:rPr>
                  <w:rPr>
                    <w:rFonts w:ascii="Cambria Math"/>
                    <w:sz w:val="28"/>
                    <w:szCs w:val="28"/>
                  </w:rPr>
                  <m:t xml:space="preserve"> </m:t>
                </m:r>
                <m:r>
                  <m:rPr>
                    <m:sty m:val="p"/>
                  </m:rPr>
                  <w:rPr>
                    <w:rFonts w:ascii="Cambria Math" w:hAnsi="Cambria Math"/>
                    <w:sz w:val="28"/>
                    <w:szCs w:val="28"/>
                  </w:rPr>
                  <m:t>≠</m:t>
                </m:r>
                <m:r>
                  <m:rPr>
                    <m:sty m:val="p"/>
                  </m:rPr>
                  <w:rPr>
                    <w:rFonts w:ascii="Cambria Math"/>
                    <w:sz w:val="28"/>
                    <w:szCs w:val="28"/>
                  </w:rPr>
                  <m:t>0;</m:t>
                </m:r>
              </m:e>
              <m:e>
                <m:func>
                  <m:funcPr>
                    <m:ctrlPr>
                      <w:rPr>
                        <w:rFonts w:ascii="Cambria Math" w:eastAsiaTheme="minorHAnsi" w:hAnsi="Cambria Math"/>
                        <w:i/>
                        <w:sz w:val="28"/>
                        <w:szCs w:val="28"/>
                        <w:lang w:eastAsia="en-US"/>
                      </w:rPr>
                    </m:ctrlPr>
                  </m:funcPr>
                  <m:fName>
                    <m:r>
                      <m:rPr>
                        <m:sty m:val="p"/>
                      </m:rPr>
                      <w:rPr>
                        <w:rFonts w:ascii="Cambria Math" w:eastAsiaTheme="minorHAnsi" w:hAnsi="Cambria Math"/>
                        <w:sz w:val="28"/>
                        <w:szCs w:val="28"/>
                        <w:lang w:eastAsia="en-US"/>
                      </w:rPr>
                      <m:t>log</m:t>
                    </m:r>
                  </m:fName>
                  <m:e>
                    <m:r>
                      <w:rPr>
                        <w:rFonts w:ascii="Cambria Math" w:hAnsi="Cambria Math"/>
                        <w:sz w:val="28"/>
                        <w:szCs w:val="28"/>
                      </w:rPr>
                      <m:t xml:space="preserve">y,      if  </m:t>
                    </m:r>
                    <m:r>
                      <m:rPr>
                        <m:sty m:val="p"/>
                      </m:rPr>
                      <w:rPr>
                        <w:rFonts w:ascii="Cambria Math" w:hAnsi="Cambria Math"/>
                        <w:sz w:val="28"/>
                        <w:szCs w:val="28"/>
                      </w:rPr>
                      <m:t>λ</m:t>
                    </m:r>
                    <m:r>
                      <m:rPr>
                        <m:sty m:val="p"/>
                      </m:rPr>
                      <w:rPr>
                        <w:rFonts w:ascii="Cambria Math"/>
                        <w:sz w:val="28"/>
                        <w:szCs w:val="28"/>
                      </w:rPr>
                      <m:t xml:space="preserve">=0.  </m:t>
                    </m:r>
                  </m:e>
                </m:func>
              </m:e>
            </m:eqArr>
          </m:e>
        </m:d>
      </m:oMath>
    </w:p>
    <w:p w14:paraId="730CF09C" w14:textId="77777777" w:rsidR="00FD0019" w:rsidRDefault="002D6885" w:rsidP="004B3365">
      <w:pPr>
        <w:autoSpaceDE w:val="0"/>
        <w:autoSpaceDN w:val="0"/>
        <w:adjustRightInd w:val="0"/>
        <w:spacing w:line="480" w:lineRule="auto"/>
        <w:ind w:right="-1"/>
        <w:jc w:val="both"/>
      </w:pPr>
      <w:r>
        <w:lastRenderedPageBreak/>
        <w:t xml:space="preserve">This is available under the </w:t>
      </w:r>
      <w:r w:rsidR="00F869D7">
        <w:t>SciPy</w:t>
      </w:r>
      <w:r>
        <w:t xml:space="preserve"> library and can be used as shown in fig. </w:t>
      </w:r>
      <w:r w:rsidR="00F223BF" w:rsidRPr="00F223BF">
        <w:t>The inverse transform</w:t>
      </w:r>
      <w:r w:rsidR="00F223BF">
        <w:t xml:space="preserve">ation has to be used on the </w:t>
      </w:r>
      <w:r w:rsidR="00F223BF" w:rsidRPr="00F223BF">
        <w:t>target variable while calculating performance metric scores using inv_boxcox.</w:t>
      </w:r>
      <w:r>
        <w:t xml:space="preserve"> </w:t>
      </w:r>
    </w:p>
    <w:p w14:paraId="52778389" w14:textId="77777777" w:rsidR="00FD0019" w:rsidRDefault="002D6885" w:rsidP="00860185">
      <w:pPr>
        <w:keepNext/>
        <w:autoSpaceDE w:val="0"/>
        <w:autoSpaceDN w:val="0"/>
        <w:adjustRightInd w:val="0"/>
        <w:ind w:right="-1"/>
        <w:jc w:val="both"/>
      </w:pPr>
      <w:r w:rsidRPr="00FD0019">
        <w:rPr>
          <w:noProof/>
        </w:rPr>
        <w:drawing>
          <wp:inline distT="0" distB="0" distL="0" distR="0" wp14:anchorId="42DC58A5" wp14:editId="1A418BB5">
            <wp:extent cx="5924550" cy="106721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
                    <pic:cNvPicPr/>
                  </pic:nvPicPr>
                  <pic:blipFill>
                    <a:blip r:embed="rId14"/>
                    <a:stretch>
                      <a:fillRect/>
                    </a:stretch>
                  </pic:blipFill>
                  <pic:spPr>
                    <a:xfrm>
                      <a:off x="0" y="0"/>
                      <a:ext cx="5953106" cy="1072360"/>
                    </a:xfrm>
                    <a:prstGeom prst="rect">
                      <a:avLst/>
                    </a:prstGeom>
                  </pic:spPr>
                </pic:pic>
              </a:graphicData>
            </a:graphic>
          </wp:inline>
        </w:drawing>
      </w:r>
    </w:p>
    <w:p w14:paraId="4DFE0A24" w14:textId="77777777" w:rsidR="00F223BF" w:rsidRDefault="002D6885" w:rsidP="00860185">
      <w:pPr>
        <w:pStyle w:val="Caption"/>
        <w:spacing w:line="480" w:lineRule="auto"/>
        <w:ind w:right="-1"/>
        <w:jc w:val="center"/>
        <w:rPr>
          <w:sz w:val="24"/>
          <w:szCs w:val="24"/>
        </w:rPr>
      </w:pPr>
      <w:r>
        <w:t xml:space="preserve">Figure </w:t>
      </w:r>
      <w:r w:rsidR="00860185">
        <w:t>6</w:t>
      </w:r>
      <w:r>
        <w:t>:</w:t>
      </w:r>
      <w:r w:rsidR="00860185">
        <w:t xml:space="preserve"> </w:t>
      </w:r>
      <w:r>
        <w:t>Box-cox Transformation</w:t>
      </w:r>
    </w:p>
    <w:p w14:paraId="25D7EC15" w14:textId="77777777" w:rsidR="00044160" w:rsidRDefault="002D6885" w:rsidP="004B3365">
      <w:pPr>
        <w:autoSpaceDE w:val="0"/>
        <w:autoSpaceDN w:val="0"/>
        <w:adjustRightInd w:val="0"/>
        <w:spacing w:line="480" w:lineRule="auto"/>
        <w:ind w:right="-1"/>
        <w:jc w:val="both"/>
      </w:pPr>
      <w:r>
        <w:t>Count</w:t>
      </w:r>
      <w:r w:rsidR="006E169B">
        <w:t>-</w:t>
      </w:r>
      <w:r>
        <w:t>Vectorizer</w:t>
      </w:r>
      <w:r w:rsidR="006E169B">
        <w:t>: This function is used to convert textual data into a vector of terms or tokens. And these words are then encoded as integers or floats</w:t>
      </w:r>
      <w:r w:rsidR="00BC05A1">
        <w:t xml:space="preserve"> using a one-hot encoding technique</w:t>
      </w:r>
      <w:r w:rsidR="006E169B">
        <w:t>, to be used in ML algorithms. This process is called feature extraction or Vectorisation</w:t>
      </w:r>
      <w:r w:rsidR="00BC05A1">
        <w:t xml:space="preserve"> </w:t>
      </w:r>
      <w:r w:rsidR="00BC05A1">
        <w:fldChar w:fldCharType="begin"/>
      </w:r>
      <w:r w:rsidR="00246AB4">
        <w:instrText xml:space="preserve"> ADDIN ZOTERO_ITEM CSL_CITATION {"citationID":"zzDQhYVd","properties":{"formattedCitation":"({\\i{}CountVectorizer in Python}, 2015)","plainCitation":"(CountVectorizer in Python, 2015)","noteIndex":0},"citationItems":[{"id":57,"uris":["http://zotero.org/users/local/cEMvwjYc/items/FJQGWTV9"],"itemData":{"id":57,"type":"webpage","abstract":"Creator: Edpresso Team","container-title":"Educative: Interactive Courses for Software Developers","language":"en","title":"CountVectorizer in Python","URL":"https://www.educative.io/edpresso/countvectorizer-in-python","accessed":{"date-parts":[["2022",5,30]]},"issued":{"date-parts":[["2015"]]}}}],"schema":"https://github.com/citation-style-language/schema/raw/master/csl-citation.json"} </w:instrText>
      </w:r>
      <w:r w:rsidR="00BC05A1">
        <w:fldChar w:fldCharType="separate"/>
      </w:r>
      <w:r w:rsidR="00246AB4" w:rsidRPr="00246AB4">
        <w:t>(</w:t>
      </w:r>
      <w:r w:rsidR="00246AB4" w:rsidRPr="00246AB4">
        <w:rPr>
          <w:i/>
          <w:iCs/>
        </w:rPr>
        <w:t>CountVectorizer in Python</w:t>
      </w:r>
      <w:r w:rsidR="00246AB4" w:rsidRPr="00246AB4">
        <w:t>, 2015)</w:t>
      </w:r>
      <w:r w:rsidR="00BC05A1">
        <w:fldChar w:fldCharType="end"/>
      </w:r>
      <w:r w:rsidR="006E169B">
        <w:t>. Since we have many categorical features, these features are vectorised using a count-vectorizer before using them for training the models.</w:t>
      </w:r>
    </w:p>
    <w:p w14:paraId="6788B5C5" w14:textId="77777777" w:rsidR="00246AB4" w:rsidRDefault="002D6885" w:rsidP="00F869D7">
      <w:pPr>
        <w:keepNext/>
        <w:autoSpaceDE w:val="0"/>
        <w:autoSpaceDN w:val="0"/>
        <w:adjustRightInd w:val="0"/>
        <w:ind w:right="-1"/>
        <w:jc w:val="center"/>
      </w:pPr>
      <w:r w:rsidRPr="00BC05A1">
        <w:rPr>
          <w:b/>
          <w:bCs/>
          <w:noProof/>
          <w:sz w:val="28"/>
          <w:szCs w:val="28"/>
        </w:rPr>
        <w:drawing>
          <wp:inline distT="0" distB="0" distL="0" distR="0" wp14:anchorId="5F996975" wp14:editId="1B6F8B04">
            <wp:extent cx="4505325" cy="142024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
                    <pic:cNvPicPr/>
                  </pic:nvPicPr>
                  <pic:blipFill>
                    <a:blip r:embed="rId15"/>
                    <a:stretch>
                      <a:fillRect/>
                    </a:stretch>
                  </pic:blipFill>
                  <pic:spPr>
                    <a:xfrm>
                      <a:off x="0" y="0"/>
                      <a:ext cx="4536878" cy="1430189"/>
                    </a:xfrm>
                    <a:prstGeom prst="rect">
                      <a:avLst/>
                    </a:prstGeom>
                  </pic:spPr>
                </pic:pic>
              </a:graphicData>
            </a:graphic>
          </wp:inline>
        </w:drawing>
      </w:r>
    </w:p>
    <w:p w14:paraId="02B24619" w14:textId="77777777" w:rsidR="00A31AD7" w:rsidRPr="00FB41E4" w:rsidRDefault="002D6885" w:rsidP="008067AD">
      <w:pPr>
        <w:pStyle w:val="Caption"/>
        <w:spacing w:line="480" w:lineRule="auto"/>
        <w:ind w:right="-1"/>
        <w:jc w:val="center"/>
        <w:rPr>
          <w:b/>
          <w:bCs/>
          <w:sz w:val="28"/>
          <w:szCs w:val="28"/>
        </w:rPr>
      </w:pPr>
      <w:r>
        <w:t xml:space="preserve">Figure </w:t>
      </w:r>
      <w:r w:rsidR="00860185">
        <w:t>7</w:t>
      </w:r>
      <w:r>
        <w:t>: Count-Vectorizer</w:t>
      </w:r>
    </w:p>
    <w:p w14:paraId="0C37E668" w14:textId="77777777" w:rsidR="00C028E1" w:rsidRDefault="002D6885" w:rsidP="004B3365">
      <w:pPr>
        <w:autoSpaceDE w:val="0"/>
        <w:autoSpaceDN w:val="0"/>
        <w:adjustRightInd w:val="0"/>
        <w:spacing w:line="480" w:lineRule="auto"/>
        <w:ind w:right="-1"/>
        <w:jc w:val="both"/>
        <w:rPr>
          <w:b/>
          <w:bCs/>
          <w:sz w:val="28"/>
          <w:szCs w:val="28"/>
        </w:rPr>
      </w:pPr>
      <w:r w:rsidRPr="00FB41E4">
        <w:rPr>
          <w:b/>
          <w:bCs/>
          <w:sz w:val="28"/>
          <w:szCs w:val="28"/>
        </w:rPr>
        <w:t>3.4 Exploratory Data Analysis (EDA)</w:t>
      </w:r>
      <w:r w:rsidR="006A0062">
        <w:rPr>
          <w:b/>
          <w:bCs/>
          <w:sz w:val="28"/>
          <w:szCs w:val="28"/>
        </w:rPr>
        <w:t xml:space="preserve"> and Data Cleaning:</w:t>
      </w:r>
    </w:p>
    <w:p w14:paraId="578ED589" w14:textId="77777777" w:rsidR="00113964" w:rsidRDefault="002D6885" w:rsidP="004B3365">
      <w:pPr>
        <w:autoSpaceDE w:val="0"/>
        <w:autoSpaceDN w:val="0"/>
        <w:adjustRightInd w:val="0"/>
        <w:spacing w:line="480" w:lineRule="auto"/>
        <w:ind w:right="-1"/>
        <w:jc w:val="both"/>
        <w:rPr>
          <w:b/>
          <w:bCs/>
          <w:sz w:val="28"/>
          <w:szCs w:val="28"/>
        </w:rPr>
      </w:pPr>
      <w:r>
        <w:t>The EDA will give in</w:t>
      </w:r>
      <w:r w:rsidR="004366FC">
        <w:t>-</w:t>
      </w:r>
      <w:r>
        <w:t>depth exposure to the different features one by one. Be</w:t>
      </w:r>
      <w:r w:rsidR="004366FC">
        <w:t xml:space="preserve">fore jumping into understanding each feature. </w:t>
      </w:r>
      <w:r w:rsidR="00B9693A">
        <w:t xml:space="preserve">The function </w:t>
      </w:r>
      <w:r w:rsidR="008067AD">
        <w:t>“</w:t>
      </w:r>
      <w:r w:rsidR="00B9693A">
        <w:t>get_summary_table()</w:t>
      </w:r>
      <w:r w:rsidR="008067AD">
        <w:t>”</w:t>
      </w:r>
      <w:r w:rsidR="00B9693A">
        <w:t xml:space="preserve"> would give some insights into the data we have. Refer to fig 2 in the appendix for the code inside the function.</w:t>
      </w:r>
    </w:p>
    <w:p w14:paraId="1DA2CA9E" w14:textId="77777777" w:rsidR="00D06C99" w:rsidRDefault="002D6885" w:rsidP="004B3365">
      <w:pPr>
        <w:keepNext/>
        <w:tabs>
          <w:tab w:val="left" w:pos="4005"/>
        </w:tabs>
        <w:autoSpaceDE w:val="0"/>
        <w:autoSpaceDN w:val="0"/>
        <w:adjustRightInd w:val="0"/>
        <w:spacing w:line="480" w:lineRule="auto"/>
        <w:ind w:right="-1"/>
        <w:jc w:val="center"/>
      </w:pPr>
      <w:r w:rsidRPr="006A69D2">
        <w:rPr>
          <w:noProof/>
        </w:rPr>
        <w:lastRenderedPageBreak/>
        <w:drawing>
          <wp:inline distT="0" distB="0" distL="0" distR="0" wp14:anchorId="2134E64E" wp14:editId="05740D9D">
            <wp:extent cx="5760085" cy="4070985"/>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16"/>
                    <a:stretch>
                      <a:fillRect/>
                    </a:stretch>
                  </pic:blipFill>
                  <pic:spPr>
                    <a:xfrm>
                      <a:off x="0" y="0"/>
                      <a:ext cx="5760085" cy="4070985"/>
                    </a:xfrm>
                    <a:prstGeom prst="rect">
                      <a:avLst/>
                    </a:prstGeom>
                  </pic:spPr>
                </pic:pic>
              </a:graphicData>
            </a:graphic>
          </wp:inline>
        </w:drawing>
      </w:r>
    </w:p>
    <w:p w14:paraId="0943E27F" w14:textId="77777777" w:rsidR="00113964" w:rsidRDefault="002D6885" w:rsidP="004B3365">
      <w:pPr>
        <w:pStyle w:val="Caption"/>
        <w:ind w:right="-1"/>
        <w:jc w:val="center"/>
      </w:pPr>
      <w:r>
        <w:t>Table</w:t>
      </w:r>
      <w:r w:rsidR="00D06C99">
        <w:t xml:space="preserve"> </w:t>
      </w:r>
      <w:r w:rsidR="008067AD">
        <w:t>3</w:t>
      </w:r>
      <w:r w:rsidR="00D06C99">
        <w:t>:</w:t>
      </w:r>
      <w:r w:rsidR="008067AD">
        <w:t xml:space="preserve"> </w:t>
      </w:r>
      <w:r w:rsidR="00D06C99">
        <w:t>get_summary_table summary</w:t>
      </w:r>
    </w:p>
    <w:p w14:paraId="0C54E67A" w14:textId="77777777" w:rsidR="007E7D74" w:rsidRPr="0024330F" w:rsidRDefault="002D6885" w:rsidP="00860185">
      <w:pPr>
        <w:spacing w:line="480" w:lineRule="auto"/>
        <w:ind w:right="-1"/>
        <w:jc w:val="both"/>
      </w:pPr>
      <w:r w:rsidRPr="0024330F">
        <w:t xml:space="preserve">From the </w:t>
      </w:r>
      <w:r w:rsidR="006A69D2" w:rsidRPr="0024330F">
        <w:t>table</w:t>
      </w:r>
      <w:r w:rsidR="00860185">
        <w:t>.</w:t>
      </w:r>
      <w:r w:rsidR="008067AD">
        <w:t>3</w:t>
      </w:r>
      <w:r w:rsidRPr="0024330F">
        <w:t xml:space="preserve"> summary, we can see the insights of each feature such as is_numeric or not, No. of unique values, </w:t>
      </w:r>
      <w:r w:rsidR="006A69D2" w:rsidRPr="0024330F">
        <w:t xml:space="preserve">number of nulls and percentage of nulls, min, max, mode and correlation with price. The columns </w:t>
      </w:r>
      <w:r w:rsidR="0024330F">
        <w:t>‘</w:t>
      </w:r>
      <w:r w:rsidR="006A69D2" w:rsidRPr="0024330F">
        <w:t>posting_date</w:t>
      </w:r>
      <w:r w:rsidR="0024330F">
        <w:t>’</w:t>
      </w:r>
      <w:r w:rsidR="006A69D2" w:rsidRPr="0024330F">
        <w:t xml:space="preserve">, </w:t>
      </w:r>
      <w:r w:rsidR="0024330F">
        <w:t>and '</w:t>
      </w:r>
      <w:r w:rsidR="006A69D2" w:rsidRPr="0024330F">
        <w:t>image_url</w:t>
      </w:r>
      <w:r w:rsidR="0024330F">
        <w:t>’</w:t>
      </w:r>
      <w:r w:rsidR="0024330F" w:rsidRPr="0024330F">
        <w:t xml:space="preserve"> are removed for further analysis as they don’t contribute to our model. Similarly</w:t>
      </w:r>
      <w:r w:rsidR="0024330F">
        <w:t>, ‘size’ is removed as it has more than 72% nulls.</w:t>
      </w:r>
      <w:r w:rsidR="00702CF5">
        <w:t xml:space="preserve"> Since most of the above variables are qualitative, the Phi_k correlation analyzer was used to find the correlation between other features.</w:t>
      </w:r>
    </w:p>
    <w:p w14:paraId="301A7C9C" w14:textId="77777777" w:rsidR="00364FD8" w:rsidRDefault="002D6885" w:rsidP="004B3365">
      <w:pPr>
        <w:autoSpaceDE w:val="0"/>
        <w:autoSpaceDN w:val="0"/>
        <w:adjustRightInd w:val="0"/>
        <w:spacing w:line="480" w:lineRule="auto"/>
        <w:ind w:right="-1"/>
        <w:jc w:val="both"/>
      </w:pPr>
      <w:r>
        <w:t>Using the phik_matrix, a Correlation matrix is generated and a heat map is plotted</w:t>
      </w:r>
      <w:r w:rsidR="00B22733">
        <w:t xml:space="preserve"> (fig.26 Appendix)</w:t>
      </w:r>
      <w:r>
        <w:t xml:space="preserve"> to find the correlation between different variables. From the heatmap in fig 5 in the appendix, </w:t>
      </w:r>
      <w:r w:rsidR="006A0062">
        <w:t>it is</w:t>
      </w:r>
      <w:r>
        <w:t xml:space="preserve"> obser</w:t>
      </w:r>
      <w:r w:rsidR="006A0062">
        <w:t>ved that:</w:t>
      </w:r>
    </w:p>
    <w:p w14:paraId="032B3F8C" w14:textId="77777777" w:rsidR="00860185" w:rsidRDefault="002D6885" w:rsidP="00860185">
      <w:pPr>
        <w:pStyle w:val="ListParagraph"/>
        <w:numPr>
          <w:ilvl w:val="0"/>
          <w:numId w:val="19"/>
        </w:numPr>
        <w:autoSpaceDE w:val="0"/>
        <w:autoSpaceDN w:val="0"/>
        <w:adjustRightInd w:val="0"/>
        <w:spacing w:line="480" w:lineRule="auto"/>
        <w:ind w:right="-1"/>
        <w:jc w:val="both"/>
      </w:pPr>
      <w:r w:rsidRPr="00860185">
        <w:t>“m</w:t>
      </w:r>
      <w:r w:rsidR="006A0062" w:rsidRPr="00860185">
        <w:t>odel</w:t>
      </w:r>
      <w:r w:rsidRPr="00860185">
        <w:t>”</w:t>
      </w:r>
      <w:r w:rsidR="006A0062" w:rsidRPr="00860185">
        <w:t xml:space="preserve"> is highly correlated with manufacturer, price and many others (&gt; 90%). </w:t>
      </w:r>
    </w:p>
    <w:p w14:paraId="2D318D4A" w14:textId="77777777" w:rsidR="00860185" w:rsidRPr="00860185" w:rsidRDefault="002D6885" w:rsidP="00860185">
      <w:pPr>
        <w:pStyle w:val="ListParagraph"/>
        <w:numPr>
          <w:ilvl w:val="0"/>
          <w:numId w:val="19"/>
        </w:numPr>
        <w:autoSpaceDE w:val="0"/>
        <w:autoSpaceDN w:val="0"/>
        <w:adjustRightInd w:val="0"/>
        <w:spacing w:line="480" w:lineRule="auto"/>
        <w:ind w:right="-1"/>
        <w:jc w:val="both"/>
      </w:pPr>
      <w:r w:rsidRPr="00860185">
        <w:t xml:space="preserve">2. </w:t>
      </w:r>
      <w:r w:rsidR="00DD4B42" w:rsidRPr="00860185">
        <w:t>“</w:t>
      </w:r>
      <w:r w:rsidRPr="00860185">
        <w:t>state</w:t>
      </w:r>
      <w:r w:rsidR="00DD4B42" w:rsidRPr="00860185">
        <w:t>”</w:t>
      </w:r>
      <w:r w:rsidRPr="00860185">
        <w:t xml:space="preserve"> is highly correlated</w:t>
      </w:r>
      <w:r w:rsidR="00DD4B42" w:rsidRPr="00860185">
        <w:t xml:space="preserve"> with “</w:t>
      </w:r>
      <w:r w:rsidRPr="00860185">
        <w:t>region</w:t>
      </w:r>
      <w:r w:rsidR="00DD4B42" w:rsidRPr="00860185">
        <w:t>”</w:t>
      </w:r>
      <w:r w:rsidRPr="00860185">
        <w:t xml:space="preserve"> (= 1). </w:t>
      </w:r>
    </w:p>
    <w:p w14:paraId="610628E6" w14:textId="77777777" w:rsidR="006A0062" w:rsidRPr="00860185" w:rsidRDefault="002D6885" w:rsidP="00860185">
      <w:pPr>
        <w:autoSpaceDE w:val="0"/>
        <w:autoSpaceDN w:val="0"/>
        <w:adjustRightInd w:val="0"/>
        <w:spacing w:line="480" w:lineRule="auto"/>
        <w:ind w:right="-1"/>
        <w:jc w:val="both"/>
      </w:pPr>
      <w:r w:rsidRPr="00860185">
        <w:lastRenderedPageBreak/>
        <w:t>This poses a multicollinearity problem. So, the Model and</w:t>
      </w:r>
      <w:r w:rsidR="000B378E" w:rsidRPr="00860185">
        <w:t xml:space="preserve"> state</w:t>
      </w:r>
      <w:r w:rsidRPr="00860185">
        <w:t xml:space="preserve"> are removed from the data frame df1. And it is observed that there are 1323 duplicate records in the data and these duplicates are removed as well. </w:t>
      </w:r>
    </w:p>
    <w:p w14:paraId="445BE84E" w14:textId="77777777" w:rsidR="005C0F67" w:rsidRPr="00860185" w:rsidRDefault="002D6885" w:rsidP="004B3365">
      <w:pPr>
        <w:autoSpaceDE w:val="0"/>
        <w:autoSpaceDN w:val="0"/>
        <w:adjustRightInd w:val="0"/>
        <w:spacing w:line="480" w:lineRule="auto"/>
        <w:ind w:right="-1"/>
        <w:jc w:val="both"/>
        <w:rPr>
          <w:b/>
          <w:bCs/>
          <w:i/>
          <w:iCs/>
        </w:rPr>
      </w:pPr>
      <w:r w:rsidRPr="00860185">
        <w:rPr>
          <w:b/>
          <w:bCs/>
          <w:i/>
          <w:iCs/>
        </w:rPr>
        <w:t xml:space="preserve">Analysis of each </w:t>
      </w:r>
      <w:r w:rsidR="00BC2D16">
        <w:rPr>
          <w:b/>
          <w:bCs/>
          <w:i/>
          <w:iCs/>
        </w:rPr>
        <w:t>variable</w:t>
      </w:r>
    </w:p>
    <w:p w14:paraId="14EBCFA1" w14:textId="77777777" w:rsidR="005C0F67" w:rsidRDefault="002D6885" w:rsidP="004B3365">
      <w:pPr>
        <w:autoSpaceDE w:val="0"/>
        <w:autoSpaceDN w:val="0"/>
        <w:adjustRightInd w:val="0"/>
        <w:spacing w:line="480" w:lineRule="auto"/>
        <w:ind w:right="-1"/>
        <w:jc w:val="both"/>
      </w:pPr>
      <w:r w:rsidRPr="00860185">
        <w:rPr>
          <w:i/>
          <w:iCs/>
        </w:rPr>
        <w:t>Dependent variable – “price”:</w:t>
      </w:r>
      <w:r>
        <w:t xml:space="preserve"> There are </w:t>
      </w:r>
      <w:r w:rsidR="00DE54B2">
        <w:t xml:space="preserve">many outliers in the price distribution on both sides with max going more than $ 100K and less than $200. These records with these anomalies </w:t>
      </w:r>
      <w:r w:rsidR="00F857A9">
        <w:t>and records with prices less than $ 1000 and miles less than 60,000 and age greater than 10 are dropped as they don't make sense and contribute to our model</w:t>
      </w:r>
      <w:r w:rsidR="00B22733">
        <w:t xml:space="preserve"> (fig.27 Appendix)</w:t>
      </w:r>
      <w:r w:rsidR="00F857A9">
        <w:t>. After the cleaning of the data, the price distribution is as below which is still right-skewed.</w:t>
      </w:r>
      <w:r w:rsidR="00390877">
        <w:t xml:space="preserve"> Price is normalised us</w:t>
      </w:r>
      <w:r w:rsidR="00C73CB1">
        <w:t>ing</w:t>
      </w:r>
      <w:r w:rsidR="00390877">
        <w:t xml:space="preserve"> the Box-cox transformation to obtain </w:t>
      </w:r>
      <w:r w:rsidR="00C73CB1">
        <w:t xml:space="preserve">price as a </w:t>
      </w:r>
      <w:r w:rsidR="00390877">
        <w:t>normal distribution</w:t>
      </w:r>
      <w:r w:rsidR="00C73CB1">
        <w:t>.</w:t>
      </w:r>
    </w:p>
    <w:p w14:paraId="35891E6B" w14:textId="77777777" w:rsidR="00C73CB1" w:rsidRDefault="002D6885" w:rsidP="00860185">
      <w:pPr>
        <w:keepNext/>
        <w:autoSpaceDE w:val="0"/>
        <w:autoSpaceDN w:val="0"/>
        <w:adjustRightInd w:val="0"/>
        <w:ind w:right="-1"/>
        <w:jc w:val="both"/>
      </w:pPr>
      <w:r w:rsidRPr="00C73CB1">
        <w:rPr>
          <w:noProof/>
        </w:rPr>
        <w:drawing>
          <wp:inline distT="0" distB="0" distL="0" distR="0" wp14:anchorId="503AFA41" wp14:editId="019F6EA0">
            <wp:extent cx="2809875" cy="199649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
                    <pic:cNvPicPr/>
                  </pic:nvPicPr>
                  <pic:blipFill>
                    <a:blip r:embed="rId17"/>
                    <a:stretch>
                      <a:fillRect/>
                    </a:stretch>
                  </pic:blipFill>
                  <pic:spPr>
                    <a:xfrm>
                      <a:off x="0" y="0"/>
                      <a:ext cx="2824762" cy="2007067"/>
                    </a:xfrm>
                    <a:prstGeom prst="rect">
                      <a:avLst/>
                    </a:prstGeom>
                  </pic:spPr>
                </pic:pic>
              </a:graphicData>
            </a:graphic>
          </wp:inline>
        </w:drawing>
      </w:r>
      <w:r w:rsidRPr="00C73CB1">
        <w:rPr>
          <w:noProof/>
        </w:rPr>
        <w:drawing>
          <wp:inline distT="0" distB="0" distL="0" distR="0" wp14:anchorId="5C63AFE3" wp14:editId="775F8768">
            <wp:extent cx="2781300" cy="193697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
                    <pic:cNvPicPr/>
                  </pic:nvPicPr>
                  <pic:blipFill>
                    <a:blip r:embed="rId18"/>
                    <a:stretch>
                      <a:fillRect/>
                    </a:stretch>
                  </pic:blipFill>
                  <pic:spPr>
                    <a:xfrm>
                      <a:off x="0" y="0"/>
                      <a:ext cx="2812316" cy="1958570"/>
                    </a:xfrm>
                    <a:prstGeom prst="rect">
                      <a:avLst/>
                    </a:prstGeom>
                  </pic:spPr>
                </pic:pic>
              </a:graphicData>
            </a:graphic>
          </wp:inline>
        </w:drawing>
      </w:r>
    </w:p>
    <w:p w14:paraId="6860BAEC" w14:textId="77777777" w:rsidR="00C73CB1" w:rsidRPr="00BC2D16" w:rsidRDefault="002D6885" w:rsidP="00BC2D16">
      <w:pPr>
        <w:pStyle w:val="Caption"/>
        <w:spacing w:line="480" w:lineRule="auto"/>
        <w:ind w:right="-1" w:firstLine="720"/>
        <w:jc w:val="both"/>
        <w:rPr>
          <w:rFonts w:asciiTheme="minorHAnsi" w:hAnsiTheme="minorHAnsi" w:cstheme="minorBidi"/>
        </w:rPr>
      </w:pPr>
      <w:r>
        <w:t xml:space="preserve">         Figure </w:t>
      </w:r>
      <w:r w:rsidR="00860185">
        <w:t>8</w:t>
      </w:r>
      <w:r>
        <w:t>:</w:t>
      </w:r>
      <w:r w:rsidR="00860185">
        <w:t xml:space="preserve"> </w:t>
      </w:r>
      <w:r>
        <w:t>Price Distribution</w:t>
      </w:r>
      <w:r>
        <w:tab/>
      </w:r>
      <w:r>
        <w:tab/>
      </w:r>
      <w:r>
        <w:tab/>
      </w:r>
      <w:r>
        <w:tab/>
        <w:t xml:space="preserve">Figure </w:t>
      </w:r>
      <w:r w:rsidR="00860185">
        <w:t>9</w:t>
      </w:r>
      <w:r>
        <w:t>:</w:t>
      </w:r>
      <w:r w:rsidR="00860185">
        <w:t xml:space="preserve"> </w:t>
      </w:r>
      <w:r>
        <w:t>Normalised Price Distribution</w:t>
      </w:r>
    </w:p>
    <w:p w14:paraId="61EFD795" w14:textId="77777777" w:rsidR="00C73CB1" w:rsidRPr="00BC2D16" w:rsidRDefault="002D6885" w:rsidP="004B3365">
      <w:pPr>
        <w:autoSpaceDE w:val="0"/>
        <w:autoSpaceDN w:val="0"/>
        <w:adjustRightInd w:val="0"/>
        <w:spacing w:line="480" w:lineRule="auto"/>
        <w:ind w:right="-1"/>
        <w:jc w:val="both"/>
        <w:rPr>
          <w:i/>
          <w:iCs/>
        </w:rPr>
      </w:pPr>
      <w:r w:rsidRPr="00BC2D16">
        <w:rPr>
          <w:i/>
          <w:iCs/>
        </w:rPr>
        <w:t>Control variables:</w:t>
      </w:r>
    </w:p>
    <w:p w14:paraId="492E65E4" w14:textId="46BADCF2" w:rsidR="00D005E1" w:rsidRDefault="002D6885" w:rsidP="004B3365">
      <w:pPr>
        <w:pStyle w:val="ListParagraph"/>
        <w:numPr>
          <w:ilvl w:val="0"/>
          <w:numId w:val="13"/>
        </w:numPr>
        <w:autoSpaceDE w:val="0"/>
        <w:autoSpaceDN w:val="0"/>
        <w:adjustRightInd w:val="0"/>
        <w:spacing w:line="480" w:lineRule="auto"/>
        <w:ind w:left="426" w:right="-1" w:hanging="426"/>
        <w:jc w:val="both"/>
      </w:pPr>
      <w:r w:rsidRPr="009A047C">
        <w:rPr>
          <w:i/>
          <w:iCs/>
        </w:rPr>
        <w:t>“</w:t>
      </w:r>
      <w:proofErr w:type="gramStart"/>
      <w:r w:rsidRPr="009A047C">
        <w:rPr>
          <w:i/>
          <w:iCs/>
        </w:rPr>
        <w:t>title</w:t>
      </w:r>
      <w:proofErr w:type="gramEnd"/>
      <w:r w:rsidR="009A047C" w:rsidRPr="009A047C">
        <w:rPr>
          <w:i/>
          <w:iCs/>
        </w:rPr>
        <w:t>_</w:t>
      </w:r>
      <w:r w:rsidRPr="009A047C">
        <w:rPr>
          <w:i/>
          <w:iCs/>
        </w:rPr>
        <w:t>status”:</w:t>
      </w:r>
      <w:r w:rsidR="007C6FDB" w:rsidRPr="006058BB">
        <w:t xml:space="preserve"> </w:t>
      </w:r>
      <w:r w:rsidR="006058BB" w:rsidRPr="006058BB">
        <w:t>95% of the cars are clean and the distribution can be observed from the</w:t>
      </w:r>
      <w:r w:rsidR="00B22733">
        <w:t xml:space="preserve"> fig.28</w:t>
      </w:r>
      <w:r w:rsidR="006058BB" w:rsidRPr="006058BB">
        <w:t xml:space="preserve"> in appendix</w:t>
      </w:r>
    </w:p>
    <w:p w14:paraId="1407B1D9" w14:textId="77777777" w:rsidR="006058BB" w:rsidRDefault="002D6885" w:rsidP="004B3365">
      <w:pPr>
        <w:pStyle w:val="ListParagraph"/>
        <w:numPr>
          <w:ilvl w:val="0"/>
          <w:numId w:val="13"/>
        </w:numPr>
        <w:autoSpaceDE w:val="0"/>
        <w:autoSpaceDN w:val="0"/>
        <w:adjustRightInd w:val="0"/>
        <w:spacing w:line="480" w:lineRule="auto"/>
        <w:ind w:left="426" w:right="-1" w:hanging="426"/>
        <w:jc w:val="both"/>
      </w:pPr>
      <w:r w:rsidRPr="009A047C">
        <w:rPr>
          <w:i/>
          <w:iCs/>
        </w:rPr>
        <w:t>“condition”:</w:t>
      </w:r>
      <w:r>
        <w:t xml:space="preserve"> </w:t>
      </w:r>
      <w:r w:rsidR="00D34C37">
        <w:t>29% of the cars are in good condition and 23% are in excellent condition</w:t>
      </w:r>
      <w:r w:rsidR="00BB67DD">
        <w:t xml:space="preserve">. </w:t>
      </w:r>
    </w:p>
    <w:p w14:paraId="063E9964" w14:textId="77777777" w:rsidR="009C07F3" w:rsidRDefault="002D6885" w:rsidP="004B3365">
      <w:pPr>
        <w:pStyle w:val="ListParagraph"/>
        <w:numPr>
          <w:ilvl w:val="0"/>
          <w:numId w:val="13"/>
        </w:numPr>
        <w:autoSpaceDE w:val="0"/>
        <w:autoSpaceDN w:val="0"/>
        <w:adjustRightInd w:val="0"/>
        <w:spacing w:line="480" w:lineRule="auto"/>
        <w:ind w:left="426" w:right="-1" w:hanging="426"/>
        <w:jc w:val="both"/>
      </w:pPr>
      <w:r w:rsidRPr="009A047C">
        <w:rPr>
          <w:i/>
          <w:iCs/>
        </w:rPr>
        <w:t>“fuel”:</w:t>
      </w:r>
      <w:r>
        <w:t xml:space="preserve"> 83% of the cars are gas-driven cars showing people in the US would prefer to use gas-driven cars.</w:t>
      </w:r>
      <w:r w:rsidR="00C90723">
        <w:t xml:space="preserve"> From the following figures 6 &amp; 7: it is observed that 75% of the gas fuel type cars are under $ 23K while 75% of the diesel fuel type cars </w:t>
      </w:r>
      <w:r w:rsidR="00C90723" w:rsidRPr="00C90723">
        <w:t>are under 45K USD. On average Diesel cars are costlier in the market whereas hybrid and gas cars have an average low price.</w:t>
      </w:r>
    </w:p>
    <w:p w14:paraId="2A8F56B7" w14:textId="77777777" w:rsidR="000A4B65" w:rsidRDefault="002D6885" w:rsidP="006A0D0D">
      <w:pPr>
        <w:keepNext/>
        <w:autoSpaceDE w:val="0"/>
        <w:autoSpaceDN w:val="0"/>
        <w:adjustRightInd w:val="0"/>
        <w:ind w:left="426" w:right="-1" w:hanging="426"/>
        <w:jc w:val="center"/>
      </w:pPr>
      <w:r w:rsidRPr="00C90723">
        <w:rPr>
          <w:noProof/>
        </w:rPr>
        <w:lastRenderedPageBreak/>
        <w:drawing>
          <wp:inline distT="0" distB="0" distL="0" distR="0" wp14:anchorId="26DA9453" wp14:editId="2A78EB3A">
            <wp:extent cx="2529797" cy="3085640"/>
            <wp:effectExtent l="0" t="0" r="4445"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
                    <pic:cNvPicPr/>
                  </pic:nvPicPr>
                  <pic:blipFill>
                    <a:blip r:embed="rId19"/>
                    <a:stretch>
                      <a:fillRect/>
                    </a:stretch>
                  </pic:blipFill>
                  <pic:spPr>
                    <a:xfrm>
                      <a:off x="0" y="0"/>
                      <a:ext cx="2545612" cy="3104929"/>
                    </a:xfrm>
                    <a:prstGeom prst="rect">
                      <a:avLst/>
                    </a:prstGeom>
                  </pic:spPr>
                </pic:pic>
              </a:graphicData>
            </a:graphic>
          </wp:inline>
        </w:drawing>
      </w:r>
      <w:r w:rsidR="006A0D0D">
        <w:t xml:space="preserve">      </w:t>
      </w:r>
      <w:r w:rsidRPr="000A4B65">
        <w:rPr>
          <w:noProof/>
        </w:rPr>
        <w:drawing>
          <wp:inline distT="0" distB="0" distL="0" distR="0" wp14:anchorId="7BE4D6F3" wp14:editId="1517220A">
            <wp:extent cx="2922329" cy="256144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
                    <pic:cNvPicPr/>
                  </pic:nvPicPr>
                  <pic:blipFill>
                    <a:blip r:embed="rId20"/>
                    <a:stretch>
                      <a:fillRect/>
                    </a:stretch>
                  </pic:blipFill>
                  <pic:spPr>
                    <a:xfrm>
                      <a:off x="0" y="0"/>
                      <a:ext cx="2957149" cy="2591965"/>
                    </a:xfrm>
                    <a:prstGeom prst="rect">
                      <a:avLst/>
                    </a:prstGeom>
                  </pic:spPr>
                </pic:pic>
              </a:graphicData>
            </a:graphic>
          </wp:inline>
        </w:drawing>
      </w:r>
    </w:p>
    <w:p w14:paraId="57FE6599" w14:textId="16859DA2" w:rsidR="006058BB" w:rsidRDefault="002D6885" w:rsidP="006A0D0D">
      <w:pPr>
        <w:pStyle w:val="Caption"/>
        <w:spacing w:line="480" w:lineRule="auto"/>
        <w:ind w:left="1146" w:right="-1"/>
      </w:pPr>
      <w:r>
        <w:t xml:space="preserve">Figure </w:t>
      </w:r>
      <w:r w:rsidR="009C03DA">
        <w:fldChar w:fldCharType="begin"/>
      </w:r>
      <w:r w:rsidR="009C03DA">
        <w:instrText xml:space="preserve"> SEQ Figure \* ARABIC </w:instrText>
      </w:r>
      <w:r w:rsidR="009C03DA">
        <w:fldChar w:fldCharType="separate"/>
      </w:r>
      <w:r w:rsidR="009C03DA">
        <w:rPr>
          <w:noProof/>
        </w:rPr>
        <w:t>5</w:t>
      </w:r>
      <w:r w:rsidR="009C03DA">
        <w:rPr>
          <w:noProof/>
        </w:rPr>
        <w:fldChar w:fldCharType="end"/>
      </w:r>
      <w:r>
        <w:t xml:space="preserve">: fuel distribution </w:t>
      </w:r>
      <w:r>
        <w:tab/>
      </w:r>
      <w:r>
        <w:tab/>
      </w:r>
      <w:r>
        <w:tab/>
      </w:r>
      <w:r w:rsidR="006A0D0D">
        <w:t xml:space="preserve">       </w:t>
      </w:r>
      <w:r>
        <w:t xml:space="preserve">Figure </w:t>
      </w:r>
      <w:r w:rsidR="009C03DA">
        <w:fldChar w:fldCharType="begin"/>
      </w:r>
      <w:r w:rsidR="009C03DA">
        <w:instrText xml:space="preserve"> SEQ Figure \* </w:instrText>
      </w:r>
      <w:r w:rsidR="009C03DA">
        <w:instrText xml:space="preserve">ARABIC </w:instrText>
      </w:r>
      <w:r w:rsidR="009C03DA">
        <w:fldChar w:fldCharType="separate"/>
      </w:r>
      <w:r w:rsidR="009C03DA">
        <w:rPr>
          <w:noProof/>
        </w:rPr>
        <w:t>6</w:t>
      </w:r>
      <w:r w:rsidR="009C03DA">
        <w:rPr>
          <w:noProof/>
        </w:rPr>
        <w:fldChar w:fldCharType="end"/>
      </w:r>
      <w:r>
        <w:t>: fuel vs price distribution</w:t>
      </w:r>
    </w:p>
    <w:p w14:paraId="558C847C" w14:textId="77777777" w:rsidR="000A4B65" w:rsidRDefault="002D6885" w:rsidP="006A0D0D">
      <w:pPr>
        <w:pStyle w:val="ListParagraph"/>
        <w:numPr>
          <w:ilvl w:val="0"/>
          <w:numId w:val="13"/>
        </w:numPr>
        <w:spacing w:line="480" w:lineRule="auto"/>
        <w:ind w:left="426" w:right="-1" w:hanging="426"/>
        <w:jc w:val="both"/>
      </w:pPr>
      <w:r w:rsidRPr="009A047C">
        <w:rPr>
          <w:i/>
          <w:iCs/>
        </w:rPr>
        <w:t>“cylinders”:</w:t>
      </w:r>
      <w:r w:rsidRPr="004E4D01">
        <w:t xml:space="preserve"> </w:t>
      </w:r>
      <w:r w:rsidR="004E4D01" w:rsidRPr="004E4D01">
        <w:t>41% of the data in the cylinders feature are null values. Out of the remaining records, t</w:t>
      </w:r>
      <w:r w:rsidRPr="004E4D01">
        <w:t>here are at least 8 types of cylinders</w:t>
      </w:r>
      <w:r w:rsidR="004E4D01" w:rsidRPr="004E4D01">
        <w:t>. 38% of the cars have 6 cylinder engines. 4- and 8-cylinder engine cars are 30% and 28% of the existing values.</w:t>
      </w:r>
      <w:r w:rsidR="00343223">
        <w:t xml:space="preserve"> </w:t>
      </w:r>
      <w:r w:rsidR="00343223" w:rsidRPr="00343223">
        <w:t>12</w:t>
      </w:r>
      <w:r w:rsidR="00343223">
        <w:t>-</w:t>
      </w:r>
      <w:r w:rsidR="00343223" w:rsidRPr="00343223">
        <w:t>cylinder cars are expensive when compared to the other ones on an average. it is as expected because, with the increase of the number of cylinders, the power of the engine increases so does the cost</w:t>
      </w:r>
      <w:r w:rsidR="00343223">
        <w:t xml:space="preserve">. From these observations, we can infer that </w:t>
      </w:r>
      <w:r w:rsidR="00343223" w:rsidRPr="00343223">
        <w:t>majority of the US people use cars with 4 and 6 cylinders</w:t>
      </w:r>
      <w:r w:rsidR="00343223">
        <w:t>.</w:t>
      </w:r>
      <w:r w:rsidR="00042DF1">
        <w:t xml:space="preserve"> (fig. 7, 8, 29 - Appendix)</w:t>
      </w:r>
    </w:p>
    <w:p w14:paraId="0AC36417" w14:textId="77777777" w:rsidR="00343223" w:rsidRPr="00B22127" w:rsidRDefault="002D6885" w:rsidP="004B3365">
      <w:pPr>
        <w:pStyle w:val="ListParagraph"/>
        <w:keepNext/>
        <w:ind w:left="426" w:right="-1" w:hanging="426"/>
      </w:pPr>
      <w:r>
        <w:t xml:space="preserve">     </w:t>
      </w:r>
      <w:r w:rsidRPr="00343223">
        <w:rPr>
          <w:noProof/>
        </w:rPr>
        <w:drawing>
          <wp:inline distT="0" distB="0" distL="0" distR="0" wp14:anchorId="3381938E" wp14:editId="0D0671BA">
            <wp:extent cx="2553950" cy="223837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
                    <pic:cNvPicPr/>
                  </pic:nvPicPr>
                  <pic:blipFill>
                    <a:blip r:embed="rId21"/>
                    <a:stretch>
                      <a:fillRect/>
                    </a:stretch>
                  </pic:blipFill>
                  <pic:spPr>
                    <a:xfrm>
                      <a:off x="0" y="0"/>
                      <a:ext cx="2565172" cy="2248210"/>
                    </a:xfrm>
                    <a:prstGeom prst="rect">
                      <a:avLst/>
                    </a:prstGeom>
                  </pic:spPr>
                </pic:pic>
              </a:graphicData>
            </a:graphic>
          </wp:inline>
        </w:drawing>
      </w:r>
      <w:r w:rsidRPr="00B22127">
        <w:t xml:space="preserve"> </w:t>
      </w:r>
      <w:r w:rsidR="00B22127" w:rsidRPr="00B22127">
        <w:t xml:space="preserve">   </w:t>
      </w:r>
      <w:r>
        <w:t xml:space="preserve">   </w:t>
      </w:r>
      <w:r w:rsidR="00B22127" w:rsidRPr="00B22127">
        <w:rPr>
          <w:noProof/>
        </w:rPr>
        <w:drawing>
          <wp:inline distT="0" distB="0" distL="0" distR="0" wp14:anchorId="4B459674" wp14:editId="47A9CE96">
            <wp:extent cx="2570672" cy="2390273"/>
            <wp:effectExtent l="0" t="0" r="127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
                    <pic:cNvPicPr/>
                  </pic:nvPicPr>
                  <pic:blipFill>
                    <a:blip r:embed="rId22"/>
                    <a:stretch>
                      <a:fillRect/>
                    </a:stretch>
                  </pic:blipFill>
                  <pic:spPr>
                    <a:xfrm>
                      <a:off x="0" y="0"/>
                      <a:ext cx="2586822" cy="2405290"/>
                    </a:xfrm>
                    <a:prstGeom prst="rect">
                      <a:avLst/>
                    </a:prstGeom>
                  </pic:spPr>
                </pic:pic>
              </a:graphicData>
            </a:graphic>
          </wp:inline>
        </w:drawing>
      </w:r>
    </w:p>
    <w:p w14:paraId="04E36E12" w14:textId="7D3E0C30" w:rsidR="00B22127" w:rsidRDefault="002D6885" w:rsidP="006A0D0D">
      <w:pPr>
        <w:pStyle w:val="Caption"/>
        <w:spacing w:line="480" w:lineRule="auto"/>
        <w:ind w:left="1146" w:right="-1"/>
      </w:pPr>
      <w:r>
        <w:t xml:space="preserve">Figure </w:t>
      </w:r>
      <w:r w:rsidR="009C03DA">
        <w:fldChar w:fldCharType="begin"/>
      </w:r>
      <w:r w:rsidR="009C03DA">
        <w:instrText xml:space="preserve"> SEQ Figure \* ARABIC </w:instrText>
      </w:r>
      <w:r w:rsidR="009C03DA">
        <w:fldChar w:fldCharType="separate"/>
      </w:r>
      <w:r w:rsidR="009C03DA">
        <w:rPr>
          <w:noProof/>
        </w:rPr>
        <w:t>7</w:t>
      </w:r>
      <w:r w:rsidR="009C03DA">
        <w:rPr>
          <w:noProof/>
        </w:rPr>
        <w:fldChar w:fldCharType="end"/>
      </w:r>
      <w:r>
        <w:t xml:space="preserve">: cylinder distribution </w:t>
      </w:r>
      <w:r>
        <w:tab/>
      </w:r>
      <w:r>
        <w:tab/>
      </w:r>
      <w:r>
        <w:tab/>
      </w:r>
      <w:r w:rsidR="006A0D0D">
        <w:t xml:space="preserve">          </w:t>
      </w:r>
      <w:r>
        <w:t xml:space="preserve">Figure </w:t>
      </w:r>
      <w:r w:rsidR="009C03DA">
        <w:fldChar w:fldCharType="begin"/>
      </w:r>
      <w:r w:rsidR="009C03DA">
        <w:instrText xml:space="preserve"> SEQ Figure \* ARABIC </w:instrText>
      </w:r>
      <w:r w:rsidR="009C03DA">
        <w:fldChar w:fldCharType="separate"/>
      </w:r>
      <w:r w:rsidR="009C03DA">
        <w:rPr>
          <w:noProof/>
        </w:rPr>
        <w:t>8</w:t>
      </w:r>
      <w:r w:rsidR="009C03DA">
        <w:rPr>
          <w:noProof/>
        </w:rPr>
        <w:fldChar w:fldCharType="end"/>
      </w:r>
      <w:r>
        <w:t>: cylinder vs price distribution</w:t>
      </w:r>
    </w:p>
    <w:p w14:paraId="2402665B" w14:textId="77777777" w:rsidR="00B22127" w:rsidRDefault="002D6885" w:rsidP="00B94984">
      <w:pPr>
        <w:pStyle w:val="ListParagraph"/>
        <w:numPr>
          <w:ilvl w:val="0"/>
          <w:numId w:val="13"/>
        </w:numPr>
        <w:spacing w:line="480" w:lineRule="auto"/>
        <w:ind w:left="426" w:right="-1" w:hanging="426"/>
        <w:jc w:val="both"/>
      </w:pPr>
      <w:r w:rsidRPr="009A047C">
        <w:rPr>
          <w:i/>
          <w:iCs/>
        </w:rPr>
        <w:lastRenderedPageBreak/>
        <w:t>“year”:</w:t>
      </w:r>
      <w:r w:rsidRPr="007B17CC">
        <w:t xml:space="preserve"> the year column has values from 1900 but for this study, records between 1990 and 2021 are taken into consideration. </w:t>
      </w:r>
      <w:r w:rsidR="005D0EA1" w:rsidRPr="007B17CC">
        <w:t>Since the price of a car is largely affected by age normally, we only consider cars of age less than 32 or 30. From</w:t>
      </w:r>
      <w:r w:rsidR="00B94984">
        <w:t xml:space="preserve"> fig.12</w:t>
      </w:r>
      <w:r w:rsidR="007B17CC" w:rsidRPr="007B17CC">
        <w:t xml:space="preserve"> </w:t>
      </w:r>
      <w:r w:rsidR="007B17CC">
        <w:t>a</w:t>
      </w:r>
      <w:r w:rsidR="005D0EA1" w:rsidRPr="007B17CC">
        <w:t xml:space="preserve">n increasing trend is observed from 1991 to 2018 and it’s been decreasing from 2019 to 2021. This could be because of the </w:t>
      </w:r>
      <w:r w:rsidR="007B17CC" w:rsidRPr="007B17CC">
        <w:t>e</w:t>
      </w:r>
      <w:r w:rsidR="005D0EA1" w:rsidRPr="007B17CC">
        <w:t>ffect of covid 19</w:t>
      </w:r>
      <w:r w:rsidR="007B17CC" w:rsidRPr="007B17CC">
        <w:t>.</w:t>
      </w:r>
    </w:p>
    <w:p w14:paraId="0B1D8548" w14:textId="77777777" w:rsidR="007B17CC" w:rsidRDefault="002D6885" w:rsidP="004B3365">
      <w:pPr>
        <w:pStyle w:val="ListParagraph"/>
        <w:keepNext/>
        <w:ind w:left="426" w:right="-1" w:hanging="426"/>
        <w:jc w:val="center"/>
      </w:pPr>
      <w:r w:rsidRPr="007B17CC">
        <w:rPr>
          <w:noProof/>
        </w:rPr>
        <w:drawing>
          <wp:inline distT="0" distB="0" distL="0" distR="0" wp14:anchorId="5867204A" wp14:editId="074EA1E2">
            <wp:extent cx="5760085" cy="2740660"/>
            <wp:effectExtent l="0" t="0" r="0"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
                    <pic:cNvPicPr/>
                  </pic:nvPicPr>
                  <pic:blipFill>
                    <a:blip r:embed="rId23"/>
                    <a:stretch>
                      <a:fillRect/>
                    </a:stretch>
                  </pic:blipFill>
                  <pic:spPr>
                    <a:xfrm>
                      <a:off x="0" y="0"/>
                      <a:ext cx="5760085" cy="2740660"/>
                    </a:xfrm>
                    <a:prstGeom prst="rect">
                      <a:avLst/>
                    </a:prstGeom>
                  </pic:spPr>
                </pic:pic>
              </a:graphicData>
            </a:graphic>
          </wp:inline>
        </w:drawing>
      </w:r>
    </w:p>
    <w:p w14:paraId="068ED4EE" w14:textId="32CAEA9C" w:rsidR="00B22127" w:rsidRDefault="002D6885" w:rsidP="004B3365">
      <w:pPr>
        <w:pStyle w:val="Caption"/>
        <w:ind w:left="426" w:right="-1" w:hanging="426"/>
        <w:jc w:val="center"/>
        <w:rPr>
          <w:sz w:val="24"/>
          <w:szCs w:val="24"/>
        </w:rPr>
      </w:pPr>
      <w:r>
        <w:t xml:space="preserve">Figure </w:t>
      </w:r>
      <w:r w:rsidR="009C03DA">
        <w:fldChar w:fldCharType="begin"/>
      </w:r>
      <w:r w:rsidR="009C03DA">
        <w:instrText xml:space="preserve"> SEQ Figure \* ARABIC </w:instrText>
      </w:r>
      <w:r w:rsidR="009C03DA">
        <w:fldChar w:fldCharType="separate"/>
      </w:r>
      <w:r w:rsidR="009C03DA">
        <w:rPr>
          <w:noProof/>
        </w:rPr>
        <w:t>9</w:t>
      </w:r>
      <w:r w:rsidR="009C03DA">
        <w:rPr>
          <w:noProof/>
        </w:rPr>
        <w:fldChar w:fldCharType="end"/>
      </w:r>
      <w:r>
        <w:t>: year by year distribution</w:t>
      </w:r>
    </w:p>
    <w:p w14:paraId="308B63A9" w14:textId="77777777" w:rsidR="00BE1FCE" w:rsidRPr="00B94984" w:rsidRDefault="002D6885" w:rsidP="00B94984">
      <w:pPr>
        <w:pStyle w:val="ListParagraph"/>
        <w:numPr>
          <w:ilvl w:val="0"/>
          <w:numId w:val="13"/>
        </w:numPr>
        <w:spacing w:line="480" w:lineRule="auto"/>
        <w:ind w:left="426" w:right="-1" w:hanging="426"/>
        <w:jc w:val="both"/>
      </w:pPr>
      <w:r w:rsidRPr="00B94984">
        <w:rPr>
          <w:i/>
          <w:iCs/>
        </w:rPr>
        <w:t>“manufacturer”:</w:t>
      </w:r>
      <w:r w:rsidRPr="00B94984">
        <w:t xml:space="preserve"> </w:t>
      </w:r>
      <w:r w:rsidR="006F345D" w:rsidRPr="00B94984">
        <w:t xml:space="preserve">It is </w:t>
      </w:r>
      <w:r w:rsidRPr="00B94984">
        <w:t xml:space="preserve">observed that Ford and </w:t>
      </w:r>
      <w:r w:rsidR="00BB67DD" w:rsidRPr="00B94984">
        <w:t>Chevrolet</w:t>
      </w:r>
      <w:r w:rsidRPr="00B94984">
        <w:t xml:space="preserve"> (</w:t>
      </w:r>
      <w:r w:rsidR="00BB67DD" w:rsidRPr="00B94984">
        <w:t>b</w:t>
      </w:r>
      <w:r w:rsidRPr="00B94984">
        <w:t xml:space="preserve">ig </w:t>
      </w:r>
      <w:r w:rsidR="00BB67DD" w:rsidRPr="00B94984">
        <w:t>A</w:t>
      </w:r>
      <w:r w:rsidRPr="00B94984">
        <w:t>merican brands) are the most sold cars for seconds. Then we have (</w:t>
      </w:r>
      <w:r w:rsidR="00BB67DD" w:rsidRPr="00B94984">
        <w:t>J</w:t>
      </w:r>
      <w:r w:rsidRPr="00B94984">
        <w:t xml:space="preserve">apanese brands) </w:t>
      </w:r>
      <w:r w:rsidR="00BB67DD" w:rsidRPr="00B94984">
        <w:t>T</w:t>
      </w:r>
      <w:r w:rsidRPr="00B94984">
        <w:t xml:space="preserve">oyota, </w:t>
      </w:r>
      <w:r w:rsidR="00BB67DD" w:rsidRPr="00B94984">
        <w:t>H</w:t>
      </w:r>
      <w:r w:rsidRPr="00B94984">
        <w:t xml:space="preserve">onda, </w:t>
      </w:r>
      <w:r w:rsidR="00BB67DD" w:rsidRPr="00B94984">
        <w:t>N</w:t>
      </w:r>
      <w:r w:rsidRPr="00B94984">
        <w:t>issan etc.</w:t>
      </w:r>
      <w:r w:rsidR="006F345D" w:rsidRPr="00B94984">
        <w:t xml:space="preserve"> Refer the fig.</w:t>
      </w:r>
      <w:r w:rsidR="00042DF1">
        <w:t>30, and 31</w:t>
      </w:r>
      <w:r w:rsidR="006F345D" w:rsidRPr="00B94984">
        <w:t xml:space="preserve"> from the appendix for the distribution graph</w:t>
      </w:r>
      <w:r w:rsidR="00BB67DD" w:rsidRPr="00B94984">
        <w:t>.</w:t>
      </w:r>
      <w:r w:rsidRPr="00B94984">
        <w:t xml:space="preserve"> Ferrari and Aston-martin are expensive cars. While Chevrolet is like the standard price range as we can observe high prices as well as sales.</w:t>
      </w:r>
    </w:p>
    <w:p w14:paraId="6E7B22E2" w14:textId="77777777" w:rsidR="00BB67DD" w:rsidRPr="001D6E8C" w:rsidRDefault="002D6885" w:rsidP="00B94984">
      <w:pPr>
        <w:pStyle w:val="ListParagraph"/>
        <w:numPr>
          <w:ilvl w:val="0"/>
          <w:numId w:val="13"/>
        </w:numPr>
        <w:spacing w:line="480" w:lineRule="auto"/>
        <w:ind w:left="426" w:right="-1" w:hanging="426"/>
        <w:jc w:val="both"/>
      </w:pPr>
      <w:r w:rsidRPr="001D6E8C">
        <w:t xml:space="preserve">“type”: </w:t>
      </w:r>
      <w:r w:rsidR="00B17530" w:rsidRPr="001D6E8C">
        <w:t>Major types of cars that are sold in this market are sedans with 20% records and then SUVs with 18%</w:t>
      </w:r>
      <w:r w:rsidR="00042DF1">
        <w:t xml:space="preserve"> (fig.32 Appendix)</w:t>
      </w:r>
      <w:r w:rsidR="00B17530" w:rsidRPr="001D6E8C">
        <w:t xml:space="preserve">. </w:t>
      </w:r>
      <w:r w:rsidR="009817C4" w:rsidRPr="001D6E8C">
        <w:t xml:space="preserve">The average price for pick-up trucks is much higher than other types. </w:t>
      </w:r>
      <w:r w:rsidR="00B17530" w:rsidRPr="001D6E8C">
        <w:t>Refer fig. for the distribution graph.</w:t>
      </w:r>
      <w:r w:rsidR="009817C4" w:rsidRPr="001D6E8C">
        <w:t xml:space="preserve"> </w:t>
      </w:r>
    </w:p>
    <w:p w14:paraId="04F625CD" w14:textId="77777777" w:rsidR="00575FE7" w:rsidRPr="001D6E8C" w:rsidRDefault="002D6885" w:rsidP="00B94984">
      <w:pPr>
        <w:pStyle w:val="ListParagraph"/>
        <w:numPr>
          <w:ilvl w:val="0"/>
          <w:numId w:val="13"/>
        </w:numPr>
        <w:spacing w:line="480" w:lineRule="auto"/>
        <w:ind w:left="426" w:right="-1" w:hanging="426"/>
        <w:jc w:val="both"/>
      </w:pPr>
      <w:r w:rsidRPr="001D6E8C">
        <w:t>“transmission”:  Almost 80% of the cars are automatic transmission</w:t>
      </w:r>
      <w:r w:rsidR="003871D4" w:rsidRPr="001D6E8C">
        <w:t xml:space="preserve">s. The average price for other transmission types is </w:t>
      </w:r>
      <w:r w:rsidR="00F734BE" w:rsidRPr="001D6E8C">
        <w:t>higher than automatic and manual. It says that people of USA prefer automatic cars</w:t>
      </w:r>
    </w:p>
    <w:p w14:paraId="7214D9F3" w14:textId="77777777" w:rsidR="006058BB" w:rsidRPr="001D6E8C" w:rsidRDefault="002D6885" w:rsidP="00B94984">
      <w:pPr>
        <w:pStyle w:val="ListParagraph"/>
        <w:numPr>
          <w:ilvl w:val="0"/>
          <w:numId w:val="13"/>
        </w:numPr>
        <w:spacing w:line="480" w:lineRule="auto"/>
        <w:ind w:left="426" w:right="-1" w:hanging="426"/>
        <w:jc w:val="both"/>
      </w:pPr>
      <w:r w:rsidRPr="001D6E8C">
        <w:lastRenderedPageBreak/>
        <w:t>"drive": 30% of the cars are 4-wheel drive cars and 25% are front-wheel drive. The average pri</w:t>
      </w:r>
      <w:r w:rsidR="00BF4F5D" w:rsidRPr="001D6E8C">
        <w:t>ce</w:t>
      </w:r>
      <w:r w:rsidRPr="001D6E8C">
        <w:t xml:space="preserve"> for 4WD cars is much higher than for FWD and RWD. We can infer that people from the US prefer 4- wheel drive and front-wheel drive cars more.</w:t>
      </w:r>
    </w:p>
    <w:p w14:paraId="24FA2D20" w14:textId="77777777" w:rsidR="00B94984" w:rsidRPr="0088113A" w:rsidRDefault="002D6885" w:rsidP="0088113A">
      <w:pPr>
        <w:spacing w:after="240" w:line="480" w:lineRule="auto"/>
        <w:ind w:right="-1"/>
      </w:pPr>
      <w:r w:rsidRPr="001D6E8C">
        <w:t>Based on all the observations</w:t>
      </w:r>
      <w:r w:rsidR="00FB3150" w:rsidRPr="001D6E8C">
        <w:t xml:space="preserve">, a function called clean_data() </w:t>
      </w:r>
      <w:r w:rsidR="00042DF1">
        <w:t>(fig.33 Appendix)</w:t>
      </w:r>
      <w:r w:rsidR="00E11715" w:rsidRPr="001D6E8C">
        <w:t xml:space="preserve"> was created to remove all the</w:t>
      </w:r>
      <w:r w:rsidR="004B3365">
        <w:t xml:space="preserve"> </w:t>
      </w:r>
      <w:r w:rsidR="00E11715" w:rsidRPr="001D6E8C">
        <w:t>outliers. This function limits the data from the year 1990 to 2021</w:t>
      </w:r>
      <w:r w:rsidR="004A06FE" w:rsidRPr="001D6E8C">
        <w:t>, the minimum price considered is $ 200 and the maximum is $ 100K and with an odometer more than 500</w:t>
      </w:r>
      <w:r w:rsidR="00042DF1">
        <w:t>K miles</w:t>
      </w:r>
      <w:r w:rsidR="004A06FE" w:rsidRPr="001D6E8C">
        <w:t>.</w:t>
      </w:r>
    </w:p>
    <w:p w14:paraId="2CA1E331" w14:textId="77777777" w:rsidR="00C028E1" w:rsidRDefault="002D6885" w:rsidP="004B3365">
      <w:pPr>
        <w:autoSpaceDE w:val="0"/>
        <w:autoSpaceDN w:val="0"/>
        <w:adjustRightInd w:val="0"/>
        <w:spacing w:line="480" w:lineRule="auto"/>
        <w:ind w:right="-1"/>
        <w:jc w:val="both"/>
        <w:rPr>
          <w:b/>
          <w:bCs/>
          <w:sz w:val="28"/>
          <w:szCs w:val="28"/>
        </w:rPr>
      </w:pPr>
      <w:r w:rsidRPr="00FB41E4">
        <w:rPr>
          <w:b/>
          <w:bCs/>
          <w:sz w:val="28"/>
          <w:szCs w:val="28"/>
        </w:rPr>
        <w:t>3.5 Data Pre-processing and Feature Selection</w:t>
      </w:r>
      <w:r w:rsidR="00575FE7">
        <w:rPr>
          <w:b/>
          <w:bCs/>
          <w:sz w:val="28"/>
          <w:szCs w:val="28"/>
        </w:rPr>
        <w:t>:</w:t>
      </w:r>
    </w:p>
    <w:p w14:paraId="59959BFA" w14:textId="77777777" w:rsidR="00575FE7" w:rsidRPr="00727C52" w:rsidRDefault="002D6885" w:rsidP="004B3365">
      <w:pPr>
        <w:autoSpaceDE w:val="0"/>
        <w:autoSpaceDN w:val="0"/>
        <w:adjustRightInd w:val="0"/>
        <w:spacing w:line="480" w:lineRule="auto"/>
        <w:ind w:right="-1"/>
        <w:jc w:val="both"/>
        <w:rPr>
          <w:b/>
          <w:bCs/>
          <w:i/>
          <w:iCs/>
        </w:rPr>
      </w:pPr>
      <w:r w:rsidRPr="00727C52">
        <w:rPr>
          <w:b/>
          <w:bCs/>
          <w:i/>
          <w:iCs/>
        </w:rPr>
        <w:t>Data Pre-processing: Handling Missing values</w:t>
      </w:r>
    </w:p>
    <w:p w14:paraId="5B8DA31B" w14:textId="77777777" w:rsidR="007372E8" w:rsidRPr="00727C52" w:rsidRDefault="002D6885" w:rsidP="004B3365">
      <w:pPr>
        <w:autoSpaceDE w:val="0"/>
        <w:autoSpaceDN w:val="0"/>
        <w:adjustRightInd w:val="0"/>
        <w:spacing w:line="480" w:lineRule="auto"/>
        <w:ind w:right="-1"/>
        <w:jc w:val="both"/>
        <w:rPr>
          <w:i/>
          <w:iCs/>
        </w:rPr>
      </w:pPr>
      <w:r w:rsidRPr="00727C52">
        <w:rPr>
          <w:i/>
          <w:iCs/>
        </w:rPr>
        <w:t xml:space="preserve">Numerical variables: </w:t>
      </w:r>
    </w:p>
    <w:p w14:paraId="63B7221E" w14:textId="77777777" w:rsidR="008A00F8" w:rsidRPr="001D6E8C" w:rsidRDefault="002D6885" w:rsidP="004B3365">
      <w:pPr>
        <w:pStyle w:val="ListParagraph"/>
        <w:numPr>
          <w:ilvl w:val="0"/>
          <w:numId w:val="14"/>
        </w:numPr>
        <w:autoSpaceDE w:val="0"/>
        <w:autoSpaceDN w:val="0"/>
        <w:adjustRightInd w:val="0"/>
        <w:spacing w:line="480" w:lineRule="auto"/>
        <w:ind w:left="426" w:right="-1" w:hanging="426"/>
        <w:jc w:val="both"/>
      </w:pPr>
      <w:r w:rsidRPr="001D6E8C">
        <w:t>“odometer”:</w:t>
      </w:r>
      <w:r w:rsidR="007372E8" w:rsidRPr="001D6E8C">
        <w:t xml:space="preserve"> </w:t>
      </w:r>
      <w:r w:rsidRPr="001D6E8C">
        <w:t>There are 251 missing values under the feature odometer. The function imputation_numeric</w:t>
      </w:r>
      <w:r w:rsidR="00C70F0E">
        <w:t xml:space="preserve"> (fig.34 Appendix)</w:t>
      </w:r>
      <w:r w:rsidR="00BA45DA" w:rsidRPr="001D6E8C">
        <w:t xml:space="preserve"> takes the input of the numeric feature of the data frame and a regressor. This function is using IterativeImputer to impute the missing values by finding the best fit values with the help of a regressor.</w:t>
      </w:r>
      <w:r w:rsidR="00BD698C" w:rsidRPr="001D6E8C">
        <w:t xml:space="preserve"> Then the odometer values are standardised using Box-cox transformation.</w:t>
      </w:r>
    </w:p>
    <w:p w14:paraId="03A4B48A" w14:textId="77777777" w:rsidR="00BD698C" w:rsidRPr="001D6E8C" w:rsidRDefault="002D6885" w:rsidP="004B3365">
      <w:pPr>
        <w:keepNext/>
        <w:autoSpaceDE w:val="0"/>
        <w:autoSpaceDN w:val="0"/>
        <w:adjustRightInd w:val="0"/>
        <w:ind w:left="426" w:right="-1" w:hanging="426"/>
        <w:jc w:val="both"/>
      </w:pPr>
      <w:r>
        <w:t xml:space="preserve">        </w:t>
      </w:r>
      <w:r w:rsidRPr="001D6E8C">
        <w:rPr>
          <w:noProof/>
        </w:rPr>
        <w:drawing>
          <wp:inline distT="0" distB="0" distL="0" distR="0" wp14:anchorId="6EA51D43" wp14:editId="4F607C17">
            <wp:extent cx="2424607" cy="1884377"/>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
                    <pic:cNvPicPr/>
                  </pic:nvPicPr>
                  <pic:blipFill>
                    <a:blip r:embed="rId24"/>
                    <a:stretch>
                      <a:fillRect/>
                    </a:stretch>
                  </pic:blipFill>
                  <pic:spPr>
                    <a:xfrm>
                      <a:off x="0" y="0"/>
                      <a:ext cx="2434094" cy="1891750"/>
                    </a:xfrm>
                    <a:prstGeom prst="rect">
                      <a:avLst/>
                    </a:prstGeom>
                  </pic:spPr>
                </pic:pic>
              </a:graphicData>
            </a:graphic>
          </wp:inline>
        </w:drawing>
      </w:r>
      <w:r w:rsidRPr="001D6E8C">
        <w:t xml:space="preserve">         </w:t>
      </w:r>
      <w:r w:rsidRPr="001D6E8C">
        <w:rPr>
          <w:noProof/>
        </w:rPr>
        <w:drawing>
          <wp:inline distT="0" distB="0" distL="0" distR="0" wp14:anchorId="438555CC" wp14:editId="6D394BF9">
            <wp:extent cx="2584174" cy="1867769"/>
            <wp:effectExtent l="0" t="0" r="698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
                    <pic:cNvPicPr/>
                  </pic:nvPicPr>
                  <pic:blipFill>
                    <a:blip r:embed="rId25"/>
                    <a:stretch>
                      <a:fillRect/>
                    </a:stretch>
                  </pic:blipFill>
                  <pic:spPr>
                    <a:xfrm>
                      <a:off x="0" y="0"/>
                      <a:ext cx="2618739" cy="1892751"/>
                    </a:xfrm>
                    <a:prstGeom prst="rect">
                      <a:avLst/>
                    </a:prstGeom>
                  </pic:spPr>
                </pic:pic>
              </a:graphicData>
            </a:graphic>
          </wp:inline>
        </w:drawing>
      </w:r>
    </w:p>
    <w:p w14:paraId="60AECB3A" w14:textId="0D5C212C" w:rsidR="00BD698C" w:rsidRPr="001D6E8C" w:rsidRDefault="002D6885" w:rsidP="00882997">
      <w:pPr>
        <w:pStyle w:val="Caption"/>
        <w:ind w:left="1146" w:right="-1" w:firstLine="294"/>
        <w:jc w:val="both"/>
        <w:rPr>
          <w:i w:val="0"/>
          <w:iCs w:val="0"/>
          <w:color w:val="auto"/>
          <w:sz w:val="24"/>
          <w:szCs w:val="24"/>
        </w:rPr>
      </w:pPr>
      <w:r>
        <w:t>Fi</w:t>
      </w:r>
      <w:r w:rsidRPr="00B94984">
        <w:rPr>
          <w:rFonts w:asciiTheme="minorHAnsi" w:hAnsiTheme="minorHAnsi" w:cstheme="minorBidi"/>
        </w:rPr>
        <w:t xml:space="preserve">gure </w:t>
      </w:r>
      <w:r w:rsidRPr="00B94984">
        <w:rPr>
          <w:rFonts w:asciiTheme="minorHAnsi" w:hAnsiTheme="minorHAnsi" w:cstheme="minorBidi"/>
        </w:rPr>
        <w:fldChar w:fldCharType="begin"/>
      </w:r>
      <w:r w:rsidRPr="00B94984">
        <w:rPr>
          <w:rFonts w:asciiTheme="minorHAnsi" w:hAnsiTheme="minorHAnsi" w:cstheme="minorBidi"/>
        </w:rPr>
        <w:instrText xml:space="preserve"> SEQ Figure \* ARABIC </w:instrText>
      </w:r>
      <w:r w:rsidRPr="00B94984">
        <w:rPr>
          <w:rFonts w:asciiTheme="minorHAnsi" w:hAnsiTheme="minorHAnsi" w:cstheme="minorBidi"/>
        </w:rPr>
        <w:fldChar w:fldCharType="separate"/>
      </w:r>
      <w:r w:rsidR="009C03DA">
        <w:rPr>
          <w:rFonts w:asciiTheme="minorHAnsi" w:hAnsiTheme="minorHAnsi" w:cstheme="minorBidi"/>
          <w:noProof/>
        </w:rPr>
        <w:t>10</w:t>
      </w:r>
      <w:r w:rsidRPr="00B94984">
        <w:rPr>
          <w:rFonts w:asciiTheme="minorHAnsi" w:hAnsiTheme="minorHAnsi" w:cstheme="minorBidi"/>
        </w:rPr>
        <w:fldChar w:fldCharType="end"/>
      </w:r>
      <w:r w:rsidRPr="00B94984">
        <w:rPr>
          <w:rFonts w:asciiTheme="minorHAnsi" w:hAnsiTheme="minorHAnsi" w:cstheme="minorBidi"/>
        </w:rPr>
        <w:t>:odometer distplot</w:t>
      </w:r>
      <w:r w:rsidRPr="00B94984">
        <w:rPr>
          <w:rFonts w:asciiTheme="minorHAnsi" w:hAnsiTheme="minorHAnsi" w:cstheme="minorBidi"/>
        </w:rPr>
        <w:tab/>
      </w:r>
      <w:r w:rsidRPr="00B94984">
        <w:rPr>
          <w:rFonts w:asciiTheme="minorHAnsi" w:hAnsiTheme="minorHAnsi" w:cstheme="minorBidi"/>
        </w:rPr>
        <w:tab/>
      </w:r>
      <w:r w:rsidRPr="00B94984">
        <w:rPr>
          <w:rFonts w:asciiTheme="minorHAnsi" w:hAnsiTheme="minorHAnsi" w:cstheme="minorBidi"/>
        </w:rPr>
        <w:tab/>
      </w:r>
      <w:r w:rsidR="00274E8D">
        <w:t xml:space="preserve">       </w:t>
      </w:r>
      <w:r w:rsidRPr="00B94984">
        <w:rPr>
          <w:rFonts w:asciiTheme="minorHAnsi" w:hAnsiTheme="minorHAnsi" w:cstheme="minorBidi"/>
        </w:rPr>
        <w:t xml:space="preserve">Figure </w:t>
      </w:r>
      <w:r w:rsidRPr="00B94984">
        <w:rPr>
          <w:rFonts w:asciiTheme="minorHAnsi" w:hAnsiTheme="minorHAnsi" w:cstheme="minorBidi"/>
        </w:rPr>
        <w:fldChar w:fldCharType="begin"/>
      </w:r>
      <w:r w:rsidRPr="00B94984">
        <w:rPr>
          <w:rFonts w:asciiTheme="minorHAnsi" w:hAnsiTheme="minorHAnsi" w:cstheme="minorBidi"/>
        </w:rPr>
        <w:instrText xml:space="preserve"> SEQ Figure \* ARABIC </w:instrText>
      </w:r>
      <w:r w:rsidRPr="00B94984">
        <w:rPr>
          <w:rFonts w:asciiTheme="minorHAnsi" w:hAnsiTheme="minorHAnsi" w:cstheme="minorBidi"/>
        </w:rPr>
        <w:fldChar w:fldCharType="separate"/>
      </w:r>
      <w:r w:rsidR="009C03DA">
        <w:rPr>
          <w:rFonts w:asciiTheme="minorHAnsi" w:hAnsiTheme="minorHAnsi" w:cstheme="minorBidi"/>
          <w:noProof/>
        </w:rPr>
        <w:t>11</w:t>
      </w:r>
      <w:r w:rsidRPr="00B94984">
        <w:rPr>
          <w:rFonts w:asciiTheme="minorHAnsi" w:hAnsiTheme="minorHAnsi" w:cstheme="minorBidi"/>
        </w:rPr>
        <w:fldChar w:fldCharType="end"/>
      </w:r>
      <w:r w:rsidRPr="00B94984">
        <w:rPr>
          <w:rFonts w:asciiTheme="minorHAnsi" w:hAnsiTheme="minorHAnsi" w:cstheme="minorBidi"/>
        </w:rPr>
        <w:t>:standardised odometer distplot</w:t>
      </w:r>
    </w:p>
    <w:p w14:paraId="2CB759A5" w14:textId="77777777" w:rsidR="00420B9D" w:rsidRPr="001D6E8C" w:rsidRDefault="002D6885" w:rsidP="004B3365">
      <w:pPr>
        <w:pStyle w:val="ListParagraph"/>
        <w:numPr>
          <w:ilvl w:val="0"/>
          <w:numId w:val="14"/>
        </w:numPr>
        <w:autoSpaceDE w:val="0"/>
        <w:autoSpaceDN w:val="0"/>
        <w:adjustRightInd w:val="0"/>
        <w:spacing w:line="480" w:lineRule="auto"/>
        <w:ind w:left="426" w:right="-1" w:hanging="426"/>
        <w:jc w:val="both"/>
      </w:pPr>
      <w:r>
        <w:t>“</w:t>
      </w:r>
      <w:r w:rsidR="007372E8" w:rsidRPr="001D6E8C">
        <w:t>Age</w:t>
      </w:r>
      <w:r>
        <w:t>”</w:t>
      </w:r>
      <w:r w:rsidR="007372E8" w:rsidRPr="001D6E8C">
        <w:t>: Similarly</w:t>
      </w:r>
      <w:r w:rsidR="0014029A" w:rsidRPr="001D6E8C">
        <w:t>,</w:t>
      </w:r>
      <w:r w:rsidR="007372E8" w:rsidRPr="001D6E8C">
        <w:t xml:space="preserve"> age is standardised using box-cox transformation to bring all numerical features into the same scale.</w:t>
      </w:r>
      <w:r>
        <w:t xml:space="preserve"> But transformation using box-cox also did not transform into a normal distribution.</w:t>
      </w:r>
    </w:p>
    <w:p w14:paraId="10F6E629" w14:textId="77777777" w:rsidR="00420B9D" w:rsidRPr="001D6E8C" w:rsidRDefault="00420B9D" w:rsidP="004B3365">
      <w:pPr>
        <w:autoSpaceDE w:val="0"/>
        <w:autoSpaceDN w:val="0"/>
        <w:adjustRightInd w:val="0"/>
        <w:spacing w:line="480" w:lineRule="auto"/>
        <w:ind w:right="-1"/>
        <w:jc w:val="both"/>
      </w:pPr>
    </w:p>
    <w:p w14:paraId="6AE876DA" w14:textId="77777777" w:rsidR="00B94984" w:rsidRDefault="00B94984" w:rsidP="004B3365">
      <w:pPr>
        <w:autoSpaceDE w:val="0"/>
        <w:autoSpaceDN w:val="0"/>
        <w:adjustRightInd w:val="0"/>
        <w:spacing w:line="480" w:lineRule="auto"/>
        <w:ind w:right="-1"/>
        <w:jc w:val="both"/>
      </w:pPr>
    </w:p>
    <w:p w14:paraId="73247FBB" w14:textId="77777777" w:rsidR="00575FE7" w:rsidRPr="00727C52" w:rsidRDefault="002D6885" w:rsidP="004B3365">
      <w:pPr>
        <w:autoSpaceDE w:val="0"/>
        <w:autoSpaceDN w:val="0"/>
        <w:adjustRightInd w:val="0"/>
        <w:spacing w:line="480" w:lineRule="auto"/>
        <w:ind w:right="-1"/>
        <w:jc w:val="both"/>
        <w:rPr>
          <w:i/>
          <w:iCs/>
        </w:rPr>
      </w:pPr>
      <w:r w:rsidRPr="00727C52">
        <w:rPr>
          <w:i/>
          <w:iCs/>
        </w:rPr>
        <w:t>Categorical Variables:</w:t>
      </w:r>
    </w:p>
    <w:p w14:paraId="5A45108F" w14:textId="77777777" w:rsidR="0014029A" w:rsidRPr="001D6E8C" w:rsidRDefault="002D6885" w:rsidP="004B3365">
      <w:pPr>
        <w:autoSpaceDE w:val="0"/>
        <w:autoSpaceDN w:val="0"/>
        <w:adjustRightInd w:val="0"/>
        <w:spacing w:line="480" w:lineRule="auto"/>
        <w:ind w:right="-1"/>
        <w:jc w:val="both"/>
      </w:pPr>
      <w:r w:rsidRPr="001D6E8C">
        <w:t>There are many null values under the categorical vale. Among them, condition and cylinders have 37% and 40% of null values.</w:t>
      </w:r>
    </w:p>
    <w:p w14:paraId="26991FE2" w14:textId="77777777" w:rsidR="00A35E15" w:rsidRPr="001D6E8C" w:rsidRDefault="002D6885" w:rsidP="00727C52">
      <w:pPr>
        <w:pStyle w:val="ListParagraph"/>
        <w:numPr>
          <w:ilvl w:val="0"/>
          <w:numId w:val="15"/>
        </w:numPr>
        <w:autoSpaceDE w:val="0"/>
        <w:autoSpaceDN w:val="0"/>
        <w:adjustRightInd w:val="0"/>
        <w:spacing w:line="480" w:lineRule="auto"/>
        <w:ind w:left="426" w:right="-1" w:hanging="426"/>
        <w:jc w:val="both"/>
      </w:pPr>
      <w:r w:rsidRPr="001D6E8C">
        <w:t xml:space="preserve">“condition”: </w:t>
      </w:r>
      <w:r w:rsidR="00727C52">
        <w:t>U</w:t>
      </w:r>
      <w:r w:rsidRPr="001D6E8C">
        <w:t>sually the condition of a car is given by how old a car is, and how far was it driven. These values can be obtained from the odometer and age features. All cars with the year 2020</w:t>
      </w:r>
      <w:r w:rsidR="006175DD" w:rsidRPr="001D6E8C">
        <w:t xml:space="preserve"> are filled as 'new' and for the year 2018-2019 as like new and years less than 2018 values are filled concerning odometer values. </w:t>
      </w:r>
      <w:r w:rsidR="00761021" w:rsidRPr="001D6E8C">
        <w:t xml:space="preserve">The lowest median value is for “like_new” and the highest is for “fair”. The odometer median was calculated for different conditions and </w:t>
      </w:r>
      <w:r w:rsidR="006175DD" w:rsidRPr="001D6E8C">
        <w:t xml:space="preserve">If odometer values are less than </w:t>
      </w:r>
      <w:r w:rsidR="00761021" w:rsidRPr="001D6E8C">
        <w:t>the median of "like_new”, it is filled</w:t>
      </w:r>
      <w:r w:rsidR="006175DD" w:rsidRPr="001D6E8C">
        <w:t xml:space="preserve"> as “like_new” and greater than </w:t>
      </w:r>
      <w:r w:rsidR="00761021" w:rsidRPr="001D6E8C">
        <w:t>the "fair" median, it is</w:t>
      </w:r>
      <w:r w:rsidR="002A78EA" w:rsidRPr="001D6E8C">
        <w:t xml:space="preserve"> filled</w:t>
      </w:r>
      <w:r w:rsidR="006175DD" w:rsidRPr="001D6E8C">
        <w:t xml:space="preserve"> as "fair". "good" can be filled where the odometer is greater than </w:t>
      </w:r>
      <w:r w:rsidR="002A78EA" w:rsidRPr="001D6E8C">
        <w:t>“</w:t>
      </w:r>
      <w:r w:rsidR="006175DD" w:rsidRPr="001D6E8C">
        <w:t>like_new</w:t>
      </w:r>
      <w:r w:rsidR="002A78EA" w:rsidRPr="001D6E8C">
        <w:t>”</w:t>
      </w:r>
      <w:r w:rsidR="006175DD" w:rsidRPr="001D6E8C">
        <w:t xml:space="preserve"> and less than </w:t>
      </w:r>
      <w:r w:rsidR="002A78EA" w:rsidRPr="001D6E8C">
        <w:t>“</w:t>
      </w:r>
      <w:r w:rsidR="006175DD" w:rsidRPr="001D6E8C">
        <w:t>excellent</w:t>
      </w:r>
      <w:r w:rsidR="002A78EA" w:rsidRPr="001D6E8C">
        <w:t>”, “e</w:t>
      </w:r>
      <w:r w:rsidR="006175DD" w:rsidRPr="001D6E8C">
        <w:t>xcellent</w:t>
      </w:r>
      <w:r w:rsidR="002A78EA" w:rsidRPr="001D6E8C">
        <w:t>”</w:t>
      </w:r>
      <w:r w:rsidR="006175DD" w:rsidRPr="001D6E8C">
        <w:t xml:space="preserve"> can be filled where the </w:t>
      </w:r>
      <w:r w:rsidR="002A78EA" w:rsidRPr="001D6E8C">
        <w:t>odometer</w:t>
      </w:r>
      <w:r w:rsidR="006175DD" w:rsidRPr="001D6E8C">
        <w:t xml:space="preserve"> is greater than </w:t>
      </w:r>
      <w:r w:rsidR="002A78EA" w:rsidRPr="001D6E8C">
        <w:t>“</w:t>
      </w:r>
      <w:r w:rsidR="006175DD" w:rsidRPr="001D6E8C">
        <w:t>good</w:t>
      </w:r>
      <w:r w:rsidR="002A78EA" w:rsidRPr="001D6E8C">
        <w:t>”</w:t>
      </w:r>
      <w:r w:rsidR="006175DD" w:rsidRPr="001D6E8C">
        <w:t xml:space="preserve"> and less than </w:t>
      </w:r>
      <w:r w:rsidR="002A78EA" w:rsidRPr="001D6E8C">
        <w:t>“</w:t>
      </w:r>
      <w:r w:rsidR="006175DD" w:rsidRPr="001D6E8C">
        <w:t>salvage</w:t>
      </w:r>
      <w:r w:rsidR="002A78EA" w:rsidRPr="001D6E8C">
        <w:t>”</w:t>
      </w:r>
      <w:r w:rsidR="006175DD" w:rsidRPr="001D6E8C">
        <w:t>.</w:t>
      </w:r>
      <w:r w:rsidR="002A78EA" w:rsidRPr="001D6E8C">
        <w:t xml:space="preserve"> “s</w:t>
      </w:r>
      <w:r w:rsidR="006175DD" w:rsidRPr="001D6E8C">
        <w:t>alvage</w:t>
      </w:r>
      <w:r w:rsidR="002A78EA" w:rsidRPr="001D6E8C">
        <w:t>”</w:t>
      </w:r>
      <w:r w:rsidR="006175DD" w:rsidRPr="001D6E8C">
        <w:t xml:space="preserve"> can be filled where it is greater than </w:t>
      </w:r>
      <w:r w:rsidR="002A78EA" w:rsidRPr="001D6E8C">
        <w:t>“</w:t>
      </w:r>
      <w:r w:rsidR="006175DD" w:rsidRPr="001D6E8C">
        <w:t>excellent</w:t>
      </w:r>
      <w:r w:rsidR="002A78EA" w:rsidRPr="001D6E8C">
        <w:t>”</w:t>
      </w:r>
      <w:r w:rsidR="006175DD" w:rsidRPr="001D6E8C">
        <w:t xml:space="preserve"> and less than </w:t>
      </w:r>
      <w:r w:rsidR="002A78EA" w:rsidRPr="001D6E8C">
        <w:t>“</w:t>
      </w:r>
      <w:r w:rsidR="006175DD" w:rsidRPr="001D6E8C">
        <w:t>fair</w:t>
      </w:r>
      <w:r w:rsidR="002A78EA" w:rsidRPr="001D6E8C">
        <w:t>”.</w:t>
      </w:r>
    </w:p>
    <w:p w14:paraId="5B68E416" w14:textId="77777777" w:rsidR="00DB5679" w:rsidRPr="001D6E8C" w:rsidRDefault="002D6885" w:rsidP="00727C52">
      <w:pPr>
        <w:pStyle w:val="ListParagraph"/>
        <w:numPr>
          <w:ilvl w:val="0"/>
          <w:numId w:val="15"/>
        </w:numPr>
        <w:autoSpaceDE w:val="0"/>
        <w:autoSpaceDN w:val="0"/>
        <w:adjustRightInd w:val="0"/>
        <w:spacing w:line="480" w:lineRule="auto"/>
        <w:ind w:left="426" w:right="-1" w:hanging="426"/>
        <w:jc w:val="both"/>
      </w:pPr>
      <w:r w:rsidRPr="001D6E8C">
        <w:t xml:space="preserve">“manufacturer”: </w:t>
      </w:r>
      <w:r w:rsidR="00727C52">
        <w:t>O</w:t>
      </w:r>
      <w:r w:rsidRPr="001D6E8C">
        <w:t>nly 3% of the values are missing under manufacturer. These missing values are filled with the mode (= "ford") of the manufacturer.</w:t>
      </w:r>
    </w:p>
    <w:p w14:paraId="620308AA" w14:textId="77777777" w:rsidR="002A78EA" w:rsidRPr="001D6E8C" w:rsidRDefault="002D6885" w:rsidP="00727C52">
      <w:pPr>
        <w:pStyle w:val="ListParagraph"/>
        <w:numPr>
          <w:ilvl w:val="0"/>
          <w:numId w:val="15"/>
        </w:numPr>
        <w:autoSpaceDE w:val="0"/>
        <w:autoSpaceDN w:val="0"/>
        <w:adjustRightInd w:val="0"/>
        <w:spacing w:line="480" w:lineRule="auto"/>
        <w:ind w:left="426" w:right="-1" w:hanging="426"/>
        <w:jc w:val="both"/>
      </w:pPr>
      <w:r w:rsidRPr="001D6E8C">
        <w:t xml:space="preserve">“cylinders”: </w:t>
      </w:r>
      <w:r w:rsidR="00BD5C3B" w:rsidRPr="001D6E8C">
        <w:t>Some information regarding the cylinders is found in some of the descriptions. Records that have the number of cylinders under the description</w:t>
      </w:r>
      <w:r w:rsidR="00DB5679" w:rsidRPr="001D6E8C">
        <w:t xml:space="preserve"> are filled using those values. </w:t>
      </w:r>
      <w:r w:rsidR="00BD5C3B" w:rsidRPr="001D6E8C">
        <w:t>F</w:t>
      </w:r>
      <w:r w:rsidRPr="001D6E8C">
        <w:t xml:space="preserve">rom the </w:t>
      </w:r>
      <w:r w:rsidR="00BD5C3B" w:rsidRPr="001D6E8C">
        <w:t xml:space="preserve">correlation </w:t>
      </w:r>
      <w:r w:rsidRPr="001D6E8C">
        <w:t>matrix, it is observed that the cylinders</w:t>
      </w:r>
      <w:r w:rsidR="00CC7467" w:rsidRPr="001D6E8C">
        <w:t>-</w:t>
      </w:r>
      <w:r w:rsidRPr="001D6E8C">
        <w:t>column is more correlated with the manufacture</w:t>
      </w:r>
      <w:r w:rsidR="00BD5C3B" w:rsidRPr="001D6E8C">
        <w:t>r</w:t>
      </w:r>
      <w:r w:rsidRPr="001D6E8C">
        <w:t xml:space="preserve">. cars </w:t>
      </w:r>
      <w:r w:rsidR="00BD5C3B" w:rsidRPr="001D6E8C">
        <w:t xml:space="preserve">with fuel type as “electric” </w:t>
      </w:r>
      <w:r w:rsidRPr="001D6E8C">
        <w:t>have 0 cylinders</w:t>
      </w:r>
    </w:p>
    <w:p w14:paraId="29705872" w14:textId="77777777" w:rsidR="00CC7467" w:rsidRPr="001D6E8C" w:rsidRDefault="002D6885" w:rsidP="00727C52">
      <w:pPr>
        <w:pStyle w:val="ListParagraph"/>
        <w:numPr>
          <w:ilvl w:val="0"/>
          <w:numId w:val="15"/>
        </w:numPr>
        <w:autoSpaceDE w:val="0"/>
        <w:autoSpaceDN w:val="0"/>
        <w:adjustRightInd w:val="0"/>
        <w:spacing w:line="480" w:lineRule="auto"/>
        <w:ind w:left="426" w:right="-1" w:hanging="426"/>
        <w:jc w:val="both"/>
      </w:pPr>
      <w:r w:rsidRPr="001D6E8C">
        <w:t>"drive": It is highly correlated with the manufacturer. So, the records were grouped by manufacturer and missing values are filled with respective mode values of each manufacturer or "4wd"</w:t>
      </w:r>
    </w:p>
    <w:p w14:paraId="55FDDC76" w14:textId="77777777" w:rsidR="00CC7467" w:rsidRPr="001D6E8C" w:rsidRDefault="002D6885" w:rsidP="00727C52">
      <w:pPr>
        <w:pStyle w:val="ListParagraph"/>
        <w:numPr>
          <w:ilvl w:val="0"/>
          <w:numId w:val="15"/>
        </w:numPr>
        <w:autoSpaceDE w:val="0"/>
        <w:autoSpaceDN w:val="0"/>
        <w:adjustRightInd w:val="0"/>
        <w:spacing w:line="480" w:lineRule="auto"/>
        <w:ind w:left="426" w:right="-1" w:hanging="426"/>
        <w:jc w:val="both"/>
      </w:pPr>
      <w:r w:rsidRPr="001D6E8C">
        <w:t>"type": similar to the drive, records were grouped by the drive and missing values are filled with respective mode values of each drive</w:t>
      </w:r>
      <w:r w:rsidR="00290C18" w:rsidRPr="001D6E8C">
        <w:t xml:space="preserve"> type or “sedan”</w:t>
      </w:r>
    </w:p>
    <w:p w14:paraId="06FF8CE9" w14:textId="77777777" w:rsidR="00290C18" w:rsidRPr="001D6E8C" w:rsidRDefault="002D6885" w:rsidP="00727C52">
      <w:pPr>
        <w:pStyle w:val="ListParagraph"/>
        <w:numPr>
          <w:ilvl w:val="0"/>
          <w:numId w:val="15"/>
        </w:numPr>
        <w:autoSpaceDE w:val="0"/>
        <w:autoSpaceDN w:val="0"/>
        <w:adjustRightInd w:val="0"/>
        <w:spacing w:line="480" w:lineRule="auto"/>
        <w:ind w:left="426" w:right="-1" w:hanging="426"/>
        <w:jc w:val="both"/>
      </w:pPr>
      <w:r w:rsidRPr="001D6E8C">
        <w:lastRenderedPageBreak/>
        <w:t>“transmission”: If the fuel type is electric, missing values under transmission are filled “automatic”. Some of the records have the transmission information in the descriptions. These are filled with their respective values when there is a missing value. All others are filled with automatic as we observed that most of the cars are automatic.</w:t>
      </w:r>
    </w:p>
    <w:p w14:paraId="14CD8BA8" w14:textId="77777777" w:rsidR="00290C18" w:rsidRPr="001D6E8C" w:rsidRDefault="002D6885" w:rsidP="00727C52">
      <w:pPr>
        <w:pStyle w:val="ListParagraph"/>
        <w:numPr>
          <w:ilvl w:val="0"/>
          <w:numId w:val="15"/>
        </w:numPr>
        <w:autoSpaceDE w:val="0"/>
        <w:autoSpaceDN w:val="0"/>
        <w:adjustRightInd w:val="0"/>
        <w:spacing w:line="480" w:lineRule="auto"/>
        <w:ind w:left="426" w:right="-1" w:hanging="426"/>
        <w:jc w:val="both"/>
      </w:pPr>
      <w:r w:rsidRPr="001D6E8C">
        <w:t>“fuel”, “title_status” and “paint_color”: These are filled with their respective mode values. Gas for fuel, clean for title_status and white for paint_color.</w:t>
      </w:r>
    </w:p>
    <w:p w14:paraId="2C736AAC" w14:textId="77777777" w:rsidR="00912988" w:rsidRPr="001D6E8C" w:rsidRDefault="00912988" w:rsidP="004B3365">
      <w:pPr>
        <w:autoSpaceDE w:val="0"/>
        <w:autoSpaceDN w:val="0"/>
        <w:adjustRightInd w:val="0"/>
        <w:spacing w:line="480" w:lineRule="auto"/>
        <w:ind w:right="-1"/>
        <w:jc w:val="both"/>
      </w:pPr>
    </w:p>
    <w:p w14:paraId="62D01CA1" w14:textId="77777777" w:rsidR="00290C18" w:rsidRPr="00727C52" w:rsidRDefault="002D6885" w:rsidP="004B3365">
      <w:pPr>
        <w:autoSpaceDE w:val="0"/>
        <w:autoSpaceDN w:val="0"/>
        <w:adjustRightInd w:val="0"/>
        <w:spacing w:line="480" w:lineRule="auto"/>
        <w:ind w:right="-1"/>
        <w:jc w:val="both"/>
        <w:rPr>
          <w:b/>
          <w:bCs/>
          <w:i/>
          <w:iCs/>
        </w:rPr>
      </w:pPr>
      <w:r w:rsidRPr="00727C52">
        <w:rPr>
          <w:b/>
          <w:bCs/>
          <w:i/>
          <w:iCs/>
        </w:rPr>
        <w:t>Feature Selection</w:t>
      </w:r>
      <w:r w:rsidR="00420B9D" w:rsidRPr="00727C52">
        <w:rPr>
          <w:b/>
          <w:bCs/>
          <w:i/>
          <w:iCs/>
        </w:rPr>
        <w:t>:</w:t>
      </w:r>
    </w:p>
    <w:p w14:paraId="64E725A7" w14:textId="77777777" w:rsidR="00A87053" w:rsidRPr="001D6E8C" w:rsidRDefault="002D6885" w:rsidP="004B3365">
      <w:pPr>
        <w:autoSpaceDE w:val="0"/>
        <w:autoSpaceDN w:val="0"/>
        <w:adjustRightInd w:val="0"/>
        <w:spacing w:line="480" w:lineRule="auto"/>
        <w:ind w:right="-1"/>
        <w:jc w:val="both"/>
      </w:pPr>
      <w:r w:rsidRPr="001D6E8C">
        <w:t xml:space="preserve">A new feature “avg_odo_year” is created from the </w:t>
      </w:r>
      <w:r w:rsidR="000249A1" w:rsidRPr="001D6E8C">
        <w:t xml:space="preserve">odometer and Age. It is calculated to know the average distance travelled per year. </w:t>
      </w:r>
      <w:r w:rsidR="009D442A" w:rsidRPr="001D6E8C">
        <w:t xml:space="preserve">The features like “description” and “year” are not used in our further process. </w:t>
      </w:r>
      <w:r w:rsidR="000249A1" w:rsidRPr="001D6E8C">
        <w:t xml:space="preserve">The target variable and all the features of the entire data set </w:t>
      </w:r>
      <w:r w:rsidR="006904AE" w:rsidRPr="001D6E8C">
        <w:t>are</w:t>
      </w:r>
      <w:r w:rsidR="000249A1" w:rsidRPr="001D6E8C">
        <w:t xml:space="preserve"> divided into the train and test split </w:t>
      </w:r>
      <w:r w:rsidR="006904AE" w:rsidRPr="001D6E8C">
        <w:t xml:space="preserve">data </w:t>
      </w:r>
      <w:r w:rsidR="000249A1" w:rsidRPr="001D6E8C">
        <w:t xml:space="preserve">with the help of </w:t>
      </w:r>
      <w:r w:rsidR="00DD66EC">
        <w:t>SK-</w:t>
      </w:r>
      <w:r w:rsidR="000249A1" w:rsidRPr="001D6E8C">
        <w:t xml:space="preserve">learn library </w:t>
      </w:r>
      <w:r w:rsidR="00DD66EC">
        <w:t>“</w:t>
      </w:r>
      <w:r w:rsidR="000249A1" w:rsidRPr="001D6E8C">
        <w:t>train_test_split</w:t>
      </w:r>
      <w:r w:rsidR="00DD66EC">
        <w:t>”</w:t>
      </w:r>
      <w:r w:rsidR="000249A1" w:rsidRPr="001D6E8C">
        <w:t xml:space="preserve"> with a test size of 0.2. </w:t>
      </w:r>
      <w:r w:rsidR="00044160" w:rsidRPr="001D6E8C">
        <w:t xml:space="preserve">The numerical features are scaled </w:t>
      </w:r>
      <w:r w:rsidR="009D442A" w:rsidRPr="001D6E8C">
        <w:t>using Standard</w:t>
      </w:r>
      <w:r w:rsidR="00DD66EC">
        <w:t xml:space="preserve"> </w:t>
      </w:r>
      <w:r w:rsidR="009D442A" w:rsidRPr="001D6E8C">
        <w:t>Scalar for further processing. All the categorical variables are converted into usable features by a One hot encoding method: Count</w:t>
      </w:r>
      <w:r w:rsidR="00DD66EC">
        <w:t>-</w:t>
      </w:r>
      <w:r w:rsidR="009D442A" w:rsidRPr="001D6E8C">
        <w:t xml:space="preserve">Vectorizer, from the </w:t>
      </w:r>
      <w:r w:rsidR="00DD66EC">
        <w:t>SK-</w:t>
      </w:r>
      <w:r w:rsidR="009D442A" w:rsidRPr="001D6E8C">
        <w:t xml:space="preserve">learn library. </w:t>
      </w:r>
      <w:r w:rsidR="006904AE" w:rsidRPr="001D6E8C">
        <w:t xml:space="preserve">After all this pre-processing and feature selection, there are </w:t>
      </w:r>
      <w:r w:rsidR="000B378E" w:rsidRPr="001D6E8C">
        <w:t>613</w:t>
      </w:r>
      <w:r w:rsidR="006904AE" w:rsidRPr="001D6E8C">
        <w:t xml:space="preserve"> features that go into the model with 33873 records in train data and 8469 records in test data.</w:t>
      </w:r>
      <w:r w:rsidR="000B378E" w:rsidRPr="001D6E8C">
        <w:t xml:space="preserve"> All these are features are </w:t>
      </w:r>
      <w:r w:rsidR="00DE0F73" w:rsidRPr="001D6E8C">
        <w:t>sparse into hstack to save memory and improve performance while modelling.</w:t>
      </w:r>
    </w:p>
    <w:p w14:paraId="129C575B" w14:textId="77777777" w:rsidR="00420B9D" w:rsidRPr="0014029A" w:rsidRDefault="00420B9D" w:rsidP="004B3365">
      <w:pPr>
        <w:autoSpaceDE w:val="0"/>
        <w:autoSpaceDN w:val="0"/>
        <w:adjustRightInd w:val="0"/>
        <w:spacing w:line="480" w:lineRule="auto"/>
        <w:ind w:right="-1"/>
        <w:jc w:val="both"/>
      </w:pPr>
    </w:p>
    <w:p w14:paraId="12CFEFD0" w14:textId="77777777" w:rsidR="00C028E1" w:rsidRDefault="002D6885" w:rsidP="004B3365">
      <w:pPr>
        <w:autoSpaceDE w:val="0"/>
        <w:autoSpaceDN w:val="0"/>
        <w:adjustRightInd w:val="0"/>
        <w:spacing w:line="480" w:lineRule="auto"/>
        <w:ind w:right="-1"/>
        <w:jc w:val="both"/>
        <w:rPr>
          <w:b/>
          <w:bCs/>
          <w:sz w:val="28"/>
          <w:szCs w:val="28"/>
        </w:rPr>
      </w:pPr>
      <w:r w:rsidRPr="00FB41E4">
        <w:rPr>
          <w:b/>
          <w:bCs/>
          <w:sz w:val="28"/>
          <w:szCs w:val="28"/>
        </w:rPr>
        <w:t>3.6 Model Evaluation Metrics</w:t>
      </w:r>
    </w:p>
    <w:p w14:paraId="4E2FC96A" w14:textId="77777777" w:rsidR="00320123" w:rsidRPr="001D6E8C" w:rsidRDefault="002D6885" w:rsidP="004B3365">
      <w:pPr>
        <w:autoSpaceDE w:val="0"/>
        <w:autoSpaceDN w:val="0"/>
        <w:adjustRightInd w:val="0"/>
        <w:spacing w:line="480" w:lineRule="auto"/>
        <w:ind w:right="-1"/>
        <w:jc w:val="both"/>
      </w:pPr>
      <w:r w:rsidRPr="001D6E8C">
        <w:t xml:space="preserve">For evaluating the performance of the models, there are so many scoring metrics from the </w:t>
      </w:r>
      <w:r w:rsidR="00DD66EC">
        <w:t>SK-</w:t>
      </w:r>
      <w:r w:rsidRPr="001D6E8C">
        <w:t>learn library. The metrics that are used in this project are as follows:</w:t>
      </w:r>
    </w:p>
    <w:p w14:paraId="1A4ED2F5" w14:textId="77777777" w:rsidR="00320123" w:rsidRPr="001D6E8C" w:rsidRDefault="002D6885" w:rsidP="004B3365">
      <w:pPr>
        <w:autoSpaceDE w:val="0"/>
        <w:autoSpaceDN w:val="0"/>
        <w:adjustRightInd w:val="0"/>
        <w:spacing w:line="480" w:lineRule="auto"/>
        <w:ind w:right="-1"/>
        <w:jc w:val="both"/>
      </w:pPr>
      <w:r w:rsidRPr="001D6E8C">
        <w:t>1.</w:t>
      </w:r>
      <w:r w:rsidR="004B3365">
        <w:t xml:space="preserve">  </w:t>
      </w:r>
      <w:r w:rsidRPr="004B3365">
        <w:rPr>
          <w:i/>
          <w:iCs/>
        </w:rPr>
        <w:t>Mean Absolute Error (MAE):</w:t>
      </w:r>
      <w:r w:rsidRPr="001D6E8C">
        <w:t xml:space="preserve"> MAE is the average absolute value of residual at each data</w:t>
      </w:r>
      <w:r w:rsidR="00867938" w:rsidRPr="001D6E8C">
        <w:t>. It is given by the following formula:</w:t>
      </w:r>
    </w:p>
    <w:p w14:paraId="5CFFC69C" w14:textId="77777777" w:rsidR="001D6E8C" w:rsidRDefault="002D6885" w:rsidP="004B3365">
      <w:pPr>
        <w:autoSpaceDE w:val="0"/>
        <w:autoSpaceDN w:val="0"/>
        <w:adjustRightInd w:val="0"/>
        <w:spacing w:line="480" w:lineRule="auto"/>
        <w:ind w:right="-1" w:firstLine="1004"/>
        <w:jc w:val="both"/>
      </w:pPr>
      <w:r w:rsidRPr="001D6E8C">
        <w:rPr>
          <w:sz w:val="28"/>
          <w:szCs w:val="28"/>
        </w:rPr>
        <w:t xml:space="preserve">MAE = </w:t>
      </w:r>
      <m:oMath>
        <m:f>
          <m:fPr>
            <m:ctrlPr>
              <w:rPr>
                <w:rFonts w:ascii="Cambria Math" w:hAnsi="Cambria Math"/>
                <w:sz w:val="28"/>
                <w:szCs w:val="28"/>
              </w:rPr>
            </m:ctrlPr>
          </m:fPr>
          <m:num>
            <m:r>
              <m:rPr>
                <m:sty m:val="p"/>
              </m:rPr>
              <w:rPr>
                <w:rFonts w:ascii="Cambria Math" w:hAnsi="Cambria Math"/>
                <w:sz w:val="28"/>
                <w:szCs w:val="28"/>
              </w:rPr>
              <m:t>1</m:t>
            </m:r>
          </m:num>
          <m:den>
            <m:r>
              <w:rPr>
                <w:rFonts w:ascii="Cambria Math" w:hAnsi="Cambria Math"/>
                <w:sz w:val="28"/>
                <w:szCs w:val="28"/>
              </w:rPr>
              <m:t>n</m:t>
            </m:r>
          </m:den>
        </m:f>
        <m:r>
          <m:rPr>
            <m:sty m:val="p"/>
          </m:rPr>
          <w:rPr>
            <w:rFonts w:ascii="Cambria Math" w:hAnsi="Cambria Math"/>
            <w:sz w:val="28"/>
            <w:szCs w:val="28"/>
          </w:rPr>
          <m:t xml:space="preserve"> </m:t>
        </m:r>
        <m:nary>
          <m:naryPr>
            <m:chr m:val="∑"/>
            <m:limLoc m:val="undOvr"/>
            <m:subHide m:val="1"/>
            <m:supHide m:val="1"/>
            <m:ctrlPr>
              <w:rPr>
                <w:rFonts w:ascii="Cambria Math" w:hAnsi="Cambria Math"/>
                <w:sz w:val="28"/>
                <w:szCs w:val="28"/>
              </w:rPr>
            </m:ctrlPr>
          </m:naryPr>
          <m:sub/>
          <m:sup/>
          <m:e>
            <m:r>
              <m:rPr>
                <m:sty m:val="p"/>
              </m:rPr>
              <w:rPr>
                <w:rFonts w:ascii="Cambria Math" w:hAnsi="Cambria Math"/>
                <w:sz w:val="28"/>
                <w:szCs w:val="28"/>
              </w:rPr>
              <m:t>|</m:t>
            </m:r>
            <m:r>
              <w:rPr>
                <w:rFonts w:ascii="Cambria Math" w:hAnsi="Cambria Math"/>
                <w:sz w:val="28"/>
                <w:szCs w:val="28"/>
              </w:rPr>
              <m:t>y</m:t>
            </m:r>
            <m:r>
              <m:rPr>
                <m:sty m:val="p"/>
              </m:rPr>
              <w:rPr>
                <w:rFonts w:ascii="Cambria Math" w:hAnsi="Cambria Math"/>
                <w:sz w:val="28"/>
                <w:szCs w:val="28"/>
              </w:rPr>
              <m:t xml:space="preserve">- </m:t>
            </m:r>
            <m:acc>
              <m:accPr>
                <m:ctrlPr>
                  <w:rPr>
                    <w:rFonts w:ascii="Cambria Math" w:hAnsi="Cambria Math"/>
                    <w:sz w:val="28"/>
                    <w:szCs w:val="28"/>
                  </w:rPr>
                </m:ctrlPr>
              </m:accPr>
              <m:e>
                <m:r>
                  <w:rPr>
                    <w:rFonts w:ascii="Cambria Math" w:hAnsi="Cambria Math"/>
                    <w:sz w:val="28"/>
                    <w:szCs w:val="28"/>
                  </w:rPr>
                  <m:t>y</m:t>
                </m:r>
              </m:e>
            </m:acc>
          </m:e>
        </m:nary>
        <m:r>
          <m:rPr>
            <m:sty m:val="p"/>
          </m:rPr>
          <w:rPr>
            <w:rFonts w:ascii="Cambria Math" w:hAnsi="Cambria Math"/>
            <w:sz w:val="28"/>
            <w:szCs w:val="28"/>
          </w:rPr>
          <m:t>|</m:t>
        </m:r>
      </m:oMath>
      <w:r w:rsidRPr="001D6E8C">
        <w:rPr>
          <w:rFonts w:eastAsiaTheme="minorHAnsi"/>
        </w:rPr>
        <w:tab/>
      </w:r>
      <w:r w:rsidRPr="001D6E8C">
        <w:rPr>
          <w:rFonts w:eastAsiaTheme="minorHAnsi"/>
        </w:rPr>
        <w:tab/>
      </w:r>
    </w:p>
    <w:p w14:paraId="5B73450F" w14:textId="77777777" w:rsidR="00A42B51" w:rsidRPr="001D6E8C" w:rsidRDefault="002D6885" w:rsidP="004B3365">
      <w:pPr>
        <w:autoSpaceDE w:val="0"/>
        <w:autoSpaceDN w:val="0"/>
        <w:adjustRightInd w:val="0"/>
        <w:spacing w:line="480" w:lineRule="auto"/>
        <w:ind w:right="-1"/>
        <w:jc w:val="both"/>
        <w:rPr>
          <w:rFonts w:eastAsiaTheme="minorHAnsi"/>
        </w:rPr>
      </w:pPr>
      <w:r w:rsidRPr="001D6E8C">
        <w:rPr>
          <w:rFonts w:eastAsiaTheme="minorHAnsi"/>
        </w:rPr>
        <w:t>where n = number of data points</w:t>
      </w:r>
      <w:r w:rsidR="001D6E8C">
        <w:t xml:space="preserve">, </w:t>
      </w:r>
      <w:r w:rsidRPr="00A42B51">
        <w:t xml:space="preserve">y – actual value and </w:t>
      </w:r>
      <m:oMath>
        <m:acc>
          <m:accPr>
            <m:ctrlPr>
              <w:rPr>
                <w:rFonts w:ascii="Cambria Math" w:hAnsi="Cambria Math"/>
              </w:rPr>
            </m:ctrlPr>
          </m:accPr>
          <m:e>
            <m:r>
              <w:rPr>
                <w:rFonts w:ascii="Cambria Math" w:hAnsi="Cambria Math"/>
              </w:rPr>
              <m:t>y</m:t>
            </m:r>
          </m:e>
        </m:acc>
      </m:oMath>
      <w:r w:rsidRPr="001D6E8C">
        <w:rPr>
          <w:rFonts w:eastAsiaTheme="minorHAnsi"/>
        </w:rPr>
        <w:t xml:space="preserve"> – predicted value</w:t>
      </w:r>
    </w:p>
    <w:p w14:paraId="702D29FC" w14:textId="77777777" w:rsidR="00A42B51" w:rsidRPr="001D6E8C" w:rsidRDefault="002D6885" w:rsidP="004B3365">
      <w:pPr>
        <w:autoSpaceDE w:val="0"/>
        <w:autoSpaceDN w:val="0"/>
        <w:adjustRightInd w:val="0"/>
        <w:spacing w:line="480" w:lineRule="auto"/>
        <w:ind w:right="-1"/>
        <w:jc w:val="both"/>
        <w:rPr>
          <w:rFonts w:eastAsiaTheme="minorHAnsi"/>
        </w:rPr>
      </w:pPr>
      <w:r w:rsidRPr="001D6E8C">
        <w:rPr>
          <w:rFonts w:eastAsiaTheme="minorHAnsi"/>
        </w:rPr>
        <w:lastRenderedPageBreak/>
        <w:t xml:space="preserve">A small MAE means, the model is good at prediction while a large error may indicate the model is not performing well for some data points. </w:t>
      </w:r>
    </w:p>
    <w:p w14:paraId="0FB0AB13" w14:textId="77777777" w:rsidR="00892765" w:rsidRPr="001D6E8C" w:rsidRDefault="002D6885" w:rsidP="004B3365">
      <w:pPr>
        <w:autoSpaceDE w:val="0"/>
        <w:autoSpaceDN w:val="0"/>
        <w:adjustRightInd w:val="0"/>
        <w:spacing w:line="480" w:lineRule="auto"/>
        <w:ind w:right="-1"/>
        <w:jc w:val="both"/>
        <w:rPr>
          <w:rFonts w:eastAsiaTheme="minorHAnsi"/>
        </w:rPr>
      </w:pPr>
      <w:r w:rsidRPr="001D6E8C">
        <w:rPr>
          <w:rFonts w:eastAsiaTheme="minorHAnsi"/>
        </w:rPr>
        <w:t>2.</w:t>
      </w:r>
      <w:r w:rsidR="006F0C4E" w:rsidRPr="001D6E8C">
        <w:rPr>
          <w:rFonts w:eastAsiaTheme="minorHAnsi"/>
        </w:rPr>
        <w:t xml:space="preserve"> </w:t>
      </w:r>
      <w:r w:rsidR="004B3365">
        <w:t xml:space="preserve"> </w:t>
      </w:r>
      <w:r w:rsidRPr="004B3365">
        <w:rPr>
          <w:rFonts w:eastAsiaTheme="minorHAnsi"/>
          <w:i/>
          <w:iCs/>
        </w:rPr>
        <w:t>Mean Absolute Percentage Error (MAPE):</w:t>
      </w:r>
      <w:r w:rsidRPr="001D6E8C">
        <w:rPr>
          <w:rFonts w:eastAsiaTheme="minorHAnsi"/>
        </w:rPr>
        <w:t xml:space="preserve"> This metric is useful in evaluating the prediction accuracy. It is a measure of the size of the error terms in terms of percentage. This formula is given by</w:t>
      </w:r>
    </w:p>
    <w:p w14:paraId="079FBB91" w14:textId="77777777" w:rsidR="001D6E8C" w:rsidRDefault="002D6885" w:rsidP="004B3365">
      <w:pPr>
        <w:autoSpaceDE w:val="0"/>
        <w:autoSpaceDN w:val="0"/>
        <w:adjustRightInd w:val="0"/>
        <w:spacing w:line="480" w:lineRule="auto"/>
        <w:ind w:right="-1"/>
        <w:jc w:val="both"/>
      </w:pPr>
      <w:r w:rsidRPr="001D6E8C">
        <w:rPr>
          <w:rFonts w:eastAsiaTheme="minorHAnsi"/>
        </w:rPr>
        <w:tab/>
      </w:r>
      <w:r>
        <w:tab/>
      </w:r>
      <w:r w:rsidRPr="001D6E8C">
        <w:rPr>
          <w:rFonts w:eastAsiaTheme="minorHAnsi"/>
          <w:sz w:val="28"/>
          <w:szCs w:val="28"/>
        </w:rPr>
        <w:t xml:space="preserve">MAPE = </w:t>
      </w:r>
      <m:oMath>
        <m:f>
          <m:fPr>
            <m:ctrlPr>
              <w:rPr>
                <w:rFonts w:ascii="Cambria Math" w:hAnsi="Cambria Math"/>
                <w:sz w:val="28"/>
                <w:szCs w:val="28"/>
              </w:rPr>
            </m:ctrlPr>
          </m:fPr>
          <m:num>
            <m:r>
              <m:rPr>
                <m:sty m:val="p"/>
              </m:rPr>
              <w:rPr>
                <w:rFonts w:ascii="Cambria Math" w:hAnsi="Cambria Math"/>
                <w:sz w:val="28"/>
                <w:szCs w:val="28"/>
              </w:rPr>
              <m:t>100</m:t>
            </m:r>
          </m:num>
          <m:den>
            <m:r>
              <w:rPr>
                <w:rFonts w:ascii="Cambria Math" w:hAnsi="Cambria Math"/>
                <w:sz w:val="28"/>
                <w:szCs w:val="28"/>
              </w:rPr>
              <m:t>n</m:t>
            </m:r>
          </m:den>
        </m:f>
        <m:r>
          <m:rPr>
            <m:sty m:val="p"/>
          </m:rPr>
          <w:rPr>
            <w:rFonts w:ascii="Cambria Math" w:hAnsi="Cambria Math"/>
            <w:sz w:val="28"/>
            <w:szCs w:val="28"/>
          </w:rPr>
          <m:t xml:space="preserve"> </m:t>
        </m:r>
        <m:nary>
          <m:naryPr>
            <m:chr m:val="∑"/>
            <m:limLoc m:val="undOvr"/>
            <m:subHide m:val="1"/>
            <m:supHide m:val="1"/>
            <m:ctrlPr>
              <w:rPr>
                <w:rFonts w:ascii="Cambria Math" w:hAnsi="Cambria Math"/>
                <w:sz w:val="28"/>
                <w:szCs w:val="28"/>
              </w:rPr>
            </m:ctrlPr>
          </m:naryPr>
          <m:sub/>
          <m:sup/>
          <m:e>
            <m:eqArr>
              <m:eqArrPr>
                <m:ctrlPr>
                  <w:rPr>
                    <w:rFonts w:ascii="Cambria Math" w:hAnsi="Cambria Math"/>
                    <w:sz w:val="28"/>
                    <w:szCs w:val="28"/>
                  </w:rPr>
                </m:ctrlPr>
              </m:eqArrPr>
              <m:e>
                <m:d>
                  <m:dPr>
                    <m:begChr m:val="|"/>
                    <m:endChr m:val="|"/>
                    <m:ctrlPr>
                      <w:rPr>
                        <w:rFonts w:ascii="Cambria Math" w:hAnsi="Cambria Math"/>
                        <w:sz w:val="28"/>
                        <w:szCs w:val="28"/>
                      </w:rPr>
                    </m:ctrlPr>
                  </m:dPr>
                  <m:e>
                    <m:f>
                      <m:fPr>
                        <m:ctrlPr>
                          <w:rPr>
                            <w:rFonts w:ascii="Cambria Math" w:hAnsi="Cambria Math"/>
                            <w:sz w:val="28"/>
                            <w:szCs w:val="28"/>
                          </w:rPr>
                        </m:ctrlPr>
                      </m:fPr>
                      <m:num>
                        <m:r>
                          <w:rPr>
                            <w:rFonts w:ascii="Cambria Math" w:hAnsi="Cambria Math"/>
                            <w:sz w:val="28"/>
                            <w:szCs w:val="28"/>
                          </w:rPr>
                          <m:t>y</m:t>
                        </m:r>
                        <m:r>
                          <m:rPr>
                            <m:sty m:val="p"/>
                          </m:rPr>
                          <w:rPr>
                            <w:rFonts w:ascii="Cambria Math" w:hAnsi="Cambria Math"/>
                            <w:sz w:val="28"/>
                            <w:szCs w:val="28"/>
                          </w:rPr>
                          <m:t>-</m:t>
                        </m:r>
                        <m:acc>
                          <m:accPr>
                            <m:ctrlPr>
                              <w:rPr>
                                <w:rFonts w:ascii="Cambria Math" w:hAnsi="Cambria Math"/>
                                <w:sz w:val="28"/>
                                <w:szCs w:val="28"/>
                              </w:rPr>
                            </m:ctrlPr>
                          </m:accPr>
                          <m:e>
                            <m:r>
                              <w:rPr>
                                <w:rFonts w:ascii="Cambria Math" w:hAnsi="Cambria Math"/>
                                <w:sz w:val="28"/>
                                <w:szCs w:val="28"/>
                              </w:rPr>
                              <m:t>y</m:t>
                            </m:r>
                          </m:e>
                        </m:acc>
                      </m:num>
                      <m:den>
                        <m:r>
                          <w:rPr>
                            <w:rFonts w:ascii="Cambria Math" w:hAnsi="Cambria Math"/>
                            <w:sz w:val="28"/>
                            <w:szCs w:val="28"/>
                          </w:rPr>
                          <m:t>y</m:t>
                        </m:r>
                      </m:den>
                    </m:f>
                  </m:e>
                </m:d>
              </m:e>
              <m:e>
                <m:r>
                  <m:rPr>
                    <m:sty m:val="p"/>
                  </m:rPr>
                  <w:rPr>
                    <w:rFonts w:ascii="Cambria Math" w:hAnsi="Cambria Math"/>
                    <w:sz w:val="28"/>
                    <w:szCs w:val="28"/>
                  </w:rPr>
                  <m:t xml:space="preserve"> </m:t>
                </m:r>
              </m:e>
            </m:eqArr>
          </m:e>
        </m:nary>
      </m:oMath>
      <w:r w:rsidR="00EC14DB" w:rsidRPr="001D6E8C">
        <w:rPr>
          <w:rFonts w:eastAsiaTheme="minorHAnsi"/>
          <w:sz w:val="28"/>
          <w:szCs w:val="28"/>
        </w:rPr>
        <w:tab/>
      </w:r>
      <w:r w:rsidR="00EC14DB" w:rsidRPr="001D6E8C">
        <w:rPr>
          <w:rFonts w:eastAsiaTheme="minorHAnsi"/>
        </w:rPr>
        <w:tab/>
      </w:r>
    </w:p>
    <w:p w14:paraId="15EB5DFB" w14:textId="77777777" w:rsidR="00867938" w:rsidRPr="001D6E8C" w:rsidRDefault="002D6885" w:rsidP="004B3365">
      <w:pPr>
        <w:autoSpaceDE w:val="0"/>
        <w:autoSpaceDN w:val="0"/>
        <w:adjustRightInd w:val="0"/>
        <w:spacing w:line="480" w:lineRule="auto"/>
        <w:ind w:right="-1"/>
        <w:jc w:val="both"/>
        <w:rPr>
          <w:rFonts w:eastAsiaTheme="minorHAnsi"/>
        </w:rPr>
      </w:pPr>
      <w:r w:rsidRPr="001D6E8C">
        <w:rPr>
          <w:rFonts w:eastAsiaTheme="minorHAnsi"/>
        </w:rPr>
        <w:t>where n = number of data points</w:t>
      </w:r>
      <w:r w:rsidR="001D6E8C">
        <w:t xml:space="preserve">, </w:t>
      </w:r>
      <w:r w:rsidRPr="00A42B51">
        <w:t xml:space="preserve">y – actual value and </w:t>
      </w:r>
      <m:oMath>
        <m:acc>
          <m:accPr>
            <m:ctrlPr>
              <w:rPr>
                <w:rFonts w:ascii="Cambria Math" w:hAnsi="Cambria Math"/>
              </w:rPr>
            </m:ctrlPr>
          </m:accPr>
          <m:e>
            <m:r>
              <w:rPr>
                <w:rFonts w:ascii="Cambria Math" w:hAnsi="Cambria Math"/>
              </w:rPr>
              <m:t>y</m:t>
            </m:r>
          </m:e>
        </m:acc>
      </m:oMath>
      <w:r w:rsidRPr="001D6E8C">
        <w:rPr>
          <w:rFonts w:eastAsiaTheme="minorHAnsi"/>
        </w:rPr>
        <w:t xml:space="preserve"> – predicted value</w:t>
      </w:r>
    </w:p>
    <w:p w14:paraId="0181116C" w14:textId="77777777" w:rsidR="00EC14DB" w:rsidRPr="001D6E8C" w:rsidRDefault="002D6885" w:rsidP="004B3365">
      <w:pPr>
        <w:autoSpaceDE w:val="0"/>
        <w:autoSpaceDN w:val="0"/>
        <w:adjustRightInd w:val="0"/>
        <w:spacing w:line="480" w:lineRule="auto"/>
        <w:ind w:right="-1"/>
        <w:jc w:val="both"/>
        <w:rPr>
          <w:rFonts w:eastAsiaTheme="minorHAnsi"/>
        </w:rPr>
      </w:pPr>
      <w:r w:rsidRPr="001D6E8C">
        <w:rPr>
          <w:rFonts w:eastAsiaTheme="minorHAnsi"/>
        </w:rPr>
        <w:t>The lesser the percentage the better the prediction. Both MAE and MAPE are good measures for regression models and they are robust to outliers</w:t>
      </w:r>
    </w:p>
    <w:p w14:paraId="4F86084B" w14:textId="77777777" w:rsidR="00B216E7" w:rsidRPr="001D6E8C" w:rsidRDefault="002D6885" w:rsidP="004B3365">
      <w:pPr>
        <w:autoSpaceDE w:val="0"/>
        <w:autoSpaceDN w:val="0"/>
        <w:adjustRightInd w:val="0"/>
        <w:spacing w:line="480" w:lineRule="auto"/>
        <w:ind w:right="-1"/>
        <w:jc w:val="both"/>
        <w:rPr>
          <w:rFonts w:eastAsiaTheme="minorHAnsi"/>
        </w:rPr>
      </w:pPr>
      <w:r w:rsidRPr="001D6E8C">
        <w:rPr>
          <w:rFonts w:eastAsiaTheme="minorHAnsi"/>
        </w:rPr>
        <w:t>3.</w:t>
      </w:r>
      <w:r w:rsidR="004B3365">
        <w:t xml:space="preserve"> </w:t>
      </w:r>
      <w:r w:rsidR="006F0C4E" w:rsidRPr="001D6E8C">
        <w:rPr>
          <w:rFonts w:eastAsiaTheme="minorHAnsi"/>
        </w:rPr>
        <w:t xml:space="preserve"> </w:t>
      </w:r>
      <w:r w:rsidRPr="004B3365">
        <w:rPr>
          <w:rFonts w:eastAsiaTheme="minorHAnsi"/>
          <w:i/>
          <w:iCs/>
        </w:rPr>
        <w:t>Root Mean Squared Error (RMSE):</w:t>
      </w:r>
      <w:r w:rsidRPr="001D6E8C">
        <w:rPr>
          <w:rFonts w:eastAsiaTheme="minorHAnsi"/>
        </w:rPr>
        <w:t xml:space="preserve"> It is the square root of the Mean Squared Errors (MSE). MSE is a risk function that helps to determine the average squared difference between the predicted and the actual value of a feature. </w:t>
      </w:r>
      <w:r w:rsidR="00E43252" w:rsidRPr="001D6E8C">
        <w:rPr>
          <w:rFonts w:eastAsiaTheme="minorHAnsi"/>
        </w:rPr>
        <w:t>It helps plot the differences between the estimated and the actual values of the model. The lower the RMSE the better the accuracy. It is given by the following formula.</w:t>
      </w:r>
    </w:p>
    <w:p w14:paraId="63F8F797" w14:textId="77777777" w:rsidR="001D6E8C" w:rsidRDefault="002D6885" w:rsidP="004B3365">
      <w:pPr>
        <w:autoSpaceDE w:val="0"/>
        <w:autoSpaceDN w:val="0"/>
        <w:adjustRightInd w:val="0"/>
        <w:spacing w:line="480" w:lineRule="auto"/>
        <w:ind w:right="-1"/>
        <w:jc w:val="both"/>
      </w:pPr>
      <w:r w:rsidRPr="001D6E8C">
        <w:rPr>
          <w:rFonts w:eastAsiaTheme="minorHAnsi"/>
        </w:rPr>
        <w:tab/>
      </w:r>
      <w:r>
        <w:tab/>
      </w:r>
      <w:r w:rsidRPr="001D6E8C">
        <w:rPr>
          <w:rFonts w:eastAsiaTheme="minorHAnsi"/>
          <w:sz w:val="28"/>
          <w:szCs w:val="28"/>
        </w:rPr>
        <w:t xml:space="preserve">RMSE = </w:t>
      </w:r>
      <m:oMath>
        <m:rad>
          <m:radPr>
            <m:degHide m:val="1"/>
            <m:ctrlPr>
              <w:rPr>
                <w:rFonts w:ascii="Cambria Math" w:eastAsiaTheme="minorHAnsi" w:hAnsi="Cambria Math"/>
                <w:sz w:val="28"/>
                <w:szCs w:val="28"/>
              </w:rPr>
            </m:ctrlPr>
          </m:radPr>
          <m:deg/>
          <m:e>
            <m:f>
              <m:fPr>
                <m:ctrlPr>
                  <w:rPr>
                    <w:rFonts w:ascii="Cambria Math" w:eastAsiaTheme="minorHAnsi" w:hAnsi="Cambria Math"/>
                    <w:sz w:val="28"/>
                    <w:szCs w:val="28"/>
                  </w:rPr>
                </m:ctrlPr>
              </m:fPr>
              <m:num>
                <m:nary>
                  <m:naryPr>
                    <m:chr m:val="∑"/>
                    <m:limLoc m:val="undOvr"/>
                    <m:subHide m:val="1"/>
                    <m:supHide m:val="1"/>
                    <m:ctrlPr>
                      <w:rPr>
                        <w:rFonts w:ascii="Cambria Math" w:eastAsiaTheme="minorHAnsi" w:hAnsi="Cambria Math"/>
                        <w:sz w:val="28"/>
                        <w:szCs w:val="28"/>
                      </w:rPr>
                    </m:ctrlPr>
                  </m:naryPr>
                  <m:sub/>
                  <m:sup/>
                  <m:e>
                    <m:r>
                      <m:rPr>
                        <m:sty m:val="p"/>
                      </m:rPr>
                      <w:rPr>
                        <w:rFonts w:ascii="Cambria Math" w:eastAsiaTheme="minorHAnsi" w:hAnsi="Cambria Math"/>
                        <w:sz w:val="28"/>
                        <w:szCs w:val="28"/>
                      </w:rPr>
                      <m:t xml:space="preserve"> </m:t>
                    </m:r>
                    <m:sSup>
                      <m:sSupPr>
                        <m:ctrlPr>
                          <w:rPr>
                            <w:rFonts w:ascii="Cambria Math" w:eastAsiaTheme="minorHAnsi" w:hAnsi="Cambria Math"/>
                            <w:sz w:val="28"/>
                            <w:szCs w:val="28"/>
                          </w:rPr>
                        </m:ctrlPr>
                      </m:sSupPr>
                      <m:e>
                        <m:r>
                          <m:rPr>
                            <m:sty m:val="p"/>
                          </m:rPr>
                          <w:rPr>
                            <w:rFonts w:ascii="Cambria Math" w:hAnsi="Cambria Math"/>
                            <w:sz w:val="28"/>
                            <w:szCs w:val="28"/>
                          </w:rPr>
                          <m:t>(</m:t>
                        </m:r>
                        <m:r>
                          <w:rPr>
                            <w:rFonts w:ascii="Cambria Math" w:hAnsi="Cambria Math"/>
                            <w:sz w:val="28"/>
                            <w:szCs w:val="28"/>
                          </w:rPr>
                          <m:t>y</m:t>
                        </m:r>
                        <m:r>
                          <m:rPr>
                            <m:sty m:val="p"/>
                          </m:rPr>
                          <w:rPr>
                            <w:rFonts w:ascii="Cambria Math" w:hAnsi="Cambria Math"/>
                            <w:sz w:val="28"/>
                            <w:szCs w:val="28"/>
                          </w:rPr>
                          <m:t>-</m:t>
                        </m:r>
                        <m:acc>
                          <m:accPr>
                            <m:ctrlPr>
                              <w:rPr>
                                <w:rFonts w:ascii="Cambria Math" w:hAnsi="Cambria Math"/>
                                <w:sz w:val="28"/>
                                <w:szCs w:val="28"/>
                              </w:rPr>
                            </m:ctrlPr>
                          </m:accPr>
                          <m:e>
                            <m:r>
                              <w:rPr>
                                <w:rFonts w:ascii="Cambria Math" w:hAnsi="Cambria Math"/>
                                <w:sz w:val="28"/>
                                <w:szCs w:val="28"/>
                              </w:rPr>
                              <m:t>y</m:t>
                            </m:r>
                          </m:e>
                        </m:acc>
                        <m:r>
                          <m:rPr>
                            <m:sty m:val="p"/>
                          </m:rPr>
                          <w:rPr>
                            <w:rFonts w:ascii="Cambria Math" w:hAnsi="Cambria Math"/>
                            <w:sz w:val="28"/>
                            <w:szCs w:val="28"/>
                          </w:rPr>
                          <m:t>)</m:t>
                        </m:r>
                      </m:e>
                      <m:sup>
                        <m:r>
                          <m:rPr>
                            <m:sty m:val="p"/>
                          </m:rPr>
                          <w:rPr>
                            <w:rFonts w:ascii="Cambria Math" w:hAnsi="Cambria Math"/>
                            <w:sz w:val="28"/>
                            <w:szCs w:val="28"/>
                          </w:rPr>
                          <m:t>2</m:t>
                        </m:r>
                      </m:sup>
                    </m:sSup>
                  </m:e>
                </m:nary>
              </m:num>
              <m:den>
                <m:r>
                  <w:rPr>
                    <w:rFonts w:ascii="Cambria Math" w:eastAsiaTheme="minorHAnsi" w:hAnsi="Cambria Math"/>
                    <w:sz w:val="28"/>
                    <w:szCs w:val="28"/>
                  </w:rPr>
                  <m:t>n</m:t>
                </m:r>
              </m:den>
            </m:f>
          </m:e>
        </m:rad>
      </m:oMath>
      <w:r w:rsidRPr="001D6E8C">
        <w:rPr>
          <w:rFonts w:eastAsiaTheme="minorHAnsi"/>
          <w:sz w:val="28"/>
          <w:szCs w:val="28"/>
        </w:rPr>
        <w:tab/>
      </w:r>
      <w:r w:rsidRPr="001D6E8C">
        <w:rPr>
          <w:rFonts w:eastAsiaTheme="minorHAnsi"/>
        </w:rPr>
        <w:tab/>
      </w:r>
      <w:r w:rsidRPr="001D6E8C">
        <w:rPr>
          <w:rFonts w:eastAsiaTheme="minorHAnsi"/>
        </w:rPr>
        <w:tab/>
      </w:r>
    </w:p>
    <w:p w14:paraId="613F590F" w14:textId="77777777" w:rsidR="00E43252" w:rsidRPr="001D6E8C" w:rsidRDefault="002D6885" w:rsidP="004B3365">
      <w:pPr>
        <w:autoSpaceDE w:val="0"/>
        <w:autoSpaceDN w:val="0"/>
        <w:adjustRightInd w:val="0"/>
        <w:spacing w:line="480" w:lineRule="auto"/>
        <w:ind w:right="-1"/>
        <w:jc w:val="both"/>
        <w:rPr>
          <w:rFonts w:eastAsiaTheme="minorHAnsi"/>
        </w:rPr>
      </w:pPr>
      <w:r w:rsidRPr="001D6E8C">
        <w:rPr>
          <w:rFonts w:eastAsiaTheme="minorHAnsi"/>
        </w:rPr>
        <w:t>where n = number of data points</w:t>
      </w:r>
      <w:r w:rsidR="001D6E8C">
        <w:t xml:space="preserve">, </w:t>
      </w:r>
      <w:r w:rsidRPr="00A42B51">
        <w:t xml:space="preserve">y – actual value and </w:t>
      </w:r>
      <m:oMath>
        <m:acc>
          <m:accPr>
            <m:ctrlPr>
              <w:rPr>
                <w:rFonts w:ascii="Cambria Math" w:hAnsi="Cambria Math"/>
              </w:rPr>
            </m:ctrlPr>
          </m:accPr>
          <m:e>
            <m:r>
              <w:rPr>
                <w:rFonts w:ascii="Cambria Math" w:hAnsi="Cambria Math"/>
              </w:rPr>
              <m:t>y</m:t>
            </m:r>
          </m:e>
        </m:acc>
      </m:oMath>
      <w:r w:rsidRPr="001D6E8C">
        <w:rPr>
          <w:rFonts w:eastAsiaTheme="minorHAnsi"/>
        </w:rPr>
        <w:t xml:space="preserve"> – predicted value</w:t>
      </w:r>
    </w:p>
    <w:p w14:paraId="5648824B" w14:textId="77777777" w:rsidR="00B216E7" w:rsidRPr="001D6E8C" w:rsidRDefault="002D6885" w:rsidP="004B3365">
      <w:pPr>
        <w:autoSpaceDE w:val="0"/>
        <w:autoSpaceDN w:val="0"/>
        <w:adjustRightInd w:val="0"/>
        <w:spacing w:line="480" w:lineRule="auto"/>
        <w:ind w:right="-1"/>
        <w:jc w:val="both"/>
        <w:rPr>
          <w:rFonts w:eastAsiaTheme="minorHAnsi"/>
        </w:rPr>
      </w:pPr>
      <w:r w:rsidRPr="001D6E8C">
        <w:rPr>
          <w:rFonts w:eastAsiaTheme="minorHAnsi"/>
        </w:rPr>
        <w:t xml:space="preserve">4. </w:t>
      </w:r>
      <w:r w:rsidR="004B3365">
        <w:t xml:space="preserve"> </w:t>
      </w:r>
      <w:r w:rsidRPr="004B3365">
        <w:rPr>
          <w:rFonts w:eastAsiaTheme="minorHAnsi"/>
          <w:i/>
          <w:iCs/>
        </w:rPr>
        <w:t>R2- Score:</w:t>
      </w:r>
      <w:r w:rsidR="00533F05" w:rsidRPr="001D6E8C">
        <w:rPr>
          <w:rFonts w:eastAsiaTheme="minorHAnsi"/>
        </w:rPr>
        <w:t xml:space="preserve"> It is a statistical measure that represents the proportion variance for a dependent variable that's explained by independent variables in regression models. The formula is given by</w:t>
      </w:r>
    </w:p>
    <w:p w14:paraId="36BB5C07" w14:textId="77777777" w:rsidR="00CD78D9" w:rsidRPr="001D6E8C" w:rsidRDefault="002D6885" w:rsidP="004B3365">
      <w:pPr>
        <w:autoSpaceDE w:val="0"/>
        <w:autoSpaceDN w:val="0"/>
        <w:adjustRightInd w:val="0"/>
        <w:spacing w:line="480" w:lineRule="auto"/>
        <w:ind w:right="-1"/>
        <w:jc w:val="both"/>
        <w:rPr>
          <w:rFonts w:eastAsiaTheme="minorHAnsi"/>
        </w:rPr>
      </w:pPr>
      <w:r w:rsidRPr="001D6E8C">
        <w:rPr>
          <w:rFonts w:eastAsiaTheme="minorHAnsi"/>
          <w:sz w:val="28"/>
          <w:szCs w:val="28"/>
        </w:rPr>
        <w:tab/>
      </w:r>
      <m:oMath>
        <m:sSup>
          <m:sSupPr>
            <m:ctrlPr>
              <w:rPr>
                <w:rFonts w:ascii="Cambria Math" w:eastAsiaTheme="minorHAnsi" w:hAnsi="Cambria Math"/>
                <w:sz w:val="28"/>
                <w:szCs w:val="28"/>
              </w:rPr>
            </m:ctrlPr>
          </m:sSupPr>
          <m:e>
            <m:r>
              <w:rPr>
                <w:rFonts w:ascii="Cambria Math" w:eastAsiaTheme="minorHAnsi" w:hAnsi="Cambria Math"/>
                <w:sz w:val="28"/>
                <w:szCs w:val="28"/>
              </w:rPr>
              <m:t>R</m:t>
            </m:r>
          </m:e>
          <m:sup>
            <m:r>
              <m:rPr>
                <m:sty m:val="p"/>
              </m:rPr>
              <w:rPr>
                <w:rFonts w:ascii="Cambria Math" w:hAnsi="Cambria Math"/>
                <w:sz w:val="28"/>
                <w:szCs w:val="28"/>
              </w:rPr>
              <m:t>2</m:t>
            </m:r>
          </m:sup>
        </m:sSup>
        <m:r>
          <m:rPr>
            <m:sty m:val="p"/>
          </m:rPr>
          <w:rPr>
            <w:rFonts w:ascii="Cambria Math" w:eastAsiaTheme="minorHAnsi" w:hAnsi="Cambria Math"/>
            <w:sz w:val="28"/>
            <w:szCs w:val="28"/>
          </w:rPr>
          <m:t xml:space="preserve">=1- </m:t>
        </m:r>
        <m:f>
          <m:fPr>
            <m:ctrlPr>
              <w:rPr>
                <w:rFonts w:ascii="Cambria Math" w:eastAsiaTheme="minorHAnsi" w:hAnsi="Cambria Math"/>
                <w:sz w:val="28"/>
                <w:szCs w:val="28"/>
              </w:rPr>
            </m:ctrlPr>
          </m:fPr>
          <m:num>
            <m:r>
              <w:rPr>
                <w:rFonts w:ascii="Cambria Math" w:eastAsiaTheme="minorHAnsi" w:hAnsi="Cambria Math"/>
                <w:sz w:val="28"/>
                <w:szCs w:val="28"/>
              </w:rPr>
              <m:t>Unexplained</m:t>
            </m:r>
            <m:r>
              <m:rPr>
                <m:sty m:val="p"/>
              </m:rPr>
              <w:rPr>
                <w:rFonts w:ascii="Cambria Math" w:eastAsiaTheme="minorHAnsi" w:hAnsi="Cambria Math"/>
                <w:sz w:val="28"/>
                <w:szCs w:val="28"/>
              </w:rPr>
              <m:t xml:space="preserve"> </m:t>
            </m:r>
            <m:r>
              <w:rPr>
                <w:rFonts w:ascii="Cambria Math" w:eastAsiaTheme="minorHAnsi" w:hAnsi="Cambria Math"/>
                <w:sz w:val="28"/>
                <w:szCs w:val="28"/>
              </w:rPr>
              <m:t>Variation</m:t>
            </m:r>
          </m:num>
          <m:den>
            <m:r>
              <w:rPr>
                <w:rFonts w:ascii="Cambria Math" w:eastAsiaTheme="minorHAnsi" w:hAnsi="Cambria Math"/>
                <w:sz w:val="28"/>
                <w:szCs w:val="28"/>
              </w:rPr>
              <m:t>Total</m:t>
            </m:r>
            <m:r>
              <m:rPr>
                <m:sty m:val="p"/>
              </m:rPr>
              <w:rPr>
                <w:rFonts w:ascii="Cambria Math" w:eastAsiaTheme="minorHAnsi" w:hAnsi="Cambria Math"/>
                <w:sz w:val="28"/>
                <w:szCs w:val="28"/>
              </w:rPr>
              <m:t xml:space="preserve"> </m:t>
            </m:r>
            <m:r>
              <w:rPr>
                <w:rFonts w:ascii="Cambria Math" w:eastAsiaTheme="minorHAnsi" w:hAnsi="Cambria Math"/>
                <w:sz w:val="28"/>
                <w:szCs w:val="28"/>
              </w:rPr>
              <m:t>Variation</m:t>
            </m:r>
          </m:den>
        </m:f>
        <m:r>
          <m:rPr>
            <m:sty m:val="p"/>
          </m:rPr>
          <w:rPr>
            <w:rFonts w:ascii="Cambria Math" w:eastAsiaTheme="minorHAnsi" w:hAnsi="Cambria Math"/>
            <w:sz w:val="28"/>
            <w:szCs w:val="28"/>
          </w:rPr>
          <m:t xml:space="preserve">=1- </m:t>
        </m:r>
        <m:f>
          <m:fPr>
            <m:ctrlPr>
              <w:rPr>
                <w:rFonts w:ascii="Cambria Math" w:eastAsiaTheme="minorHAnsi" w:hAnsi="Cambria Math"/>
                <w:sz w:val="28"/>
                <w:szCs w:val="28"/>
              </w:rPr>
            </m:ctrlPr>
          </m:fPr>
          <m:num>
            <m:r>
              <w:rPr>
                <w:rFonts w:ascii="Cambria Math" w:eastAsiaTheme="minorHAnsi" w:hAnsi="Cambria Math"/>
                <w:sz w:val="28"/>
                <w:szCs w:val="28"/>
              </w:rPr>
              <m:t>RSS</m:t>
            </m:r>
          </m:num>
          <m:den>
            <m:r>
              <w:rPr>
                <w:rFonts w:ascii="Cambria Math" w:eastAsiaTheme="minorHAnsi" w:hAnsi="Cambria Math"/>
                <w:sz w:val="28"/>
                <w:szCs w:val="28"/>
              </w:rPr>
              <m:t>TSS</m:t>
            </m:r>
          </m:den>
        </m:f>
      </m:oMath>
      <w:r w:rsidRPr="001D6E8C">
        <w:rPr>
          <w:rFonts w:eastAsiaTheme="minorHAnsi"/>
          <w:sz w:val="28"/>
          <w:szCs w:val="28"/>
        </w:rPr>
        <w:tab/>
      </w:r>
      <w:r w:rsidRPr="001D6E8C">
        <w:rPr>
          <w:rFonts w:eastAsiaTheme="minorHAnsi"/>
        </w:rPr>
        <w:t xml:space="preserve">    </w:t>
      </w:r>
    </w:p>
    <w:p w14:paraId="4CC637C8" w14:textId="77777777" w:rsidR="00CD78D9" w:rsidRPr="001D6E8C" w:rsidRDefault="002D6885" w:rsidP="004B3365">
      <w:pPr>
        <w:autoSpaceDE w:val="0"/>
        <w:autoSpaceDN w:val="0"/>
        <w:adjustRightInd w:val="0"/>
        <w:spacing w:line="480" w:lineRule="auto"/>
        <w:ind w:right="-1"/>
        <w:jc w:val="both"/>
        <w:rPr>
          <w:rFonts w:eastAsiaTheme="minorHAnsi"/>
        </w:rPr>
      </w:pPr>
      <w:r w:rsidRPr="001D6E8C">
        <w:rPr>
          <w:rFonts w:eastAsiaTheme="minorHAnsi"/>
        </w:rPr>
        <w:t>where R = coefficient of determination</w:t>
      </w:r>
      <w:r w:rsidR="001D6E8C">
        <w:t xml:space="preserve">, </w:t>
      </w:r>
      <w:r w:rsidRPr="001D6E8C">
        <w:rPr>
          <w:rFonts w:eastAsiaTheme="minorHAnsi"/>
        </w:rPr>
        <w:t>RSS = Sum of squares of residuals; TSS = Total Sum of squares</w:t>
      </w:r>
    </w:p>
    <w:p w14:paraId="6B56D92F" w14:textId="77777777" w:rsidR="00EC14DB" w:rsidRPr="00867938" w:rsidRDefault="00EC14DB" w:rsidP="004B3365">
      <w:pPr>
        <w:autoSpaceDE w:val="0"/>
        <w:autoSpaceDN w:val="0"/>
        <w:adjustRightInd w:val="0"/>
        <w:spacing w:line="480" w:lineRule="auto"/>
        <w:ind w:right="-1"/>
        <w:jc w:val="both"/>
        <w:rPr>
          <w:rFonts w:eastAsiaTheme="minorEastAsia"/>
        </w:rPr>
      </w:pPr>
    </w:p>
    <w:p w14:paraId="7DD6BEA1" w14:textId="77777777" w:rsidR="00DD66EC" w:rsidRDefault="00DD66EC" w:rsidP="004B3365">
      <w:pPr>
        <w:autoSpaceDE w:val="0"/>
        <w:autoSpaceDN w:val="0"/>
        <w:adjustRightInd w:val="0"/>
        <w:spacing w:line="480" w:lineRule="auto"/>
        <w:ind w:right="-1"/>
        <w:jc w:val="both"/>
        <w:rPr>
          <w:b/>
          <w:bCs/>
          <w:sz w:val="28"/>
          <w:szCs w:val="28"/>
        </w:rPr>
      </w:pPr>
    </w:p>
    <w:p w14:paraId="325C2FAF" w14:textId="77777777" w:rsidR="00C028E1" w:rsidRDefault="002D6885" w:rsidP="004B3365">
      <w:pPr>
        <w:autoSpaceDE w:val="0"/>
        <w:autoSpaceDN w:val="0"/>
        <w:adjustRightInd w:val="0"/>
        <w:spacing w:line="480" w:lineRule="auto"/>
        <w:ind w:right="-1"/>
        <w:jc w:val="both"/>
        <w:rPr>
          <w:b/>
          <w:bCs/>
          <w:sz w:val="28"/>
          <w:szCs w:val="28"/>
        </w:rPr>
      </w:pPr>
      <w:r w:rsidRPr="00FB41E4">
        <w:rPr>
          <w:b/>
          <w:bCs/>
          <w:sz w:val="28"/>
          <w:szCs w:val="28"/>
        </w:rPr>
        <w:lastRenderedPageBreak/>
        <w:t>Chapter 4: Machine Learning Modelling</w:t>
      </w:r>
    </w:p>
    <w:p w14:paraId="159E1688" w14:textId="77777777" w:rsidR="00912988" w:rsidRDefault="002D6885" w:rsidP="004B3365">
      <w:pPr>
        <w:autoSpaceDE w:val="0"/>
        <w:autoSpaceDN w:val="0"/>
        <w:adjustRightInd w:val="0"/>
        <w:spacing w:line="480" w:lineRule="auto"/>
        <w:ind w:right="-1"/>
        <w:jc w:val="both"/>
        <w:rPr>
          <w:rFonts w:eastAsiaTheme="minorEastAsia"/>
        </w:rPr>
      </w:pPr>
      <w:r>
        <w:rPr>
          <w:rFonts w:eastAsiaTheme="minorEastAsia"/>
        </w:rPr>
        <w:t xml:space="preserve">The pre-processed data </w:t>
      </w:r>
      <w:r w:rsidR="003870EE">
        <w:rPr>
          <w:rFonts w:eastAsiaTheme="minorEastAsia"/>
        </w:rPr>
        <w:t xml:space="preserve">now have </w:t>
      </w:r>
      <w:r w:rsidR="00DE0F73">
        <w:rPr>
          <w:rFonts w:eastAsiaTheme="minorEastAsia"/>
        </w:rPr>
        <w:t xml:space="preserve">divided into train set and test set with 613 features in total. Before experimenting with different models, to evaluate the models by observing different metrics, </w:t>
      </w:r>
      <w:r w:rsidR="00AD0C9A">
        <w:rPr>
          <w:rFonts w:eastAsiaTheme="minorEastAsia"/>
        </w:rPr>
        <w:t>three</w:t>
      </w:r>
      <w:r w:rsidR="00DE0F73">
        <w:rPr>
          <w:rFonts w:eastAsiaTheme="minorEastAsia"/>
        </w:rPr>
        <w:t xml:space="preserve"> functions are developed:</w:t>
      </w:r>
    </w:p>
    <w:p w14:paraId="6CD31D98" w14:textId="77777777" w:rsidR="00DE0F73" w:rsidRDefault="002D6885" w:rsidP="004B3365">
      <w:pPr>
        <w:autoSpaceDE w:val="0"/>
        <w:autoSpaceDN w:val="0"/>
        <w:adjustRightInd w:val="0"/>
        <w:spacing w:line="480" w:lineRule="auto"/>
        <w:ind w:right="-1"/>
        <w:jc w:val="both"/>
        <w:rPr>
          <w:rFonts w:eastAsiaTheme="minorEastAsia"/>
        </w:rPr>
      </w:pPr>
      <w:r>
        <w:rPr>
          <w:rFonts w:eastAsiaTheme="minorEastAsia"/>
        </w:rPr>
        <w:t>“performance_metric()” – this function takes X, y and model as its input and gives out the metrics such as MAE, MAPE, RMSE, R2 square, etc.</w:t>
      </w:r>
    </w:p>
    <w:p w14:paraId="7A234747" w14:textId="77777777" w:rsidR="00DE0F73" w:rsidRDefault="002D6885" w:rsidP="004B3365">
      <w:pPr>
        <w:autoSpaceDE w:val="0"/>
        <w:autoSpaceDN w:val="0"/>
        <w:adjustRightInd w:val="0"/>
        <w:spacing w:line="480" w:lineRule="auto"/>
        <w:ind w:right="-1"/>
        <w:jc w:val="both"/>
        <w:rPr>
          <w:rFonts w:eastAsiaTheme="minorEastAsia"/>
        </w:rPr>
      </w:pPr>
      <w:r>
        <w:rPr>
          <w:rFonts w:eastAsiaTheme="minorEastAsia"/>
        </w:rPr>
        <w:t>“plot_impfeatures()” – this function takes the model and the features list as its input and then sho</w:t>
      </w:r>
      <w:r w:rsidR="00AD0C9A">
        <w:rPr>
          <w:rFonts w:eastAsiaTheme="minorEastAsia"/>
        </w:rPr>
        <w:t>ws the importance that features that are contributing more to the model.</w:t>
      </w:r>
    </w:p>
    <w:p w14:paraId="367260C3" w14:textId="77777777" w:rsidR="004B3365" w:rsidRDefault="002D6885" w:rsidP="004B3365">
      <w:pPr>
        <w:autoSpaceDE w:val="0"/>
        <w:autoSpaceDN w:val="0"/>
        <w:adjustRightInd w:val="0"/>
        <w:spacing w:line="480" w:lineRule="auto"/>
        <w:ind w:right="-1"/>
        <w:jc w:val="both"/>
        <w:rPr>
          <w:rFonts w:eastAsiaTheme="minorEastAsia"/>
        </w:rPr>
      </w:pPr>
      <w:r>
        <w:rPr>
          <w:rFonts w:eastAsiaTheme="minorEastAsia"/>
        </w:rPr>
        <w:t>“c</w:t>
      </w:r>
      <w:r w:rsidR="00AD0C9A">
        <w:rPr>
          <w:rFonts w:eastAsiaTheme="minorEastAsia"/>
        </w:rPr>
        <w:t>ompare_plot()</w:t>
      </w:r>
      <w:r>
        <w:rPr>
          <w:rFonts w:eastAsiaTheme="minorEastAsia"/>
        </w:rPr>
        <w:t>”</w:t>
      </w:r>
      <w:r w:rsidR="00AD0C9A">
        <w:rPr>
          <w:rFonts w:eastAsiaTheme="minorEastAsia"/>
        </w:rPr>
        <w:t xml:space="preserve"> – this function takes X, y and model as its input and gives out a graph which shows the actual and the prediction of y values.</w:t>
      </w:r>
    </w:p>
    <w:p w14:paraId="5CF6D6F4" w14:textId="77777777" w:rsidR="004B3365" w:rsidRDefault="004B3365" w:rsidP="004B3365">
      <w:pPr>
        <w:autoSpaceDE w:val="0"/>
        <w:autoSpaceDN w:val="0"/>
        <w:adjustRightInd w:val="0"/>
        <w:spacing w:line="480" w:lineRule="auto"/>
        <w:ind w:right="-1"/>
        <w:jc w:val="both"/>
        <w:rPr>
          <w:rFonts w:eastAsiaTheme="minorEastAsia"/>
        </w:rPr>
      </w:pPr>
    </w:p>
    <w:p w14:paraId="04A13EBD" w14:textId="77777777" w:rsidR="0036109C" w:rsidRDefault="002D6885" w:rsidP="004B3365">
      <w:pPr>
        <w:autoSpaceDE w:val="0"/>
        <w:autoSpaceDN w:val="0"/>
        <w:adjustRightInd w:val="0"/>
        <w:spacing w:line="480" w:lineRule="auto"/>
        <w:ind w:right="-1"/>
        <w:jc w:val="both"/>
        <w:rPr>
          <w:b/>
          <w:bCs/>
          <w:sz w:val="28"/>
          <w:szCs w:val="28"/>
        </w:rPr>
      </w:pPr>
      <w:r w:rsidRPr="00FB41E4">
        <w:rPr>
          <w:b/>
          <w:bCs/>
          <w:sz w:val="28"/>
          <w:szCs w:val="28"/>
        </w:rPr>
        <w:t xml:space="preserve">4.1 </w:t>
      </w:r>
      <w:r>
        <w:rPr>
          <w:b/>
          <w:bCs/>
          <w:sz w:val="28"/>
          <w:szCs w:val="28"/>
        </w:rPr>
        <w:t>XGB Regressor:</w:t>
      </w:r>
    </w:p>
    <w:p w14:paraId="38F081F2" w14:textId="77777777" w:rsidR="00AD0C9A" w:rsidRDefault="002D6885" w:rsidP="004B3365">
      <w:pPr>
        <w:autoSpaceDE w:val="0"/>
        <w:autoSpaceDN w:val="0"/>
        <w:adjustRightInd w:val="0"/>
        <w:spacing w:line="480" w:lineRule="auto"/>
        <w:ind w:right="-1"/>
        <w:jc w:val="both"/>
      </w:pPr>
      <w:r>
        <w:t xml:space="preserve">Extreme Gradient Boosting or XG Boosting is one of the ensemble ML algorithms. This can be used for both classification and regression predictive modelling problems. XG Boost is </w:t>
      </w:r>
      <w:r w:rsidR="00B12E77">
        <w:t xml:space="preserve">an efficient open-source implementation of the gradient boosting algorithm and hence it is available as its library. As with any other ensemble model, XG boost is also constructed from multiple decision trees. </w:t>
      </w:r>
      <w:r w:rsidR="00F3100F">
        <w:t>It is both computationally efficient and highly effective when it comes to predicting physical and monetary measures</w:t>
      </w:r>
      <w:r w:rsidR="0073769E">
        <w:t xml:space="preserve"> </w:t>
      </w:r>
      <w:r w:rsidR="0073769E">
        <w:fldChar w:fldCharType="begin"/>
      </w:r>
      <w:r w:rsidR="0073769E">
        <w:instrText xml:space="preserve"> ADDIN ZOTERO_ITEM CSL_CITATION {"citationID":"Ql3DJEYg","properties":{"formattedCitation":"(Brownlee, 2021)","plainCitation":"(Brownlee, 2021)","noteIndex":0},"citationItems":[{"id":59,"uris":["http://zotero.org/users/local/cEMvwjYc/items/HRCHEK8I"],"itemData":{"id":59,"type":"post-weblog","abstract":"Extreme Gradient Boosting (XGBoost) is an open-source library that provides an efficient and effective implementation of the gradient boosting algorithm. Shortly after its development and initial release, XGBoost became the go-to method and often the key component in winning solutions for a range of problems in machine learning competitions. Regression predictive modeling problems involve predicting […]","container-title":"Machine Learning Mastery","language":"en-US","title":"XGBoost for Regression","URL":"https://machinelearningmastery.com/xgboost-for-regression/","author":[{"family":"Brownlee","given":"Jason"}],"accessed":{"date-parts":[["2022",5,30]]},"issued":{"date-parts":[["2021",3,11]]}}}],"schema":"https://github.com/citation-style-language/schema/raw/master/csl-citation.json"} </w:instrText>
      </w:r>
      <w:r w:rsidR="0073769E">
        <w:fldChar w:fldCharType="separate"/>
      </w:r>
      <w:r w:rsidR="0073769E" w:rsidRPr="0073769E">
        <w:t>(Brownlee, 2021)</w:t>
      </w:r>
      <w:r w:rsidR="0073769E">
        <w:fldChar w:fldCharType="end"/>
      </w:r>
      <w:r w:rsidR="00F3100F">
        <w:t xml:space="preserve">. The syntax of usage can be observed in </w:t>
      </w:r>
      <w:r w:rsidR="00F3100F" w:rsidRPr="00F3100F">
        <w:rPr>
          <w:color w:val="FF0000"/>
        </w:rPr>
        <w:t>fig.</w:t>
      </w:r>
      <w:r w:rsidR="00F3100F">
        <w:t xml:space="preserve"> After hyper tuning the parameters of the XG boost using optuna and grid search cv, the best estimation is obtained with max_depth=10, no. of estimators = 500 and the tree method as ‘gpu_hist’</w:t>
      </w:r>
      <w:r w:rsidR="0073769E">
        <w:t>.</w:t>
      </w:r>
    </w:p>
    <w:p w14:paraId="7DB5FDF9" w14:textId="77777777" w:rsidR="0073769E" w:rsidRDefault="002D6885" w:rsidP="00DD66EC">
      <w:pPr>
        <w:keepNext/>
        <w:autoSpaceDE w:val="0"/>
        <w:autoSpaceDN w:val="0"/>
        <w:adjustRightInd w:val="0"/>
        <w:ind w:right="-1"/>
        <w:jc w:val="center"/>
      </w:pPr>
      <w:r w:rsidRPr="00F3100F">
        <w:rPr>
          <w:noProof/>
        </w:rPr>
        <w:drawing>
          <wp:inline distT="0" distB="0" distL="0" distR="0" wp14:anchorId="4A2479A1" wp14:editId="745AFE29">
            <wp:extent cx="5201376" cy="1019317"/>
            <wp:effectExtent l="0" t="0" r="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
                    <pic:cNvPicPr/>
                  </pic:nvPicPr>
                  <pic:blipFill>
                    <a:blip r:embed="rId26"/>
                    <a:stretch>
                      <a:fillRect/>
                    </a:stretch>
                  </pic:blipFill>
                  <pic:spPr>
                    <a:xfrm>
                      <a:off x="0" y="0"/>
                      <a:ext cx="5201376" cy="1019317"/>
                    </a:xfrm>
                    <a:prstGeom prst="rect">
                      <a:avLst/>
                    </a:prstGeom>
                  </pic:spPr>
                </pic:pic>
              </a:graphicData>
            </a:graphic>
          </wp:inline>
        </w:drawing>
      </w:r>
    </w:p>
    <w:p w14:paraId="49DD2A39" w14:textId="44E20DD0" w:rsidR="0073769E" w:rsidRDefault="002D6885" w:rsidP="00DD66EC">
      <w:pPr>
        <w:pStyle w:val="Caption"/>
        <w:ind w:right="-1"/>
        <w:jc w:val="center"/>
      </w:pPr>
      <w:r>
        <w:t xml:space="preserve">Figure </w:t>
      </w:r>
      <w:r w:rsidR="009C03DA">
        <w:fldChar w:fldCharType="begin"/>
      </w:r>
      <w:r w:rsidR="009C03DA">
        <w:instrText xml:space="preserve"> SEQ Figure \* ARABIC </w:instrText>
      </w:r>
      <w:r w:rsidR="009C03DA">
        <w:fldChar w:fldCharType="separate"/>
      </w:r>
      <w:r w:rsidR="009C03DA">
        <w:rPr>
          <w:noProof/>
        </w:rPr>
        <w:t>12</w:t>
      </w:r>
      <w:r w:rsidR="009C03DA">
        <w:rPr>
          <w:noProof/>
        </w:rPr>
        <w:fldChar w:fldCharType="end"/>
      </w:r>
      <w:r>
        <w:t>:</w:t>
      </w:r>
      <w:r w:rsidR="00DD66EC">
        <w:t xml:space="preserve"> </w:t>
      </w:r>
      <w:r>
        <w:t>XG</w:t>
      </w:r>
      <w:r w:rsidR="00DD66EC">
        <w:t xml:space="preserve"> </w:t>
      </w:r>
      <w:r>
        <w:t>Boost Regressor</w:t>
      </w:r>
    </w:p>
    <w:p w14:paraId="44A9B4C8" w14:textId="77777777" w:rsidR="0073769E" w:rsidRDefault="002D6885" w:rsidP="004B3365">
      <w:pPr>
        <w:spacing w:line="480" w:lineRule="auto"/>
        <w:ind w:right="-1"/>
        <w:jc w:val="both"/>
        <w:rPr>
          <w:rFonts w:eastAsiaTheme="minorEastAsia"/>
        </w:rPr>
      </w:pPr>
      <w:r w:rsidRPr="0073769E">
        <w:rPr>
          <w:rFonts w:eastAsiaTheme="minorEastAsia"/>
        </w:rPr>
        <w:lastRenderedPageBreak/>
        <w:t>After training the lasso model with our train data set, it is predicted for the test data and metrics are evaluated. This model has an R2-score of 7</w:t>
      </w:r>
      <w:r>
        <w:rPr>
          <w:rFonts w:eastAsiaTheme="minorEastAsia"/>
        </w:rPr>
        <w:t>5</w:t>
      </w:r>
      <w:r w:rsidRPr="0073769E">
        <w:rPr>
          <w:rFonts w:eastAsiaTheme="minorEastAsia"/>
        </w:rPr>
        <w:t xml:space="preserve">, MAPE of </w:t>
      </w:r>
      <w:r>
        <w:rPr>
          <w:rFonts w:eastAsiaTheme="minorEastAsia"/>
        </w:rPr>
        <w:t>93%</w:t>
      </w:r>
      <w:r w:rsidRPr="0073769E">
        <w:rPr>
          <w:rFonts w:eastAsiaTheme="minorEastAsia"/>
        </w:rPr>
        <w:t xml:space="preserve"> and an MAE of 4</w:t>
      </w:r>
      <w:r>
        <w:rPr>
          <w:rFonts w:eastAsiaTheme="minorEastAsia"/>
        </w:rPr>
        <w:t>4</w:t>
      </w:r>
      <w:r w:rsidRPr="0073769E">
        <w:rPr>
          <w:rFonts w:eastAsiaTheme="minorEastAsia"/>
        </w:rPr>
        <w:t>5</w:t>
      </w:r>
      <w:r>
        <w:rPr>
          <w:rFonts w:eastAsiaTheme="minorEastAsia"/>
        </w:rPr>
        <w:t>3</w:t>
      </w:r>
      <w:r w:rsidRPr="0073769E">
        <w:rPr>
          <w:rFonts w:eastAsiaTheme="minorEastAsia"/>
        </w:rPr>
        <w:t>, which means it predicts in the error range of ± $2</w:t>
      </w:r>
      <w:r>
        <w:rPr>
          <w:rFonts w:eastAsiaTheme="minorEastAsia"/>
        </w:rPr>
        <w:t>2</w:t>
      </w:r>
      <w:r w:rsidRPr="0073769E">
        <w:rPr>
          <w:rFonts w:eastAsiaTheme="minorEastAsia"/>
        </w:rPr>
        <w:t>26.</w:t>
      </w:r>
      <w:r w:rsidR="00375B71">
        <w:rPr>
          <w:rFonts w:eastAsiaTheme="minorEastAsia"/>
        </w:rPr>
        <w:t xml:space="preserve"> </w:t>
      </w:r>
      <w:r w:rsidRPr="0073769E">
        <w:rPr>
          <w:rFonts w:eastAsiaTheme="minorEastAsia"/>
        </w:rPr>
        <w:t>Fig. 1</w:t>
      </w:r>
      <w:r w:rsidR="00272A10">
        <w:rPr>
          <w:rFonts w:eastAsiaTheme="minorEastAsia"/>
        </w:rPr>
        <w:t>6</w:t>
      </w:r>
      <w:r w:rsidRPr="0073769E">
        <w:rPr>
          <w:rFonts w:eastAsiaTheme="minorEastAsia"/>
        </w:rPr>
        <w:t xml:space="preserve"> is the plot of y actual and the predicted value of y for some of the data point samples. The prediction is very close to the actual value of the price. Fig. 17 shows the feature importance of the features in the contribution of the model. "Age", "</w:t>
      </w:r>
      <w:r w:rsidR="000F4890">
        <w:rPr>
          <w:rFonts w:eastAsiaTheme="minorEastAsia"/>
        </w:rPr>
        <w:t>fwd</w:t>
      </w:r>
      <w:r w:rsidRPr="0073769E">
        <w:rPr>
          <w:rFonts w:eastAsiaTheme="minorEastAsia"/>
        </w:rPr>
        <w:t>”, “4-cylinders” and “</w:t>
      </w:r>
      <w:r w:rsidR="00272A10">
        <w:rPr>
          <w:rFonts w:eastAsiaTheme="minorEastAsia"/>
        </w:rPr>
        <w:t>diesel</w:t>
      </w:r>
      <w:r w:rsidRPr="0073769E">
        <w:rPr>
          <w:rFonts w:eastAsiaTheme="minorEastAsia"/>
        </w:rPr>
        <w:t>” are the top 4 contributing features.</w:t>
      </w:r>
    </w:p>
    <w:p w14:paraId="3D8941F6" w14:textId="77777777" w:rsidR="000F4890" w:rsidRDefault="002D6885" w:rsidP="00375B71">
      <w:pPr>
        <w:keepNext/>
        <w:ind w:right="-1"/>
        <w:jc w:val="center"/>
      </w:pPr>
      <w:r w:rsidRPr="0073769E">
        <w:rPr>
          <w:rFonts w:eastAsiaTheme="minorEastAsia"/>
          <w:noProof/>
        </w:rPr>
        <w:drawing>
          <wp:inline distT="0" distB="0" distL="0" distR="0" wp14:anchorId="61D56194" wp14:editId="520D602D">
            <wp:extent cx="4572000" cy="312595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
                    <pic:cNvPicPr/>
                  </pic:nvPicPr>
                  <pic:blipFill>
                    <a:blip r:embed="rId27"/>
                    <a:stretch>
                      <a:fillRect/>
                    </a:stretch>
                  </pic:blipFill>
                  <pic:spPr>
                    <a:xfrm>
                      <a:off x="0" y="0"/>
                      <a:ext cx="4577028" cy="3129393"/>
                    </a:xfrm>
                    <a:prstGeom prst="rect">
                      <a:avLst/>
                    </a:prstGeom>
                  </pic:spPr>
                </pic:pic>
              </a:graphicData>
            </a:graphic>
          </wp:inline>
        </w:drawing>
      </w:r>
    </w:p>
    <w:p w14:paraId="55B44405" w14:textId="32FAE116" w:rsidR="0073769E" w:rsidRDefault="002D6885" w:rsidP="004B3365">
      <w:pPr>
        <w:pStyle w:val="Caption"/>
        <w:ind w:right="-1"/>
        <w:jc w:val="center"/>
      </w:pPr>
      <w:r>
        <w:t xml:space="preserve">Figure </w:t>
      </w:r>
      <w:r w:rsidR="009C03DA">
        <w:fldChar w:fldCharType="begin"/>
      </w:r>
      <w:r w:rsidR="009C03DA">
        <w:instrText xml:space="preserve"> SEQ Figure \* ARABIC </w:instrText>
      </w:r>
      <w:r w:rsidR="009C03DA">
        <w:fldChar w:fldCharType="separate"/>
      </w:r>
      <w:r w:rsidR="009C03DA">
        <w:rPr>
          <w:noProof/>
        </w:rPr>
        <w:t>13</w:t>
      </w:r>
      <w:r w:rsidR="009C03DA">
        <w:rPr>
          <w:noProof/>
        </w:rPr>
        <w:fldChar w:fldCharType="end"/>
      </w:r>
      <w:r>
        <w:t>:XGBRegressor: y-actual vs y-predicted</w:t>
      </w:r>
    </w:p>
    <w:p w14:paraId="7FA262DB" w14:textId="77777777" w:rsidR="000F4890" w:rsidRDefault="002D6885" w:rsidP="00375B71">
      <w:pPr>
        <w:keepNext/>
        <w:ind w:right="-1"/>
        <w:jc w:val="center"/>
      </w:pPr>
      <w:r w:rsidRPr="000F4890">
        <w:rPr>
          <w:noProof/>
        </w:rPr>
        <w:lastRenderedPageBreak/>
        <w:drawing>
          <wp:inline distT="0" distB="0" distL="0" distR="0" wp14:anchorId="662F9063" wp14:editId="49C31156">
            <wp:extent cx="4108450" cy="4399224"/>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
                    <pic:cNvPicPr/>
                  </pic:nvPicPr>
                  <pic:blipFill>
                    <a:blip r:embed="rId28"/>
                    <a:stretch>
                      <a:fillRect/>
                    </a:stretch>
                  </pic:blipFill>
                  <pic:spPr>
                    <a:xfrm>
                      <a:off x="0" y="0"/>
                      <a:ext cx="4143773" cy="4437047"/>
                    </a:xfrm>
                    <a:prstGeom prst="rect">
                      <a:avLst/>
                    </a:prstGeom>
                  </pic:spPr>
                </pic:pic>
              </a:graphicData>
            </a:graphic>
          </wp:inline>
        </w:drawing>
      </w:r>
    </w:p>
    <w:p w14:paraId="13B7731B" w14:textId="78BABFEE" w:rsidR="000F4890" w:rsidRPr="000F4890" w:rsidRDefault="002D6885" w:rsidP="00375B71">
      <w:pPr>
        <w:pStyle w:val="Caption"/>
        <w:spacing w:line="480" w:lineRule="auto"/>
        <w:ind w:right="-1"/>
        <w:jc w:val="center"/>
      </w:pPr>
      <w:r>
        <w:t xml:space="preserve">Figure </w:t>
      </w:r>
      <w:r w:rsidR="009C03DA">
        <w:fldChar w:fldCharType="begin"/>
      </w:r>
      <w:r w:rsidR="009C03DA">
        <w:instrText xml:space="preserve"> SEQ Figure \* ARABIC </w:instrText>
      </w:r>
      <w:r w:rsidR="009C03DA">
        <w:fldChar w:fldCharType="separate"/>
      </w:r>
      <w:r w:rsidR="009C03DA">
        <w:rPr>
          <w:noProof/>
        </w:rPr>
        <w:t>14</w:t>
      </w:r>
      <w:r w:rsidR="009C03DA">
        <w:rPr>
          <w:noProof/>
        </w:rPr>
        <w:fldChar w:fldCharType="end"/>
      </w:r>
      <w:r>
        <w:t>:XGBRegressor-Feature importance</w:t>
      </w:r>
    </w:p>
    <w:p w14:paraId="7FC79CE9" w14:textId="77777777" w:rsidR="00C028E1" w:rsidRDefault="002D6885" w:rsidP="004B3365">
      <w:pPr>
        <w:autoSpaceDE w:val="0"/>
        <w:autoSpaceDN w:val="0"/>
        <w:adjustRightInd w:val="0"/>
        <w:spacing w:line="480" w:lineRule="auto"/>
        <w:ind w:right="-1"/>
        <w:jc w:val="both"/>
        <w:rPr>
          <w:b/>
          <w:bCs/>
          <w:sz w:val="28"/>
          <w:szCs w:val="28"/>
        </w:rPr>
      </w:pPr>
      <w:r w:rsidRPr="00FB41E4">
        <w:rPr>
          <w:b/>
          <w:bCs/>
          <w:sz w:val="28"/>
          <w:szCs w:val="28"/>
        </w:rPr>
        <w:t>4.</w:t>
      </w:r>
      <w:r w:rsidR="0036109C">
        <w:rPr>
          <w:b/>
          <w:bCs/>
          <w:sz w:val="28"/>
          <w:szCs w:val="28"/>
        </w:rPr>
        <w:t>2</w:t>
      </w:r>
      <w:r w:rsidRPr="00FB41E4">
        <w:rPr>
          <w:b/>
          <w:bCs/>
          <w:sz w:val="28"/>
          <w:szCs w:val="28"/>
        </w:rPr>
        <w:t xml:space="preserve"> Random Forest Regressor</w:t>
      </w:r>
    </w:p>
    <w:p w14:paraId="27DB8923" w14:textId="77777777" w:rsidR="007C666B" w:rsidRDefault="002D6885" w:rsidP="004B3365">
      <w:pPr>
        <w:autoSpaceDE w:val="0"/>
        <w:autoSpaceDN w:val="0"/>
        <w:adjustRightInd w:val="0"/>
        <w:spacing w:line="480" w:lineRule="auto"/>
        <w:ind w:right="-1"/>
        <w:jc w:val="both"/>
        <w:rPr>
          <w:rFonts w:eastAsiaTheme="minorEastAsia"/>
        </w:rPr>
      </w:pPr>
      <w:r w:rsidRPr="007C666B">
        <w:rPr>
          <w:rFonts w:eastAsiaTheme="minorEastAsia"/>
        </w:rPr>
        <w:t>Random forest is a supervised learning algorithm that uses an ensemble learning method for classification and regression. Random forest is a bagging technique</w:t>
      </w:r>
      <w:r w:rsidR="00B30B4F">
        <w:rPr>
          <w:rFonts w:eastAsiaTheme="minorEastAsia"/>
        </w:rPr>
        <w:t xml:space="preserve">. It </w:t>
      </w:r>
      <w:r w:rsidR="0036109C">
        <w:rPr>
          <w:rFonts w:eastAsiaTheme="minorEastAsia"/>
        </w:rPr>
        <w:t xml:space="preserve">also </w:t>
      </w:r>
      <w:r w:rsidR="00B30B4F">
        <w:rPr>
          <w:rFonts w:eastAsiaTheme="minorEastAsia"/>
        </w:rPr>
        <w:t xml:space="preserve">operates </w:t>
      </w:r>
      <w:r w:rsidR="00675559">
        <w:rPr>
          <w:rFonts w:eastAsiaTheme="minorEastAsia"/>
        </w:rPr>
        <w:t xml:space="preserve">from a collection of decision trees during its training and gives the mean prediction of all the individual trees as its output. </w:t>
      </w:r>
      <w:r w:rsidR="00B30B4F">
        <w:rPr>
          <w:rFonts w:eastAsiaTheme="minorEastAsia"/>
        </w:rPr>
        <w:t>T</w:t>
      </w:r>
      <w:r w:rsidRPr="007C666B">
        <w:rPr>
          <w:rFonts w:eastAsiaTheme="minorEastAsia"/>
        </w:rPr>
        <w:t>he trees in random forests run in parallel, meaning is no interaction between these trees while building the trees.</w:t>
      </w:r>
      <w:r>
        <w:rPr>
          <w:rFonts w:eastAsiaTheme="minorEastAsia"/>
        </w:rPr>
        <w:t xml:space="preserve"> </w:t>
      </w:r>
      <w:r w:rsidR="001C0EE0">
        <w:rPr>
          <w:rFonts w:eastAsiaTheme="minorEastAsia"/>
        </w:rPr>
        <w:t>Simply put, it is a meta-estimator that aggregates many decision trees with some helpful modifications</w:t>
      </w:r>
      <w:r>
        <w:rPr>
          <w:rFonts w:eastAsiaTheme="minorEastAsia"/>
        </w:rPr>
        <w:fldChar w:fldCharType="begin"/>
      </w:r>
      <w:r>
        <w:rPr>
          <w:rFonts w:eastAsiaTheme="minorEastAsia"/>
        </w:rPr>
        <w:instrText xml:space="preserve"> ADDIN ZOTERO_ITEM CSL_CITATION {"citationID":"qffyEvaZ","properties":{"formattedCitation":"(Chakure, 2020)","plainCitation":"(Chakure, 2020)","noteIndex":0},"citationItems":[{"id":19,"uris":["http://zotero.org/users/local/cEMvwjYc/items/W4Y2M4YC"],"itemData":{"id":19,"type":"post-weblog","abstract":"In this blog we’ll try to understand one of the most important algorithms in machine learning i.e. Random Forest Algorithm. We will try to…","container-title":"The Startup","language":"en","title":"Random Forest and Its Implementation","URL":"https://medium.com/swlh/random-forest-and-its-implementation-71824ced454f","author":[{"family":"Chakure","given":"Afroz"}],"accessed":{"date-parts":[["2022",5,28]]},"issued":{"date-parts":[["2020",11,6]]}}}],"schema":"https://github.com/citation-style-language/schema/raw/master/csl-citation.json"} </w:instrText>
      </w:r>
      <w:r>
        <w:rPr>
          <w:rFonts w:eastAsiaTheme="minorEastAsia"/>
        </w:rPr>
        <w:fldChar w:fldCharType="separate"/>
      </w:r>
      <w:r w:rsidRPr="007C666B">
        <w:t xml:space="preserve"> (Chakure, 2020)</w:t>
      </w:r>
      <w:r>
        <w:rPr>
          <w:rFonts w:eastAsiaTheme="minorEastAsia"/>
        </w:rPr>
        <w:fldChar w:fldCharType="end"/>
      </w:r>
      <w:r>
        <w:rPr>
          <w:rFonts w:eastAsiaTheme="minorEastAsia"/>
        </w:rPr>
        <w:t xml:space="preserve">. </w:t>
      </w:r>
    </w:p>
    <w:p w14:paraId="2C28CC2C" w14:textId="77777777" w:rsidR="001C0EE0" w:rsidRDefault="002D6885" w:rsidP="004B3365">
      <w:pPr>
        <w:keepNext/>
        <w:autoSpaceDE w:val="0"/>
        <w:autoSpaceDN w:val="0"/>
        <w:adjustRightInd w:val="0"/>
        <w:ind w:right="-1"/>
        <w:jc w:val="center"/>
      </w:pPr>
      <w:r w:rsidRPr="001C0EE0">
        <w:rPr>
          <w:b/>
          <w:bCs/>
          <w:noProof/>
          <w:sz w:val="28"/>
          <w:szCs w:val="28"/>
        </w:rPr>
        <w:lastRenderedPageBreak/>
        <w:drawing>
          <wp:inline distT="0" distB="0" distL="0" distR="0" wp14:anchorId="5B7CF53F" wp14:editId="63D94608">
            <wp:extent cx="4149804" cy="2819332"/>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
                    <pic:cNvPicPr/>
                  </pic:nvPicPr>
                  <pic:blipFill>
                    <a:blip r:embed="rId29"/>
                    <a:stretch>
                      <a:fillRect/>
                    </a:stretch>
                  </pic:blipFill>
                  <pic:spPr>
                    <a:xfrm>
                      <a:off x="0" y="0"/>
                      <a:ext cx="4174906" cy="2836386"/>
                    </a:xfrm>
                    <a:prstGeom prst="rect">
                      <a:avLst/>
                    </a:prstGeom>
                  </pic:spPr>
                </pic:pic>
              </a:graphicData>
            </a:graphic>
          </wp:inline>
        </w:drawing>
      </w:r>
    </w:p>
    <w:p w14:paraId="342D8043" w14:textId="03970DC0" w:rsidR="00B30B4F" w:rsidRPr="00FB41E4" w:rsidRDefault="002D6885" w:rsidP="004B3365">
      <w:pPr>
        <w:pStyle w:val="Caption"/>
        <w:ind w:right="-1"/>
        <w:jc w:val="center"/>
        <w:rPr>
          <w:b/>
          <w:bCs/>
          <w:sz w:val="28"/>
          <w:szCs w:val="28"/>
        </w:rPr>
      </w:pPr>
      <w:r>
        <w:t xml:space="preserve">Figure </w:t>
      </w:r>
      <w:r w:rsidR="009C03DA">
        <w:fldChar w:fldCharType="begin"/>
      </w:r>
      <w:r w:rsidR="009C03DA">
        <w:instrText xml:space="preserve"> SEQ Figure \* ARABIC </w:instrText>
      </w:r>
      <w:r w:rsidR="009C03DA">
        <w:fldChar w:fldCharType="separate"/>
      </w:r>
      <w:r w:rsidR="009C03DA">
        <w:rPr>
          <w:noProof/>
        </w:rPr>
        <w:t>15</w:t>
      </w:r>
      <w:r w:rsidR="009C03DA">
        <w:rPr>
          <w:noProof/>
        </w:rPr>
        <w:fldChar w:fldCharType="end"/>
      </w:r>
      <w:r>
        <w:t>: Random Forest diagram</w:t>
      </w:r>
      <w:r>
        <w:fldChar w:fldCharType="begin"/>
      </w:r>
      <w:r>
        <w:instrText xml:space="preserve"> ADDIN ZOTERO_ITEM CSL_CITATION {"citationID":"kdRkH1qA","properties":{"formattedCitation":"(Chakure, 2020)","plainCitation":"(Chakure, 2020)","noteIndex":0},"citationItems":[{"id":19,"uris":["http://zotero.org/users/local/cEMvwjYc/items/W4Y2M4YC"],"itemData":{"id":19,"type":"post-weblog","abstract":"In this blog we’ll try to understand one of the most important algorithms in machine learning i.e. Random Forest Algorithm. We will try to…","container-title":"The Startup","language":"en","title":"Random Forest and Its Implementation","URL":"https://medium.com/swlh/random-forest-and-its-implementation-71824ced454f","author":[{"family":"Chakure","given":"Afroz"}],"accessed":{"date-parts":[["2022",5,28]]},"issued":{"date-parts":[["2020",11,6]]}}}],"schema":"https://github.com/citation-style-language/schema/raw/master/csl-citation.json"} </w:instrText>
      </w:r>
      <w:r>
        <w:fldChar w:fldCharType="separate"/>
      </w:r>
      <w:r w:rsidRPr="001C0EE0">
        <w:rPr>
          <w:rFonts w:ascii="Calibri" w:hAnsi="Calibri" w:cs="Calibri"/>
        </w:rPr>
        <w:t>(Chakure, 2020)</w:t>
      </w:r>
      <w:r>
        <w:fldChar w:fldCharType="end"/>
      </w:r>
    </w:p>
    <w:p w14:paraId="509E60BB" w14:textId="77777777" w:rsidR="00AB1D15" w:rsidRDefault="002D6885" w:rsidP="004B3365">
      <w:pPr>
        <w:autoSpaceDE w:val="0"/>
        <w:autoSpaceDN w:val="0"/>
        <w:adjustRightInd w:val="0"/>
        <w:spacing w:line="480" w:lineRule="auto"/>
        <w:ind w:right="-1"/>
        <w:jc w:val="both"/>
      </w:pPr>
      <w:r>
        <w:t xml:space="preserve">Random forest regressor is part of the ensemble library and the following parameter were used for the experimentation. </w:t>
      </w:r>
    </w:p>
    <w:p w14:paraId="66F1D054" w14:textId="77777777" w:rsidR="00E16169" w:rsidRDefault="002D6885" w:rsidP="0030526D">
      <w:pPr>
        <w:autoSpaceDE w:val="0"/>
        <w:autoSpaceDN w:val="0"/>
        <w:adjustRightInd w:val="0"/>
        <w:ind w:right="-1"/>
        <w:jc w:val="center"/>
      </w:pPr>
      <w:r w:rsidRPr="00E16169">
        <w:rPr>
          <w:noProof/>
        </w:rPr>
        <w:drawing>
          <wp:inline distT="0" distB="0" distL="0" distR="0" wp14:anchorId="21607A13" wp14:editId="0D37E43A">
            <wp:extent cx="5760085" cy="104394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
                    <pic:cNvPicPr/>
                  </pic:nvPicPr>
                  <pic:blipFill>
                    <a:blip r:embed="rId30"/>
                    <a:stretch>
                      <a:fillRect/>
                    </a:stretch>
                  </pic:blipFill>
                  <pic:spPr>
                    <a:xfrm>
                      <a:off x="0" y="0"/>
                      <a:ext cx="5760085" cy="1043940"/>
                    </a:xfrm>
                    <a:prstGeom prst="rect">
                      <a:avLst/>
                    </a:prstGeom>
                  </pic:spPr>
                </pic:pic>
              </a:graphicData>
            </a:graphic>
          </wp:inline>
        </w:drawing>
      </w:r>
    </w:p>
    <w:p w14:paraId="65D22405" w14:textId="77777777" w:rsidR="00E16169" w:rsidRDefault="002D6885" w:rsidP="0030526D">
      <w:pPr>
        <w:pStyle w:val="Caption"/>
        <w:keepNext/>
        <w:spacing w:line="480" w:lineRule="auto"/>
        <w:ind w:right="-1"/>
        <w:jc w:val="center"/>
      </w:pPr>
      <w:r>
        <w:t xml:space="preserve">Figure </w:t>
      </w:r>
      <w:r w:rsidR="0030526D">
        <w:t>19</w:t>
      </w:r>
      <w:r>
        <w:t>: Random Forest Regressor Python code</w:t>
      </w:r>
    </w:p>
    <w:p w14:paraId="49BCB72C" w14:textId="77777777" w:rsidR="00E16169" w:rsidRDefault="002D6885" w:rsidP="004B3365">
      <w:pPr>
        <w:spacing w:line="480" w:lineRule="auto"/>
        <w:ind w:right="-1"/>
        <w:jc w:val="both"/>
      </w:pPr>
      <w:r w:rsidRPr="00AB1D15">
        <w:t xml:space="preserve">After training the lasso model with our train data set, it is predicted for the test data and metrics are evaluated. This model has an R2-score of </w:t>
      </w:r>
      <w:r>
        <w:t>74.5</w:t>
      </w:r>
      <w:r w:rsidRPr="00AB1D15">
        <w:t>, MAPE of 10</w:t>
      </w:r>
      <w:r>
        <w:t>1</w:t>
      </w:r>
      <w:r w:rsidRPr="00AB1D15">
        <w:t xml:space="preserve"> and an MAE of </w:t>
      </w:r>
      <w:r>
        <w:t>4252</w:t>
      </w:r>
      <w:r w:rsidRPr="00AB1D15">
        <w:t>, which means it predicts in the error range of ±</w:t>
      </w:r>
      <w:r>
        <w:t xml:space="preserve"> $</w:t>
      </w:r>
      <w:r w:rsidRPr="00AB1D15">
        <w:t>2</w:t>
      </w:r>
      <w:r>
        <w:t>126.</w:t>
      </w:r>
      <w:r w:rsidR="0030526D">
        <w:t xml:space="preserve"> </w:t>
      </w:r>
      <w:r w:rsidR="00056B63">
        <w:t xml:space="preserve">Fig. 19 </w:t>
      </w:r>
      <w:r>
        <w:t>is the plot of y actual</w:t>
      </w:r>
      <w:r w:rsidR="002179D7">
        <w:t xml:space="preserve"> and the predicted value of y for some of the data point samples. The prediction is very close to the actual value of the price. Fig</w:t>
      </w:r>
      <w:r w:rsidR="00056B63">
        <w:t>.</w:t>
      </w:r>
      <w:r w:rsidR="0030526D">
        <w:t xml:space="preserve"> 20</w:t>
      </w:r>
      <w:r w:rsidR="002179D7">
        <w:t xml:space="preserve"> shows the feature importance of the features in the contribution of the model. "Age", "odometer", "4-cylinders" and "fwd” are the top 4 contributing features. </w:t>
      </w:r>
    </w:p>
    <w:p w14:paraId="67CBE747" w14:textId="77777777" w:rsidR="002179D7" w:rsidRDefault="002D6885" w:rsidP="004B3365">
      <w:pPr>
        <w:keepNext/>
        <w:ind w:right="-1"/>
        <w:jc w:val="center"/>
      </w:pPr>
      <w:r w:rsidRPr="00E16169">
        <w:rPr>
          <w:noProof/>
        </w:rPr>
        <w:lastRenderedPageBreak/>
        <w:drawing>
          <wp:inline distT="0" distB="0" distL="0" distR="0" wp14:anchorId="343B36D3" wp14:editId="5EB30781">
            <wp:extent cx="4479053" cy="24955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
                    <pic:cNvPicPr/>
                  </pic:nvPicPr>
                  <pic:blipFill>
                    <a:blip r:embed="rId31"/>
                    <a:stretch>
                      <a:fillRect/>
                    </a:stretch>
                  </pic:blipFill>
                  <pic:spPr>
                    <a:xfrm>
                      <a:off x="0" y="0"/>
                      <a:ext cx="4489475" cy="2501357"/>
                    </a:xfrm>
                    <a:prstGeom prst="rect">
                      <a:avLst/>
                    </a:prstGeom>
                  </pic:spPr>
                </pic:pic>
              </a:graphicData>
            </a:graphic>
          </wp:inline>
        </w:drawing>
      </w:r>
    </w:p>
    <w:p w14:paraId="147475E6" w14:textId="77777777" w:rsidR="00E16169" w:rsidRDefault="002D6885" w:rsidP="004B3365">
      <w:pPr>
        <w:pStyle w:val="Caption"/>
        <w:ind w:right="-1"/>
        <w:jc w:val="center"/>
      </w:pPr>
      <w:r>
        <w:t xml:space="preserve">Figure </w:t>
      </w:r>
      <w:r w:rsidR="0030526D">
        <w:t>20</w:t>
      </w:r>
      <w:r>
        <w:t>:</w:t>
      </w:r>
      <w:r w:rsidR="0030526D">
        <w:t xml:space="preserve"> </w:t>
      </w:r>
      <w:r>
        <w:t>RF comparison plot</w:t>
      </w:r>
    </w:p>
    <w:p w14:paraId="52DBA9A2" w14:textId="77777777" w:rsidR="002179D7" w:rsidRDefault="002D6885" w:rsidP="004B3365">
      <w:pPr>
        <w:pStyle w:val="Caption"/>
        <w:ind w:right="-1"/>
        <w:jc w:val="center"/>
      </w:pPr>
      <w:r w:rsidRPr="002179D7">
        <w:rPr>
          <w:noProof/>
        </w:rPr>
        <w:drawing>
          <wp:inline distT="0" distB="0" distL="0" distR="0" wp14:anchorId="1533CB50" wp14:editId="7F0B81AB">
            <wp:extent cx="4104967" cy="4363366"/>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
                    <pic:cNvPicPr/>
                  </pic:nvPicPr>
                  <pic:blipFill>
                    <a:blip r:embed="rId32"/>
                    <a:stretch>
                      <a:fillRect/>
                    </a:stretch>
                  </pic:blipFill>
                  <pic:spPr>
                    <a:xfrm>
                      <a:off x="0" y="0"/>
                      <a:ext cx="4121338" cy="4380768"/>
                    </a:xfrm>
                    <a:prstGeom prst="rect">
                      <a:avLst/>
                    </a:prstGeom>
                  </pic:spPr>
                </pic:pic>
              </a:graphicData>
            </a:graphic>
          </wp:inline>
        </w:drawing>
      </w:r>
    </w:p>
    <w:p w14:paraId="500784B7" w14:textId="77777777" w:rsidR="002179D7" w:rsidRPr="002179D7" w:rsidRDefault="002D6885" w:rsidP="005C4071">
      <w:pPr>
        <w:pStyle w:val="Caption"/>
        <w:spacing w:line="480" w:lineRule="auto"/>
        <w:ind w:right="-1"/>
        <w:jc w:val="center"/>
      </w:pPr>
      <w:r>
        <w:t>Figure</w:t>
      </w:r>
      <w:r w:rsidR="0030526D">
        <w:t xml:space="preserve"> 21</w:t>
      </w:r>
      <w:r>
        <w:t>: RF Feature Importance plot</w:t>
      </w:r>
    </w:p>
    <w:p w14:paraId="4B7B4AA7" w14:textId="77777777" w:rsidR="00825EFC" w:rsidRDefault="002D6885" w:rsidP="004B3365">
      <w:pPr>
        <w:autoSpaceDE w:val="0"/>
        <w:autoSpaceDN w:val="0"/>
        <w:adjustRightInd w:val="0"/>
        <w:spacing w:line="480" w:lineRule="auto"/>
        <w:ind w:right="-1"/>
        <w:jc w:val="both"/>
        <w:rPr>
          <w:b/>
          <w:bCs/>
          <w:sz w:val="28"/>
          <w:szCs w:val="28"/>
        </w:rPr>
      </w:pPr>
      <w:r w:rsidRPr="00FB41E4">
        <w:rPr>
          <w:b/>
          <w:bCs/>
          <w:sz w:val="28"/>
          <w:szCs w:val="28"/>
        </w:rPr>
        <w:t>4.2 Other Regression Models experimented</w:t>
      </w:r>
    </w:p>
    <w:p w14:paraId="53EBD144" w14:textId="77777777" w:rsidR="002D2B41" w:rsidRDefault="002D6885" w:rsidP="004B3365">
      <w:pPr>
        <w:autoSpaceDE w:val="0"/>
        <w:autoSpaceDN w:val="0"/>
        <w:adjustRightInd w:val="0"/>
        <w:spacing w:line="480" w:lineRule="auto"/>
        <w:ind w:right="-1"/>
        <w:jc w:val="both"/>
      </w:pPr>
      <w:r w:rsidRPr="00DE1933">
        <w:rPr>
          <w:b/>
          <w:bCs/>
        </w:rPr>
        <w:t>Linear Regression:</w:t>
      </w:r>
      <w:r w:rsidR="00DE1933">
        <w:rPr>
          <w:b/>
          <w:bCs/>
        </w:rPr>
        <w:t xml:space="preserve"> </w:t>
      </w:r>
      <w:r w:rsidR="00DE1933">
        <w:t>LR is the most common regression algorithm in the machine learning</w:t>
      </w:r>
      <w:r w:rsidR="00A42CEB">
        <w:t xml:space="preserve"> algorithm. It assumes a linear relationship between the different features (X) and the target variable (y). </w:t>
      </w:r>
      <w:r w:rsidR="001411D0">
        <w:t>y can be estimated using the linear combination of the input variables (X)</w:t>
      </w:r>
      <w:r w:rsidR="009A3359">
        <w:fldChar w:fldCharType="begin"/>
      </w:r>
      <w:r w:rsidR="009A3359">
        <w:instrText xml:space="preserve"> ADDIN ZOTERO_ITEM CSL_CITATION {"citationID":"x2LfCI6q","properties":{"formattedCitation":"(Brownlee, 2016)","plainCitation":"(Brownlee, 2016)","noteIndex":0},"citationItems":[{"id":23,"uris":["http://zotero.org/users/local/cEMvwjYc/items/JLJCSETS"],"itemData":{"id":23,"type":"post-weblog","abstract":"Linear regression is perhaps one of the most well known and well understood algorithms in statistics and machine learning. In this post you will discover the linear regression algorithm, how it works and how you can best use it in on your machine learning projects. In this post you will learn: Why linear regression belongs […]","container-title":"Machine Learning Mastery","language":"en-US","title":"Linear Regression for Machine Learning","URL":"https://machinelearningmastery.com/linear-regression-for-machine-learning/","author":[{"family":"Brownlee","given":"Jason"}],"accessed":{"date-parts":[["2022",5,28]]},"issued":{"date-parts":[["2016",3,24]]}}}],"schema":"https://github.com/citation-style-language/schema/raw/master/csl-citation.json"} </w:instrText>
      </w:r>
      <w:r w:rsidR="009A3359">
        <w:fldChar w:fldCharType="separate"/>
      </w:r>
      <w:r w:rsidR="009A3359" w:rsidRPr="009A3359">
        <w:t xml:space="preserve"> </w:t>
      </w:r>
      <w:r w:rsidR="009A3359" w:rsidRPr="009A3359">
        <w:lastRenderedPageBreak/>
        <w:t>(Brownlee, 2016)</w:t>
      </w:r>
      <w:r w:rsidR="009A3359">
        <w:fldChar w:fldCharType="end"/>
      </w:r>
      <w:r w:rsidR="001411D0">
        <w:t xml:space="preserve">. For this study, three types of regression models were </w:t>
      </w:r>
      <w:r>
        <w:t>experimented and their insights are given below.</w:t>
      </w:r>
    </w:p>
    <w:p w14:paraId="18C80D6D" w14:textId="77777777" w:rsidR="002D2B41" w:rsidRPr="00D93095" w:rsidRDefault="002D6885" w:rsidP="00D93095">
      <w:pPr>
        <w:pStyle w:val="ListParagraph"/>
        <w:numPr>
          <w:ilvl w:val="0"/>
          <w:numId w:val="20"/>
        </w:numPr>
        <w:autoSpaceDE w:val="0"/>
        <w:autoSpaceDN w:val="0"/>
        <w:adjustRightInd w:val="0"/>
        <w:spacing w:line="480" w:lineRule="auto"/>
        <w:ind w:left="426" w:right="-1" w:hanging="426"/>
        <w:jc w:val="both"/>
      </w:pPr>
      <w:r w:rsidRPr="00D93095">
        <w:rPr>
          <w:i/>
          <w:iCs/>
        </w:rPr>
        <w:t>Simple linear regression model from sklearn.linear</w:t>
      </w:r>
      <w:r w:rsidRPr="00D93095">
        <w:t>:</w:t>
      </w:r>
      <w:r w:rsidR="00D90EA3" w:rsidRPr="00D93095">
        <w:t xml:space="preserve"> This model has an R2_score of 67.7, MAPE of 109% and MAE of </w:t>
      </w:r>
      <w:r w:rsidR="008A7B99" w:rsidRPr="00D93095">
        <w:t>$ 5180. This means that this model predicts the error range of ±</w:t>
      </w:r>
      <w:r w:rsidR="00E16169" w:rsidRPr="00D93095">
        <w:t>$</w:t>
      </w:r>
      <w:r w:rsidR="008A7B99" w:rsidRPr="00D93095">
        <w:t>2590. The prediction vs actual graph can be observed in the below figure.</w:t>
      </w:r>
    </w:p>
    <w:p w14:paraId="4DB7BB67" w14:textId="77777777" w:rsidR="005C4071" w:rsidRDefault="002D6885" w:rsidP="005C4071">
      <w:pPr>
        <w:keepNext/>
        <w:autoSpaceDE w:val="0"/>
        <w:autoSpaceDN w:val="0"/>
        <w:adjustRightInd w:val="0"/>
        <w:ind w:right="-1"/>
        <w:jc w:val="center"/>
      </w:pPr>
      <w:r w:rsidRPr="009A3359">
        <w:rPr>
          <w:noProof/>
        </w:rPr>
        <w:drawing>
          <wp:inline distT="0" distB="0" distL="0" distR="0" wp14:anchorId="777A7381" wp14:editId="2FAE1BC4">
            <wp:extent cx="5142640" cy="278193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
                    <pic:cNvPicPr/>
                  </pic:nvPicPr>
                  <pic:blipFill>
                    <a:blip r:embed="rId33"/>
                    <a:stretch>
                      <a:fillRect/>
                    </a:stretch>
                  </pic:blipFill>
                  <pic:spPr>
                    <a:xfrm>
                      <a:off x="0" y="0"/>
                      <a:ext cx="5157021" cy="2789715"/>
                    </a:xfrm>
                    <a:prstGeom prst="rect">
                      <a:avLst/>
                    </a:prstGeom>
                  </pic:spPr>
                </pic:pic>
              </a:graphicData>
            </a:graphic>
          </wp:inline>
        </w:drawing>
      </w:r>
    </w:p>
    <w:p w14:paraId="1C9D5016" w14:textId="5C3C3830" w:rsidR="008A7B99" w:rsidRDefault="002D6885" w:rsidP="005C4071">
      <w:pPr>
        <w:pStyle w:val="Caption"/>
        <w:jc w:val="center"/>
        <w:rPr>
          <w:sz w:val="24"/>
          <w:szCs w:val="24"/>
        </w:rPr>
      </w:pPr>
      <w:r>
        <w:t xml:space="preserve">Figure </w:t>
      </w:r>
      <w:r w:rsidR="009C03DA">
        <w:fldChar w:fldCharType="begin"/>
      </w:r>
      <w:r w:rsidR="009C03DA">
        <w:instrText xml:space="preserve"> SEQ Figure \* ARABIC </w:instrText>
      </w:r>
      <w:r w:rsidR="009C03DA">
        <w:fldChar w:fldCharType="separate"/>
      </w:r>
      <w:r w:rsidR="009C03DA">
        <w:rPr>
          <w:noProof/>
        </w:rPr>
        <w:t>16</w:t>
      </w:r>
      <w:r w:rsidR="009C03DA">
        <w:rPr>
          <w:noProof/>
        </w:rPr>
        <w:fldChar w:fldCharType="end"/>
      </w:r>
      <w:r>
        <w:t>: y actual vs y pred linear regression</w:t>
      </w:r>
    </w:p>
    <w:p w14:paraId="5A162486" w14:textId="77777777" w:rsidR="002D2B41" w:rsidRDefault="002D6885" w:rsidP="00D93095">
      <w:pPr>
        <w:autoSpaceDE w:val="0"/>
        <w:autoSpaceDN w:val="0"/>
        <w:adjustRightInd w:val="0"/>
        <w:spacing w:line="480" w:lineRule="auto"/>
        <w:ind w:left="426" w:right="-1" w:hanging="426"/>
        <w:jc w:val="both"/>
      </w:pPr>
      <w:r>
        <w:t xml:space="preserve">ii. </w:t>
      </w:r>
      <w:r w:rsidR="008A7B99">
        <w:t xml:space="preserve"> </w:t>
      </w:r>
      <w:r w:rsidR="00D93095">
        <w:t xml:space="preserve"> </w:t>
      </w:r>
      <w:r w:rsidRPr="00D93095">
        <w:rPr>
          <w:i/>
          <w:iCs/>
        </w:rPr>
        <w:t>Lasso regression:</w:t>
      </w:r>
      <w:r w:rsidR="009A3359">
        <w:t xml:space="preserve"> </w:t>
      </w:r>
      <w:r w:rsidR="009A3359" w:rsidRPr="009A3359">
        <w:t>Lasso regression is a type of linear regression that uses shrinkage.</w:t>
      </w:r>
      <w:r w:rsidR="009A3359">
        <w:t xml:space="preserve"> It performs L1 regularisation, which adds a penalty equal to the absolute value of the </w:t>
      </w:r>
      <w:r w:rsidR="00662DD8">
        <w:t>coefficients</w:t>
      </w:r>
      <w:r w:rsidR="00662DD8">
        <w:fldChar w:fldCharType="begin"/>
      </w:r>
      <w:r w:rsidR="00662DD8">
        <w:instrText xml:space="preserve"> ADDIN ZOTERO_ITEM CSL_CITATION {"citationID":"g4QecFDF","properties":{"formattedCitation":"(Stephanie, 2015)","plainCitation":"(Stephanie, 2015)","noteIndex":0},"citationItems":[{"id":25,"uris":["http://zotero.org/users/local/cEMvwjYc/items/PNJYA3M7"],"itemData":{"id":25,"type":"webpage","abstract":"Simple definition for Lasso regression. What is lasso regression? How it compares with Ridge regression. Role of the L1 penalty.","container-title":"Statistics How To","language":"en-US","title":"Lasso Regression: Simple Definition","title-short":"Lasso Regression","URL":"https://www.statisticshowto.com/lasso-regression/","author":[{"literal":"Stephanie"}],"accessed":{"date-parts":[["2022",5,28]]},"issued":{"date-parts":[["2015",9,24]]}}}],"schema":"https://github.com/citation-style-language/schema/raw/master/csl-citation.json"} </w:instrText>
      </w:r>
      <w:r w:rsidR="00662DD8">
        <w:fldChar w:fldCharType="separate"/>
      </w:r>
      <w:r w:rsidR="00662DD8" w:rsidRPr="00662DD8">
        <w:t>(Stephanie, 2015)</w:t>
      </w:r>
      <w:r w:rsidR="00662DD8">
        <w:fldChar w:fldCharType="end"/>
      </w:r>
      <w:r w:rsidR="00662DD8">
        <w:t xml:space="preserve">. Its formula is given by </w:t>
      </w:r>
    </w:p>
    <w:p w14:paraId="1E83FBED" w14:textId="77777777" w:rsidR="00662DD8" w:rsidRDefault="002D6885" w:rsidP="004B3365">
      <w:pPr>
        <w:keepNext/>
        <w:autoSpaceDE w:val="0"/>
        <w:autoSpaceDN w:val="0"/>
        <w:adjustRightInd w:val="0"/>
        <w:ind w:right="-1"/>
        <w:jc w:val="center"/>
      </w:pPr>
      <w:r w:rsidRPr="00662DD8">
        <w:rPr>
          <w:noProof/>
        </w:rPr>
        <w:drawing>
          <wp:inline distT="0" distB="0" distL="0" distR="0" wp14:anchorId="456C0A71" wp14:editId="5CD95B87">
            <wp:extent cx="2445972" cy="609434"/>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
                    <pic:cNvPicPr/>
                  </pic:nvPicPr>
                  <pic:blipFill>
                    <a:blip r:embed="rId34"/>
                    <a:stretch>
                      <a:fillRect/>
                    </a:stretch>
                  </pic:blipFill>
                  <pic:spPr>
                    <a:xfrm>
                      <a:off x="0" y="0"/>
                      <a:ext cx="2458211" cy="612483"/>
                    </a:xfrm>
                    <a:prstGeom prst="rect">
                      <a:avLst/>
                    </a:prstGeom>
                  </pic:spPr>
                </pic:pic>
              </a:graphicData>
            </a:graphic>
          </wp:inline>
        </w:drawing>
      </w:r>
    </w:p>
    <w:p w14:paraId="4864855E" w14:textId="77777777" w:rsidR="00662DD8" w:rsidRDefault="002D6885" w:rsidP="004B3365">
      <w:pPr>
        <w:pStyle w:val="Caption"/>
        <w:ind w:right="-1"/>
        <w:jc w:val="center"/>
      </w:pPr>
      <w:r>
        <w:t xml:space="preserve">Figure </w:t>
      </w:r>
      <w:r w:rsidR="00D93095">
        <w:t>23</w:t>
      </w:r>
      <w:r>
        <w:t>: Lasso Regression equation</w:t>
      </w:r>
      <w:r>
        <w:fldChar w:fldCharType="begin"/>
      </w:r>
      <w:r>
        <w:instrText xml:space="preserve"> ADDIN ZOTERO_ITEM CSL_CITATION {"citationID":"dGlAZaPb","properties":{"formattedCitation":"(Stephanie, 2015)","plainCitation":"(Stephanie, 2015)","noteIndex":0},"citationItems":[{"id":25,"uris":["http://zotero.org/users/local/cEMvwjYc/items/PNJYA3M7"],"itemData":{"id":25,"type":"webpage","abstract":"Simple definition for Lasso regression. What is lasso regression? How it compares with Ridge regression. Role of the L1 penalty.","container-title":"Statistics How To","language":"en-US","title":"Lasso Regression: Simple Definition","title-short":"Lasso Regression","URL":"https://www.statisticshowto.com/lasso-regression/","author":[{"literal":"Stephanie"}],"accessed":{"date-parts":[["2022",5,28]]},"issued":{"date-parts":[["2015",9,24]]}}}],"schema":"https://github.com/citation-style-language/schema/raw/master/csl-citation.json"} </w:instrText>
      </w:r>
      <w:r>
        <w:fldChar w:fldCharType="separate"/>
      </w:r>
      <w:r w:rsidRPr="00662DD8">
        <w:rPr>
          <w:rFonts w:ascii="Calibri" w:hAnsi="Calibri" w:cs="Calibri"/>
        </w:rPr>
        <w:t>(Stephanie, 2015)</w:t>
      </w:r>
      <w:r>
        <w:fldChar w:fldCharType="end"/>
      </w:r>
    </w:p>
    <w:p w14:paraId="535D51EC" w14:textId="77777777" w:rsidR="00360494" w:rsidRPr="00AB1D15" w:rsidRDefault="002D6885" w:rsidP="00D93095">
      <w:pPr>
        <w:spacing w:line="480" w:lineRule="auto"/>
        <w:ind w:left="720" w:right="-1"/>
        <w:jc w:val="both"/>
      </w:pPr>
      <w:r w:rsidRPr="00AB1D15">
        <w:t>Where λ = tuning parameter, it controls the strength of the L1 penalty i.e., the amount of shrinkage</w:t>
      </w:r>
    </w:p>
    <w:p w14:paraId="3E1C9E5B" w14:textId="77777777" w:rsidR="00662DD8" w:rsidRPr="00662DD8" w:rsidRDefault="002D6885" w:rsidP="00D93095">
      <w:pPr>
        <w:spacing w:line="480" w:lineRule="auto"/>
        <w:ind w:left="426" w:right="-1"/>
        <w:jc w:val="both"/>
      </w:pPr>
      <w:r w:rsidRPr="00AB1D15">
        <w:t xml:space="preserve">After training the lasso model with our train data set, it is predicted for the test data and metrics are evaluated. This model has an R2-score of 68, MAPE of 109 and an MAE of </w:t>
      </w:r>
      <w:r w:rsidR="009750F3" w:rsidRPr="00AB1D15">
        <w:t>5159, which means it predicts in the error range of ±</w:t>
      </w:r>
      <w:r w:rsidR="00E16169">
        <w:t xml:space="preserve"> $</w:t>
      </w:r>
      <w:r w:rsidR="009750F3" w:rsidRPr="00AB1D15">
        <w:t>25</w:t>
      </w:r>
      <w:r w:rsidR="00F63BD4" w:rsidRPr="00AB1D15">
        <w:t>79</w:t>
      </w:r>
    </w:p>
    <w:p w14:paraId="6AF3D7CE" w14:textId="77777777" w:rsidR="002D2B41" w:rsidRDefault="002D6885" w:rsidP="00D263BB">
      <w:pPr>
        <w:autoSpaceDE w:val="0"/>
        <w:autoSpaceDN w:val="0"/>
        <w:adjustRightInd w:val="0"/>
        <w:spacing w:line="480" w:lineRule="auto"/>
        <w:ind w:left="567" w:right="-1" w:hanging="567"/>
        <w:jc w:val="both"/>
      </w:pPr>
      <w:r>
        <w:lastRenderedPageBreak/>
        <w:t xml:space="preserve">iii. </w:t>
      </w:r>
      <w:r w:rsidR="00D263BB">
        <w:t xml:space="preserve"> </w:t>
      </w:r>
      <w:r w:rsidRPr="00D93095">
        <w:rPr>
          <w:i/>
          <w:iCs/>
        </w:rPr>
        <w:t>Elastic</w:t>
      </w:r>
      <w:r w:rsidR="00360494" w:rsidRPr="00D93095">
        <w:rPr>
          <w:i/>
          <w:iCs/>
        </w:rPr>
        <w:t xml:space="preserve"> </w:t>
      </w:r>
      <w:r w:rsidRPr="00D93095">
        <w:rPr>
          <w:i/>
          <w:iCs/>
        </w:rPr>
        <w:t>Net regression:</w:t>
      </w:r>
      <w:r w:rsidR="009750F3">
        <w:t xml:space="preserve"> Elastic net is a combination of Ridge regression and lasso regression. </w:t>
      </w:r>
      <w:r w:rsidR="00416CA4">
        <w:t>It mainly focuses on the minimisation of the loss function</w:t>
      </w:r>
      <w:r w:rsidR="00416CA4">
        <w:fldChar w:fldCharType="begin"/>
      </w:r>
      <w:r w:rsidR="00F37801">
        <w:instrText xml:space="preserve"> ADDIN ZOTERO_ITEM CSL_CITATION {"citationID":"rcYxjw3R","properties":{"formattedCitation":"({\\i{}Regularization Tutorial}, 2022)","plainCitation":"(Regularization Tutorial, 2022)","noteIndex":0},"citationItems":[{"id":27,"uris":["http://zotero.org/users/local/cEMvwjYc/items/VIJAHJG4"],"itemData":{"id":27,"type":"webpage","abstract":"Learn about regularization and how it solves the bias-variance trade-off problem in linear regression. Follow our step-by-step tutorial and dive into Ridge, Lasso &amp; Elastic Net regressions today!","language":"en-US","title":"Regularization Tutorial: Ridge, Lasso &amp; Elastic Net Regression","title-short":"Regularization Tutorial","URL":"https://www.datacamp.com/tutorial/tutorial-ridge-lasso-elastic-net","accessed":{"date-parts":[["2022",5,28]]},"issued":{"date-parts":[["2022"]]}}}],"schema":"https://github.com/citation-style-language/schema/raw/master/csl-citation.json"} </w:instrText>
      </w:r>
      <w:r w:rsidR="00416CA4">
        <w:fldChar w:fldCharType="separate"/>
      </w:r>
      <w:r w:rsidR="00F37801" w:rsidRPr="00F37801">
        <w:t xml:space="preserve"> (</w:t>
      </w:r>
      <w:r w:rsidR="00F37801" w:rsidRPr="00F37801">
        <w:rPr>
          <w:i/>
          <w:iCs/>
        </w:rPr>
        <w:t>Regularization Tutorial</w:t>
      </w:r>
      <w:r w:rsidR="00F37801" w:rsidRPr="00F37801">
        <w:t>, 2022).</w:t>
      </w:r>
      <w:r w:rsidR="00416CA4">
        <w:fldChar w:fldCharType="end"/>
      </w:r>
    </w:p>
    <w:p w14:paraId="27AAF65E" w14:textId="77777777" w:rsidR="00416CA4" w:rsidRDefault="002D6885" w:rsidP="00D93095">
      <w:pPr>
        <w:keepNext/>
        <w:autoSpaceDE w:val="0"/>
        <w:autoSpaceDN w:val="0"/>
        <w:adjustRightInd w:val="0"/>
        <w:spacing w:line="480" w:lineRule="auto"/>
        <w:ind w:right="-1"/>
        <w:jc w:val="center"/>
      </w:pPr>
      <w:r w:rsidRPr="00416CA4">
        <w:rPr>
          <w:noProof/>
        </w:rPr>
        <w:drawing>
          <wp:inline distT="0" distB="0" distL="0" distR="0" wp14:anchorId="19993904" wp14:editId="262D024E">
            <wp:extent cx="4033133" cy="510633"/>
            <wp:effectExtent l="0" t="0" r="5715" b="38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
                    <pic:cNvPicPr/>
                  </pic:nvPicPr>
                  <pic:blipFill>
                    <a:blip r:embed="rId35"/>
                    <a:stretch>
                      <a:fillRect/>
                    </a:stretch>
                  </pic:blipFill>
                  <pic:spPr>
                    <a:xfrm>
                      <a:off x="0" y="0"/>
                      <a:ext cx="4074899" cy="515921"/>
                    </a:xfrm>
                    <a:prstGeom prst="rect">
                      <a:avLst/>
                    </a:prstGeom>
                  </pic:spPr>
                </pic:pic>
              </a:graphicData>
            </a:graphic>
          </wp:inline>
        </w:drawing>
      </w:r>
    </w:p>
    <w:p w14:paraId="64BA49CA" w14:textId="62D1A679" w:rsidR="00416CA4" w:rsidRDefault="002D6885" w:rsidP="00D93095">
      <w:pPr>
        <w:pStyle w:val="Caption"/>
        <w:ind w:right="-1"/>
        <w:jc w:val="center"/>
      </w:pPr>
      <w:r>
        <w:t xml:space="preserve">Figure </w:t>
      </w:r>
      <w:r w:rsidR="009C03DA">
        <w:fldChar w:fldCharType="begin"/>
      </w:r>
      <w:r w:rsidR="009C03DA">
        <w:instrText xml:space="preserve"> SEQ Figure \* ARABIC </w:instrText>
      </w:r>
      <w:r w:rsidR="009C03DA">
        <w:fldChar w:fldCharType="separate"/>
      </w:r>
      <w:r w:rsidR="009C03DA">
        <w:rPr>
          <w:noProof/>
        </w:rPr>
        <w:t>17</w:t>
      </w:r>
      <w:r w:rsidR="009C03DA">
        <w:rPr>
          <w:noProof/>
        </w:rPr>
        <w:fldChar w:fldCharType="end"/>
      </w:r>
      <w:r>
        <w:t>: Elastic net regression expression</w:t>
      </w:r>
      <w:r>
        <w:fldChar w:fldCharType="begin"/>
      </w:r>
      <w:r w:rsidR="00F37801">
        <w:instrText xml:space="preserve"> ADDIN ZOTERO_ITEM CSL_CITATION {"citationID":"aOoBYskU","properties":{"formattedCitation":"({\\i{}Regularization Tutorial}, 2022)","plainCitation":"(Regularization Tutorial, 2022)","noteIndex":0},"citationItems":[{"id":27,"uris":["http://zotero.org/users/local/cEMvwjYc/items/VIJAHJG4"],"itemData":{"id":27,"type":"webpage","abstract":"Learn about regularization and how it solves the bias-variance trade-off problem in linear regression. Follow our step-by-step tutorial and dive into Ridge, Lasso &amp; Elastic Net regressions today!","language":"en-US","title":"Regularization Tutorial: Ridge, Lasso &amp; Elastic Net Regression","title-short":"Regularization Tutorial","URL":"https://www.datacamp.com/tutorial/tutorial-ridge-lasso-elastic-net","accessed":{"date-parts":[["2022",5,28]]},"issued":{"date-parts":[["2022"]]}}}],"schema":"https://github.com/citation-style-language/schema/raw/master/csl-citation.json"} </w:instrText>
      </w:r>
      <w:r>
        <w:fldChar w:fldCharType="separate"/>
      </w:r>
      <w:r w:rsidR="00F37801" w:rsidRPr="00F37801">
        <w:rPr>
          <w:rFonts w:ascii="Calibri" w:hAnsi="Calibri" w:cs="Calibri"/>
          <w:szCs w:val="24"/>
        </w:rPr>
        <w:t>(</w:t>
      </w:r>
      <w:r w:rsidR="00F37801" w:rsidRPr="00F37801">
        <w:rPr>
          <w:rFonts w:ascii="Calibri" w:hAnsi="Calibri" w:cs="Calibri"/>
          <w:i w:val="0"/>
          <w:iCs w:val="0"/>
          <w:szCs w:val="24"/>
        </w:rPr>
        <w:t>Regularization Tutorial</w:t>
      </w:r>
      <w:r w:rsidR="00F37801" w:rsidRPr="00F37801">
        <w:rPr>
          <w:rFonts w:ascii="Calibri" w:hAnsi="Calibri" w:cs="Calibri"/>
          <w:szCs w:val="24"/>
        </w:rPr>
        <w:t>, 2022)</w:t>
      </w:r>
      <w:r>
        <w:fldChar w:fldCharType="end"/>
      </w:r>
    </w:p>
    <w:p w14:paraId="59ADBBD3" w14:textId="77777777" w:rsidR="00416CA4" w:rsidRPr="00AB1D15" w:rsidRDefault="002D6885" w:rsidP="00D263BB">
      <w:pPr>
        <w:ind w:left="567" w:right="-1"/>
        <w:jc w:val="both"/>
      </w:pPr>
      <w:r w:rsidRPr="00AB1D15">
        <w:t xml:space="preserve">Where α is the mixing parameter between ridge (α = 0) and lasso (α = 1) and λ = tuning </w:t>
      </w:r>
      <w:r w:rsidR="00AB1D15">
        <w:t>p</w:t>
      </w:r>
      <w:r w:rsidRPr="00AB1D15">
        <w:t>arameter</w:t>
      </w:r>
    </w:p>
    <w:p w14:paraId="790B67A3" w14:textId="77777777" w:rsidR="00F63BD4" w:rsidRPr="00AB1D15" w:rsidRDefault="002D6885" w:rsidP="00D263BB">
      <w:pPr>
        <w:spacing w:line="480" w:lineRule="auto"/>
        <w:ind w:left="567" w:right="-1"/>
        <w:jc w:val="both"/>
      </w:pPr>
      <w:r w:rsidRPr="00AB1D15">
        <w:t>After training the lasso model with our train data set, it is predicted for the test data and metrics are evaluated. This model has an R2-score of 68, MAPE of 111 and an MAE of 5150, which means it predicts in the error range of ±</w:t>
      </w:r>
      <w:r w:rsidR="00E16169">
        <w:t xml:space="preserve"> $</w:t>
      </w:r>
      <w:r w:rsidRPr="00AB1D15">
        <w:t>2575</w:t>
      </w:r>
    </w:p>
    <w:p w14:paraId="4593DE30" w14:textId="09BAFE38" w:rsidR="00D263BB" w:rsidRPr="00C70F0E" w:rsidRDefault="002D6885" w:rsidP="00C70F0E">
      <w:pPr>
        <w:spacing w:after="240" w:line="480" w:lineRule="auto"/>
        <w:ind w:right="-1"/>
        <w:jc w:val="both"/>
      </w:pPr>
      <w:r w:rsidRPr="00D263BB">
        <w:rPr>
          <w:i/>
          <w:iCs/>
        </w:rPr>
        <w:t xml:space="preserve">Support Vector </w:t>
      </w:r>
      <w:r w:rsidR="00B3070F" w:rsidRPr="00D263BB">
        <w:rPr>
          <w:i/>
          <w:iCs/>
        </w:rPr>
        <w:t>Regressor (SVR)</w:t>
      </w:r>
      <w:r w:rsidRPr="00D263BB">
        <w:rPr>
          <w:i/>
          <w:iCs/>
        </w:rPr>
        <w:t>:</w:t>
      </w:r>
      <w:r w:rsidR="00B3070F" w:rsidRPr="00D263BB">
        <w:rPr>
          <w:i/>
          <w:iCs/>
        </w:rPr>
        <w:t xml:space="preserve"> </w:t>
      </w:r>
      <w:r w:rsidR="00B3070F">
        <w:t xml:space="preserve">SVM is a supervised machine learning algorithm that can be used for both classification and regression. </w:t>
      </w:r>
      <w:r w:rsidR="00B3070F" w:rsidRPr="00B3070F">
        <w:t>In the SVM algorithm, we plot each data item as a point in n-dimensional space (where n is the number of features you have) with the value of each feature being the value of a particular coordinate. Then, we perform classification by finding the hyper-plane that differentiates the two classes very well</w:t>
      </w:r>
      <w:r w:rsidR="00B3070F">
        <w:t xml:space="preserve">. </w:t>
      </w:r>
      <w:r w:rsidR="00B3070F">
        <w:fldChar w:fldCharType="begin"/>
      </w:r>
      <w:r w:rsidR="00B3070F">
        <w:instrText xml:space="preserve"> ADDIN ZOTERO_ITEM CSL_CITATION {"citationID":"GyeJlsTu","properties":{"formattedCitation":"(\\uc0\\u8220{}SVM | Support Vector Machine Algorithm in Machine Learning,\\uc0\\u8221{} 2017)","plainCitation":"(“SVM | Support Vector Machine Algorithm in Machine Learning,” 2017)","noteIndex":0},"citationItems":[{"id":29,"uris":["http://zotero.org/users/local/cEMvwjYc/items/9EVYS6UW"],"itemData":{"id":29,"type":"post-weblog","abstract":"An introduction to Support Vector Machine Algorithm in Machine Learning. SVM tutorial explains classification and its implementation of SVM in R and Python.","container-title":"Analytics Vidhya","language":"en","title":"SVM | Support Vector Machine Algorithm in Machine Learning","URL":"https://www.analyticsvidhya.com/blog/2017/09/understaing-support-vector-machine-example-code/","accessed":{"date-parts":[["2022",5,28]]},"issued":{"date-parts":[["2017",9,12]]}}}],"schema":"https://github.com/citation-style-language/schema/raw/master/csl-citation.json"} </w:instrText>
      </w:r>
      <w:r w:rsidR="00B3070F">
        <w:fldChar w:fldCharType="separate"/>
      </w:r>
      <w:r w:rsidR="00B3070F" w:rsidRPr="00B3070F">
        <w:t>(“SVM | Support Vector Machine Algorithm in Machine Learning,” 2017)</w:t>
      </w:r>
      <w:r w:rsidR="00B3070F">
        <w:fldChar w:fldCharType="end"/>
      </w:r>
      <w:r w:rsidR="00B3070F">
        <w:t>. SVR works on the same principle as SVM. It tries to find the function that approximates mapping from an input domain to real numbers based on a training sample.</w:t>
      </w:r>
      <w:r>
        <w:t xml:space="preserve"> </w:t>
      </w:r>
      <w:r w:rsidR="00A3142D" w:rsidRPr="00AB1D15">
        <w:t>After training the lasso model with our train data set, it is predicted for the test data and metrics are evaluated. This model has an R2-score of 67.6, MAPE of 125</w:t>
      </w:r>
      <w:r w:rsidR="00352267">
        <w:t>,</w:t>
      </w:r>
      <w:r w:rsidR="00A3142D" w:rsidRPr="00AB1D15">
        <w:t xml:space="preserve"> and an MAE of 5056, which means it predicts in the error range of ±</w:t>
      </w:r>
      <w:r w:rsidR="00E16169">
        <w:t xml:space="preserve"> $</w:t>
      </w:r>
      <w:r w:rsidR="00A3142D" w:rsidRPr="00AB1D15">
        <w:t>2528</w:t>
      </w:r>
    </w:p>
    <w:p w14:paraId="54BFA895" w14:textId="77777777" w:rsidR="001F6176" w:rsidRDefault="002D6885" w:rsidP="004B3365">
      <w:pPr>
        <w:autoSpaceDE w:val="0"/>
        <w:autoSpaceDN w:val="0"/>
        <w:adjustRightInd w:val="0"/>
        <w:spacing w:line="480" w:lineRule="auto"/>
        <w:ind w:right="-1"/>
        <w:jc w:val="both"/>
        <w:rPr>
          <w:b/>
          <w:bCs/>
          <w:sz w:val="28"/>
          <w:szCs w:val="28"/>
        </w:rPr>
      </w:pPr>
      <w:r w:rsidRPr="00FB41E4">
        <w:rPr>
          <w:b/>
          <w:bCs/>
          <w:sz w:val="28"/>
          <w:szCs w:val="28"/>
        </w:rPr>
        <w:t>4.3 Result Comparison</w:t>
      </w:r>
    </w:p>
    <w:p w14:paraId="57B35177" w14:textId="77777777" w:rsidR="00C70F0E" w:rsidRPr="00AB1D15" w:rsidRDefault="002D6885" w:rsidP="00C70F0E">
      <w:pPr>
        <w:spacing w:line="480" w:lineRule="auto"/>
        <w:ind w:right="-1"/>
      </w:pPr>
      <w:r w:rsidRPr="00AB1D15">
        <w:t xml:space="preserve">From Table 1, it is observed that </w:t>
      </w:r>
      <w:r>
        <w:t xml:space="preserve">XGB Regressor and </w:t>
      </w:r>
      <w:r w:rsidRPr="00AB1D15">
        <w:t xml:space="preserve">Random Forest model </w:t>
      </w:r>
      <w:r>
        <w:t xml:space="preserve">are </w:t>
      </w:r>
      <w:r w:rsidRPr="00AB1D15">
        <w:t xml:space="preserve">performing </w:t>
      </w:r>
      <w:r>
        <w:t>comparatively better</w:t>
      </w:r>
      <w:r w:rsidRPr="00AB1D15">
        <w:t xml:space="preserve"> among all the other models with a MAPE </w:t>
      </w:r>
      <w:r>
        <w:t xml:space="preserve">and R2-score </w:t>
      </w:r>
      <w:r w:rsidRPr="00AB1D15">
        <w:t xml:space="preserve">of </w:t>
      </w:r>
      <w:r>
        <w:t>93% &amp; 75 and 1</w:t>
      </w:r>
      <w:r w:rsidRPr="00AB1D15">
        <w:t xml:space="preserve">01% </w:t>
      </w:r>
      <w:r>
        <w:t>&amp;</w:t>
      </w:r>
      <w:r w:rsidRPr="00AB1D15">
        <w:t xml:space="preserve"> 74.5</w:t>
      </w:r>
      <w:r>
        <w:t xml:space="preserve"> respectively</w:t>
      </w:r>
      <w:r w:rsidRPr="00AB1D15">
        <w:t xml:space="preserve">. This means </w:t>
      </w:r>
      <w:r>
        <w:t>both the</w:t>
      </w:r>
      <w:r w:rsidRPr="00AB1D15">
        <w:t xml:space="preserve"> model </w:t>
      </w:r>
      <w:r>
        <w:t xml:space="preserve">can </w:t>
      </w:r>
      <w:r w:rsidRPr="00AB1D15">
        <w:t>explain 75% of data approximately</w:t>
      </w:r>
      <w:r>
        <w:t xml:space="preserve"> but XGB Regressor performs slightly better than Random Forest with less MAPE.</w:t>
      </w:r>
    </w:p>
    <w:tbl>
      <w:tblPr>
        <w:tblStyle w:val="TableGrid"/>
        <w:tblW w:w="0" w:type="auto"/>
        <w:tblInd w:w="108" w:type="dxa"/>
        <w:tblLook w:val="04A0" w:firstRow="1" w:lastRow="0" w:firstColumn="1" w:lastColumn="0" w:noHBand="0" w:noVBand="1"/>
      </w:tblPr>
      <w:tblGrid>
        <w:gridCol w:w="1812"/>
        <w:gridCol w:w="1779"/>
        <w:gridCol w:w="1784"/>
        <w:gridCol w:w="1784"/>
        <w:gridCol w:w="1794"/>
      </w:tblGrid>
      <w:tr w:rsidR="00F579C2" w14:paraId="74C44626" w14:textId="77777777" w:rsidTr="00C70F0E">
        <w:tc>
          <w:tcPr>
            <w:tcW w:w="1812" w:type="dxa"/>
          </w:tcPr>
          <w:p w14:paraId="15492D4E" w14:textId="77777777" w:rsidR="009927F6" w:rsidRPr="009927F6" w:rsidRDefault="002D6885" w:rsidP="00D263BB">
            <w:pPr>
              <w:autoSpaceDE w:val="0"/>
              <w:autoSpaceDN w:val="0"/>
              <w:adjustRightInd w:val="0"/>
              <w:spacing w:line="480" w:lineRule="auto"/>
              <w:ind w:left="142" w:right="-1"/>
              <w:jc w:val="both"/>
              <w:rPr>
                <w:b/>
                <w:bCs/>
              </w:rPr>
            </w:pPr>
            <w:r w:rsidRPr="009927F6">
              <w:rPr>
                <w:b/>
                <w:bCs/>
              </w:rPr>
              <w:lastRenderedPageBreak/>
              <w:t>Model</w:t>
            </w:r>
          </w:p>
        </w:tc>
        <w:tc>
          <w:tcPr>
            <w:tcW w:w="1779" w:type="dxa"/>
          </w:tcPr>
          <w:p w14:paraId="335BD278" w14:textId="77777777" w:rsidR="009927F6" w:rsidRPr="009927F6" w:rsidRDefault="002D6885" w:rsidP="00D263BB">
            <w:pPr>
              <w:autoSpaceDE w:val="0"/>
              <w:autoSpaceDN w:val="0"/>
              <w:adjustRightInd w:val="0"/>
              <w:spacing w:line="480" w:lineRule="auto"/>
              <w:ind w:left="142" w:right="-1"/>
              <w:jc w:val="both"/>
              <w:rPr>
                <w:b/>
                <w:bCs/>
              </w:rPr>
            </w:pPr>
            <w:r w:rsidRPr="009927F6">
              <w:rPr>
                <w:b/>
                <w:bCs/>
              </w:rPr>
              <w:t>MAE</w:t>
            </w:r>
            <w:r w:rsidR="00D81CE8">
              <w:rPr>
                <w:b/>
                <w:bCs/>
              </w:rPr>
              <w:t xml:space="preserve"> ($)</w:t>
            </w:r>
          </w:p>
        </w:tc>
        <w:tc>
          <w:tcPr>
            <w:tcW w:w="1784" w:type="dxa"/>
          </w:tcPr>
          <w:p w14:paraId="64A603DB" w14:textId="77777777" w:rsidR="009927F6" w:rsidRPr="009927F6" w:rsidRDefault="002D6885" w:rsidP="00D263BB">
            <w:pPr>
              <w:autoSpaceDE w:val="0"/>
              <w:autoSpaceDN w:val="0"/>
              <w:adjustRightInd w:val="0"/>
              <w:spacing w:line="480" w:lineRule="auto"/>
              <w:ind w:left="142" w:right="-1"/>
              <w:jc w:val="both"/>
              <w:rPr>
                <w:b/>
                <w:bCs/>
              </w:rPr>
            </w:pPr>
            <w:r w:rsidRPr="009927F6">
              <w:rPr>
                <w:b/>
                <w:bCs/>
              </w:rPr>
              <w:t>MAPE</w:t>
            </w:r>
            <w:r w:rsidR="00D81CE8">
              <w:rPr>
                <w:b/>
                <w:bCs/>
              </w:rPr>
              <w:t xml:space="preserve"> (%)</w:t>
            </w:r>
          </w:p>
        </w:tc>
        <w:tc>
          <w:tcPr>
            <w:tcW w:w="1784" w:type="dxa"/>
          </w:tcPr>
          <w:p w14:paraId="4FEEE696" w14:textId="77777777" w:rsidR="009927F6" w:rsidRPr="009927F6" w:rsidRDefault="002D6885" w:rsidP="00D263BB">
            <w:pPr>
              <w:autoSpaceDE w:val="0"/>
              <w:autoSpaceDN w:val="0"/>
              <w:adjustRightInd w:val="0"/>
              <w:spacing w:line="480" w:lineRule="auto"/>
              <w:ind w:left="142" w:right="-1"/>
              <w:jc w:val="both"/>
              <w:rPr>
                <w:b/>
                <w:bCs/>
              </w:rPr>
            </w:pPr>
            <w:r w:rsidRPr="009927F6">
              <w:rPr>
                <w:b/>
                <w:bCs/>
              </w:rPr>
              <w:t>RMSE</w:t>
            </w:r>
          </w:p>
        </w:tc>
        <w:tc>
          <w:tcPr>
            <w:tcW w:w="1794" w:type="dxa"/>
          </w:tcPr>
          <w:p w14:paraId="1B10F644" w14:textId="77777777" w:rsidR="009927F6" w:rsidRPr="009927F6" w:rsidRDefault="002D6885" w:rsidP="00D263BB">
            <w:pPr>
              <w:autoSpaceDE w:val="0"/>
              <w:autoSpaceDN w:val="0"/>
              <w:adjustRightInd w:val="0"/>
              <w:spacing w:line="480" w:lineRule="auto"/>
              <w:ind w:left="142" w:right="-1"/>
              <w:jc w:val="both"/>
              <w:rPr>
                <w:b/>
                <w:bCs/>
              </w:rPr>
            </w:pPr>
            <w:r w:rsidRPr="009927F6">
              <w:rPr>
                <w:b/>
                <w:bCs/>
              </w:rPr>
              <w:t>R2_score</w:t>
            </w:r>
          </w:p>
        </w:tc>
      </w:tr>
      <w:tr w:rsidR="00F579C2" w14:paraId="14957E4C" w14:textId="77777777" w:rsidTr="00C70F0E">
        <w:tc>
          <w:tcPr>
            <w:tcW w:w="1812" w:type="dxa"/>
          </w:tcPr>
          <w:p w14:paraId="28C40988" w14:textId="77777777" w:rsidR="004513BB" w:rsidRDefault="002D6885" w:rsidP="00D263BB">
            <w:pPr>
              <w:autoSpaceDE w:val="0"/>
              <w:autoSpaceDN w:val="0"/>
              <w:adjustRightInd w:val="0"/>
              <w:spacing w:line="480" w:lineRule="auto"/>
              <w:ind w:left="142" w:right="-1"/>
              <w:jc w:val="both"/>
              <w:rPr>
                <w:i/>
                <w:iCs/>
              </w:rPr>
            </w:pPr>
            <w:r>
              <w:rPr>
                <w:i/>
                <w:iCs/>
              </w:rPr>
              <w:t>XGBRegressor</w:t>
            </w:r>
          </w:p>
        </w:tc>
        <w:tc>
          <w:tcPr>
            <w:tcW w:w="1779" w:type="dxa"/>
          </w:tcPr>
          <w:p w14:paraId="03AE6546" w14:textId="77777777" w:rsidR="004513BB" w:rsidRDefault="002D6885" w:rsidP="00D263BB">
            <w:pPr>
              <w:autoSpaceDE w:val="0"/>
              <w:autoSpaceDN w:val="0"/>
              <w:adjustRightInd w:val="0"/>
              <w:spacing w:line="480" w:lineRule="auto"/>
              <w:ind w:left="142" w:right="-1"/>
              <w:jc w:val="both"/>
            </w:pPr>
            <w:r>
              <w:t>4453</w:t>
            </w:r>
          </w:p>
        </w:tc>
        <w:tc>
          <w:tcPr>
            <w:tcW w:w="1784" w:type="dxa"/>
          </w:tcPr>
          <w:p w14:paraId="546FF11D" w14:textId="77777777" w:rsidR="004513BB" w:rsidRDefault="002D6885" w:rsidP="00D263BB">
            <w:pPr>
              <w:autoSpaceDE w:val="0"/>
              <w:autoSpaceDN w:val="0"/>
              <w:adjustRightInd w:val="0"/>
              <w:spacing w:line="480" w:lineRule="auto"/>
              <w:ind w:left="142" w:right="-1"/>
              <w:jc w:val="both"/>
            </w:pPr>
            <w:r>
              <w:t>93</w:t>
            </w:r>
          </w:p>
        </w:tc>
        <w:tc>
          <w:tcPr>
            <w:tcW w:w="1784" w:type="dxa"/>
          </w:tcPr>
          <w:p w14:paraId="6581D8B3" w14:textId="77777777" w:rsidR="004513BB" w:rsidRDefault="002D6885" w:rsidP="00D263BB">
            <w:pPr>
              <w:autoSpaceDE w:val="0"/>
              <w:autoSpaceDN w:val="0"/>
              <w:adjustRightInd w:val="0"/>
              <w:spacing w:line="480" w:lineRule="auto"/>
              <w:ind w:left="142" w:right="-1"/>
              <w:jc w:val="both"/>
            </w:pPr>
            <w:r>
              <w:t>7094</w:t>
            </w:r>
          </w:p>
        </w:tc>
        <w:tc>
          <w:tcPr>
            <w:tcW w:w="1794" w:type="dxa"/>
          </w:tcPr>
          <w:p w14:paraId="41632BD6" w14:textId="77777777" w:rsidR="004513BB" w:rsidRDefault="002D6885" w:rsidP="00D263BB">
            <w:pPr>
              <w:autoSpaceDE w:val="0"/>
              <w:autoSpaceDN w:val="0"/>
              <w:adjustRightInd w:val="0"/>
              <w:spacing w:line="480" w:lineRule="auto"/>
              <w:ind w:left="142" w:right="-1"/>
              <w:jc w:val="both"/>
            </w:pPr>
            <w:r>
              <w:t>75</w:t>
            </w:r>
          </w:p>
        </w:tc>
      </w:tr>
      <w:tr w:rsidR="00F579C2" w14:paraId="1124879E" w14:textId="77777777" w:rsidTr="00C70F0E">
        <w:tc>
          <w:tcPr>
            <w:tcW w:w="1812" w:type="dxa"/>
          </w:tcPr>
          <w:p w14:paraId="461ADD03" w14:textId="77777777" w:rsidR="004513BB" w:rsidRPr="009927F6" w:rsidRDefault="002D6885" w:rsidP="00D263BB">
            <w:pPr>
              <w:autoSpaceDE w:val="0"/>
              <w:autoSpaceDN w:val="0"/>
              <w:adjustRightInd w:val="0"/>
              <w:spacing w:line="480" w:lineRule="auto"/>
              <w:ind w:left="142" w:right="-1"/>
              <w:jc w:val="both"/>
              <w:rPr>
                <w:i/>
                <w:iCs/>
              </w:rPr>
            </w:pPr>
            <w:r>
              <w:rPr>
                <w:i/>
                <w:iCs/>
              </w:rPr>
              <w:t>Random Forest</w:t>
            </w:r>
          </w:p>
        </w:tc>
        <w:tc>
          <w:tcPr>
            <w:tcW w:w="1779" w:type="dxa"/>
          </w:tcPr>
          <w:p w14:paraId="0F9D86CC" w14:textId="77777777" w:rsidR="004513BB" w:rsidRPr="009927F6" w:rsidRDefault="002D6885" w:rsidP="00D263BB">
            <w:pPr>
              <w:autoSpaceDE w:val="0"/>
              <w:autoSpaceDN w:val="0"/>
              <w:adjustRightInd w:val="0"/>
              <w:spacing w:line="480" w:lineRule="auto"/>
              <w:ind w:left="142" w:right="-1"/>
              <w:jc w:val="both"/>
            </w:pPr>
            <w:r>
              <w:t>4257</w:t>
            </w:r>
          </w:p>
        </w:tc>
        <w:tc>
          <w:tcPr>
            <w:tcW w:w="1784" w:type="dxa"/>
          </w:tcPr>
          <w:p w14:paraId="2948F742" w14:textId="77777777" w:rsidR="004513BB" w:rsidRPr="009927F6" w:rsidRDefault="002D6885" w:rsidP="00D263BB">
            <w:pPr>
              <w:autoSpaceDE w:val="0"/>
              <w:autoSpaceDN w:val="0"/>
              <w:adjustRightInd w:val="0"/>
              <w:spacing w:line="480" w:lineRule="auto"/>
              <w:ind w:left="142" w:right="-1"/>
              <w:jc w:val="both"/>
            </w:pPr>
            <w:r>
              <w:t>101</w:t>
            </w:r>
          </w:p>
        </w:tc>
        <w:tc>
          <w:tcPr>
            <w:tcW w:w="1784" w:type="dxa"/>
          </w:tcPr>
          <w:p w14:paraId="6F426CD3" w14:textId="77777777" w:rsidR="004513BB" w:rsidRPr="009927F6" w:rsidRDefault="002D6885" w:rsidP="00D263BB">
            <w:pPr>
              <w:autoSpaceDE w:val="0"/>
              <w:autoSpaceDN w:val="0"/>
              <w:adjustRightInd w:val="0"/>
              <w:spacing w:line="480" w:lineRule="auto"/>
              <w:ind w:left="142" w:right="-1"/>
              <w:jc w:val="both"/>
            </w:pPr>
            <w:r>
              <w:t>7162</w:t>
            </w:r>
          </w:p>
        </w:tc>
        <w:tc>
          <w:tcPr>
            <w:tcW w:w="1794" w:type="dxa"/>
          </w:tcPr>
          <w:p w14:paraId="6255D04A" w14:textId="77777777" w:rsidR="004513BB" w:rsidRPr="009927F6" w:rsidRDefault="002D6885" w:rsidP="00D263BB">
            <w:pPr>
              <w:autoSpaceDE w:val="0"/>
              <w:autoSpaceDN w:val="0"/>
              <w:adjustRightInd w:val="0"/>
              <w:spacing w:line="480" w:lineRule="auto"/>
              <w:ind w:left="142" w:right="-1"/>
              <w:jc w:val="both"/>
            </w:pPr>
            <w:r>
              <w:t>74.5</w:t>
            </w:r>
          </w:p>
        </w:tc>
      </w:tr>
      <w:tr w:rsidR="00F579C2" w14:paraId="088BF8AD" w14:textId="77777777" w:rsidTr="00C70F0E">
        <w:tc>
          <w:tcPr>
            <w:tcW w:w="1812" w:type="dxa"/>
          </w:tcPr>
          <w:p w14:paraId="41737EFB" w14:textId="77777777" w:rsidR="009927F6" w:rsidRPr="009927F6" w:rsidRDefault="002D6885" w:rsidP="00D263BB">
            <w:pPr>
              <w:autoSpaceDE w:val="0"/>
              <w:autoSpaceDN w:val="0"/>
              <w:adjustRightInd w:val="0"/>
              <w:spacing w:line="480" w:lineRule="auto"/>
              <w:ind w:left="142" w:right="-1"/>
              <w:jc w:val="both"/>
              <w:rPr>
                <w:i/>
                <w:iCs/>
              </w:rPr>
            </w:pPr>
            <w:r>
              <w:rPr>
                <w:i/>
                <w:iCs/>
              </w:rPr>
              <w:t>Linear Regression</w:t>
            </w:r>
          </w:p>
        </w:tc>
        <w:tc>
          <w:tcPr>
            <w:tcW w:w="1779" w:type="dxa"/>
          </w:tcPr>
          <w:p w14:paraId="06DB4113" w14:textId="77777777" w:rsidR="009927F6" w:rsidRPr="009927F6" w:rsidRDefault="002D6885" w:rsidP="00D263BB">
            <w:pPr>
              <w:autoSpaceDE w:val="0"/>
              <w:autoSpaceDN w:val="0"/>
              <w:adjustRightInd w:val="0"/>
              <w:spacing w:line="480" w:lineRule="auto"/>
              <w:ind w:left="142" w:right="-1"/>
              <w:jc w:val="both"/>
            </w:pPr>
            <w:r>
              <w:t>5180</w:t>
            </w:r>
          </w:p>
        </w:tc>
        <w:tc>
          <w:tcPr>
            <w:tcW w:w="1784" w:type="dxa"/>
          </w:tcPr>
          <w:p w14:paraId="245C19DF" w14:textId="77777777" w:rsidR="009927F6" w:rsidRPr="009927F6" w:rsidRDefault="002D6885" w:rsidP="00D263BB">
            <w:pPr>
              <w:autoSpaceDE w:val="0"/>
              <w:autoSpaceDN w:val="0"/>
              <w:adjustRightInd w:val="0"/>
              <w:spacing w:line="480" w:lineRule="auto"/>
              <w:ind w:left="142" w:right="-1"/>
              <w:jc w:val="both"/>
            </w:pPr>
            <w:r>
              <w:t>109</w:t>
            </w:r>
          </w:p>
        </w:tc>
        <w:tc>
          <w:tcPr>
            <w:tcW w:w="1784" w:type="dxa"/>
          </w:tcPr>
          <w:p w14:paraId="7C593AAD" w14:textId="77777777" w:rsidR="009927F6" w:rsidRPr="009927F6" w:rsidRDefault="002D6885" w:rsidP="00D263BB">
            <w:pPr>
              <w:autoSpaceDE w:val="0"/>
              <w:autoSpaceDN w:val="0"/>
              <w:adjustRightInd w:val="0"/>
              <w:spacing w:line="480" w:lineRule="auto"/>
              <w:ind w:left="142" w:right="-1"/>
              <w:jc w:val="both"/>
            </w:pPr>
            <w:r>
              <w:t>8056</w:t>
            </w:r>
          </w:p>
        </w:tc>
        <w:tc>
          <w:tcPr>
            <w:tcW w:w="1794" w:type="dxa"/>
          </w:tcPr>
          <w:p w14:paraId="062D07AC" w14:textId="77777777" w:rsidR="009927F6" w:rsidRPr="009927F6" w:rsidRDefault="002D6885" w:rsidP="00D263BB">
            <w:pPr>
              <w:autoSpaceDE w:val="0"/>
              <w:autoSpaceDN w:val="0"/>
              <w:adjustRightInd w:val="0"/>
              <w:spacing w:line="480" w:lineRule="auto"/>
              <w:ind w:left="142" w:right="-1"/>
              <w:jc w:val="both"/>
            </w:pPr>
            <w:r>
              <w:t>67.7</w:t>
            </w:r>
          </w:p>
        </w:tc>
      </w:tr>
      <w:tr w:rsidR="00F579C2" w14:paraId="0B569B25" w14:textId="77777777" w:rsidTr="00C70F0E">
        <w:tc>
          <w:tcPr>
            <w:tcW w:w="1812" w:type="dxa"/>
          </w:tcPr>
          <w:p w14:paraId="7CCFB83F" w14:textId="77777777" w:rsidR="009927F6" w:rsidRPr="009927F6" w:rsidRDefault="002D6885" w:rsidP="00D263BB">
            <w:pPr>
              <w:autoSpaceDE w:val="0"/>
              <w:autoSpaceDN w:val="0"/>
              <w:adjustRightInd w:val="0"/>
              <w:spacing w:line="480" w:lineRule="auto"/>
              <w:ind w:left="142" w:right="-1"/>
              <w:jc w:val="both"/>
              <w:rPr>
                <w:i/>
                <w:iCs/>
              </w:rPr>
            </w:pPr>
            <w:r>
              <w:rPr>
                <w:i/>
                <w:iCs/>
              </w:rPr>
              <w:t>Lasso</w:t>
            </w:r>
          </w:p>
        </w:tc>
        <w:tc>
          <w:tcPr>
            <w:tcW w:w="1779" w:type="dxa"/>
          </w:tcPr>
          <w:p w14:paraId="47DC39F4" w14:textId="77777777" w:rsidR="009927F6" w:rsidRPr="009927F6" w:rsidRDefault="002D6885" w:rsidP="00D263BB">
            <w:pPr>
              <w:autoSpaceDE w:val="0"/>
              <w:autoSpaceDN w:val="0"/>
              <w:adjustRightInd w:val="0"/>
              <w:spacing w:line="480" w:lineRule="auto"/>
              <w:ind w:left="142" w:right="-1"/>
              <w:jc w:val="both"/>
            </w:pPr>
            <w:r>
              <w:t>515</w:t>
            </w:r>
            <w:r w:rsidR="00D81CE8">
              <w:t>9</w:t>
            </w:r>
          </w:p>
        </w:tc>
        <w:tc>
          <w:tcPr>
            <w:tcW w:w="1784" w:type="dxa"/>
          </w:tcPr>
          <w:p w14:paraId="66A82339" w14:textId="77777777" w:rsidR="009927F6" w:rsidRPr="009927F6" w:rsidRDefault="002D6885" w:rsidP="00D263BB">
            <w:pPr>
              <w:autoSpaceDE w:val="0"/>
              <w:autoSpaceDN w:val="0"/>
              <w:adjustRightInd w:val="0"/>
              <w:spacing w:line="480" w:lineRule="auto"/>
              <w:ind w:left="142" w:right="-1"/>
              <w:jc w:val="both"/>
            </w:pPr>
            <w:r>
              <w:t>109</w:t>
            </w:r>
          </w:p>
        </w:tc>
        <w:tc>
          <w:tcPr>
            <w:tcW w:w="1784" w:type="dxa"/>
          </w:tcPr>
          <w:p w14:paraId="5B5C3CE3" w14:textId="77777777" w:rsidR="009927F6" w:rsidRPr="009927F6" w:rsidRDefault="002D6885" w:rsidP="00D263BB">
            <w:pPr>
              <w:autoSpaceDE w:val="0"/>
              <w:autoSpaceDN w:val="0"/>
              <w:adjustRightInd w:val="0"/>
              <w:spacing w:line="480" w:lineRule="auto"/>
              <w:ind w:left="142" w:right="-1"/>
              <w:jc w:val="both"/>
            </w:pPr>
            <w:r>
              <w:t>8039</w:t>
            </w:r>
          </w:p>
        </w:tc>
        <w:tc>
          <w:tcPr>
            <w:tcW w:w="1794" w:type="dxa"/>
          </w:tcPr>
          <w:p w14:paraId="7C98C1FA" w14:textId="77777777" w:rsidR="009927F6" w:rsidRPr="009927F6" w:rsidRDefault="002D6885" w:rsidP="00D263BB">
            <w:pPr>
              <w:autoSpaceDE w:val="0"/>
              <w:autoSpaceDN w:val="0"/>
              <w:adjustRightInd w:val="0"/>
              <w:spacing w:line="480" w:lineRule="auto"/>
              <w:ind w:left="142" w:right="-1"/>
              <w:jc w:val="both"/>
            </w:pPr>
            <w:r>
              <w:t>68</w:t>
            </w:r>
          </w:p>
        </w:tc>
      </w:tr>
      <w:tr w:rsidR="00F579C2" w14:paraId="0C2A3152" w14:textId="77777777" w:rsidTr="00C70F0E">
        <w:tc>
          <w:tcPr>
            <w:tcW w:w="1812" w:type="dxa"/>
          </w:tcPr>
          <w:p w14:paraId="148A8FB8" w14:textId="77777777" w:rsidR="009927F6" w:rsidRPr="009927F6" w:rsidRDefault="002D6885" w:rsidP="00D263BB">
            <w:pPr>
              <w:autoSpaceDE w:val="0"/>
              <w:autoSpaceDN w:val="0"/>
              <w:adjustRightInd w:val="0"/>
              <w:spacing w:line="480" w:lineRule="auto"/>
              <w:ind w:left="142" w:right="-1"/>
              <w:jc w:val="both"/>
              <w:rPr>
                <w:i/>
                <w:iCs/>
              </w:rPr>
            </w:pPr>
            <w:r>
              <w:rPr>
                <w:i/>
                <w:iCs/>
              </w:rPr>
              <w:t>Elastic Net</w:t>
            </w:r>
          </w:p>
        </w:tc>
        <w:tc>
          <w:tcPr>
            <w:tcW w:w="1779" w:type="dxa"/>
          </w:tcPr>
          <w:p w14:paraId="22B83EF1" w14:textId="77777777" w:rsidR="009927F6" w:rsidRPr="009927F6" w:rsidRDefault="002D6885" w:rsidP="00D263BB">
            <w:pPr>
              <w:autoSpaceDE w:val="0"/>
              <w:autoSpaceDN w:val="0"/>
              <w:adjustRightInd w:val="0"/>
              <w:spacing w:line="480" w:lineRule="auto"/>
              <w:ind w:left="142" w:right="-1"/>
              <w:jc w:val="both"/>
            </w:pPr>
            <w:r>
              <w:t>5150</w:t>
            </w:r>
          </w:p>
        </w:tc>
        <w:tc>
          <w:tcPr>
            <w:tcW w:w="1784" w:type="dxa"/>
          </w:tcPr>
          <w:p w14:paraId="115366C4" w14:textId="77777777" w:rsidR="009927F6" w:rsidRPr="009927F6" w:rsidRDefault="002D6885" w:rsidP="00D263BB">
            <w:pPr>
              <w:autoSpaceDE w:val="0"/>
              <w:autoSpaceDN w:val="0"/>
              <w:adjustRightInd w:val="0"/>
              <w:spacing w:line="480" w:lineRule="auto"/>
              <w:ind w:left="142" w:right="-1"/>
              <w:jc w:val="both"/>
            </w:pPr>
            <w:r>
              <w:t>111</w:t>
            </w:r>
          </w:p>
        </w:tc>
        <w:tc>
          <w:tcPr>
            <w:tcW w:w="1784" w:type="dxa"/>
          </w:tcPr>
          <w:p w14:paraId="479A1E0E" w14:textId="77777777" w:rsidR="009927F6" w:rsidRPr="009927F6" w:rsidRDefault="002D6885" w:rsidP="00D263BB">
            <w:pPr>
              <w:autoSpaceDE w:val="0"/>
              <w:autoSpaceDN w:val="0"/>
              <w:adjustRightInd w:val="0"/>
              <w:spacing w:line="480" w:lineRule="auto"/>
              <w:ind w:left="142" w:right="-1"/>
              <w:jc w:val="both"/>
            </w:pPr>
            <w:r>
              <w:t>8036</w:t>
            </w:r>
          </w:p>
        </w:tc>
        <w:tc>
          <w:tcPr>
            <w:tcW w:w="1794" w:type="dxa"/>
          </w:tcPr>
          <w:p w14:paraId="7E7FE968" w14:textId="77777777" w:rsidR="009927F6" w:rsidRPr="009927F6" w:rsidRDefault="002D6885" w:rsidP="00D263BB">
            <w:pPr>
              <w:autoSpaceDE w:val="0"/>
              <w:autoSpaceDN w:val="0"/>
              <w:adjustRightInd w:val="0"/>
              <w:spacing w:line="480" w:lineRule="auto"/>
              <w:ind w:left="142" w:right="-1"/>
              <w:jc w:val="both"/>
            </w:pPr>
            <w:r>
              <w:t>68</w:t>
            </w:r>
          </w:p>
        </w:tc>
      </w:tr>
      <w:tr w:rsidR="00F579C2" w14:paraId="1A69A6A3" w14:textId="77777777" w:rsidTr="00C70F0E">
        <w:tc>
          <w:tcPr>
            <w:tcW w:w="1812" w:type="dxa"/>
          </w:tcPr>
          <w:p w14:paraId="49B2D80D" w14:textId="77777777" w:rsidR="009927F6" w:rsidRPr="009927F6" w:rsidRDefault="002D6885" w:rsidP="00D263BB">
            <w:pPr>
              <w:autoSpaceDE w:val="0"/>
              <w:autoSpaceDN w:val="0"/>
              <w:adjustRightInd w:val="0"/>
              <w:spacing w:line="480" w:lineRule="auto"/>
              <w:ind w:left="142" w:right="-1"/>
              <w:jc w:val="both"/>
              <w:rPr>
                <w:i/>
                <w:iCs/>
              </w:rPr>
            </w:pPr>
            <w:r>
              <w:rPr>
                <w:i/>
                <w:iCs/>
              </w:rPr>
              <w:t>SVM</w:t>
            </w:r>
          </w:p>
        </w:tc>
        <w:tc>
          <w:tcPr>
            <w:tcW w:w="1779" w:type="dxa"/>
          </w:tcPr>
          <w:p w14:paraId="6D174C94" w14:textId="77777777" w:rsidR="009927F6" w:rsidRPr="009927F6" w:rsidRDefault="002D6885" w:rsidP="00D263BB">
            <w:pPr>
              <w:autoSpaceDE w:val="0"/>
              <w:autoSpaceDN w:val="0"/>
              <w:adjustRightInd w:val="0"/>
              <w:spacing w:line="480" w:lineRule="auto"/>
              <w:ind w:left="142" w:right="-1"/>
              <w:jc w:val="both"/>
            </w:pPr>
            <w:r>
              <w:t>5056</w:t>
            </w:r>
          </w:p>
        </w:tc>
        <w:tc>
          <w:tcPr>
            <w:tcW w:w="1784" w:type="dxa"/>
          </w:tcPr>
          <w:p w14:paraId="31E1AC26" w14:textId="77777777" w:rsidR="009927F6" w:rsidRPr="009927F6" w:rsidRDefault="002D6885" w:rsidP="00D263BB">
            <w:pPr>
              <w:autoSpaceDE w:val="0"/>
              <w:autoSpaceDN w:val="0"/>
              <w:adjustRightInd w:val="0"/>
              <w:spacing w:line="480" w:lineRule="auto"/>
              <w:ind w:left="142" w:right="-1"/>
              <w:jc w:val="both"/>
            </w:pPr>
            <w:r>
              <w:t>125</w:t>
            </w:r>
          </w:p>
        </w:tc>
        <w:tc>
          <w:tcPr>
            <w:tcW w:w="1784" w:type="dxa"/>
          </w:tcPr>
          <w:p w14:paraId="3995F450" w14:textId="77777777" w:rsidR="009927F6" w:rsidRPr="009927F6" w:rsidRDefault="002D6885" w:rsidP="00D263BB">
            <w:pPr>
              <w:autoSpaceDE w:val="0"/>
              <w:autoSpaceDN w:val="0"/>
              <w:adjustRightInd w:val="0"/>
              <w:spacing w:line="480" w:lineRule="auto"/>
              <w:ind w:left="142" w:right="-1"/>
              <w:jc w:val="both"/>
            </w:pPr>
            <w:r>
              <w:t>8078</w:t>
            </w:r>
          </w:p>
        </w:tc>
        <w:tc>
          <w:tcPr>
            <w:tcW w:w="1794" w:type="dxa"/>
          </w:tcPr>
          <w:p w14:paraId="48CA77FB" w14:textId="77777777" w:rsidR="009927F6" w:rsidRPr="009927F6" w:rsidRDefault="002D6885" w:rsidP="00D263BB">
            <w:pPr>
              <w:autoSpaceDE w:val="0"/>
              <w:autoSpaceDN w:val="0"/>
              <w:adjustRightInd w:val="0"/>
              <w:spacing w:line="480" w:lineRule="auto"/>
              <w:ind w:left="142" w:right="-1"/>
              <w:jc w:val="both"/>
            </w:pPr>
            <w:r>
              <w:t>67.6</w:t>
            </w:r>
          </w:p>
        </w:tc>
      </w:tr>
    </w:tbl>
    <w:p w14:paraId="622A7582" w14:textId="77777777" w:rsidR="009927F6" w:rsidRDefault="002D6885" w:rsidP="0095794D">
      <w:pPr>
        <w:pStyle w:val="Caption"/>
        <w:ind w:left="142" w:right="-1"/>
        <w:jc w:val="center"/>
      </w:pPr>
      <w:r>
        <w:t xml:space="preserve">Table </w:t>
      </w:r>
      <w:r w:rsidR="0095794D">
        <w:t>4</w:t>
      </w:r>
      <w:r>
        <w:t>: ML model Result Comparison</w:t>
      </w:r>
    </w:p>
    <w:p w14:paraId="11EAE235" w14:textId="77777777" w:rsidR="00825EFC" w:rsidRPr="00FB41E4" w:rsidRDefault="002D6885" w:rsidP="00C70F0E">
      <w:pPr>
        <w:autoSpaceDE w:val="0"/>
        <w:autoSpaceDN w:val="0"/>
        <w:adjustRightInd w:val="0"/>
        <w:spacing w:before="240" w:line="480" w:lineRule="auto"/>
        <w:ind w:right="-1"/>
        <w:jc w:val="both"/>
        <w:rPr>
          <w:b/>
          <w:bCs/>
          <w:sz w:val="28"/>
          <w:szCs w:val="28"/>
        </w:rPr>
      </w:pPr>
      <w:r w:rsidRPr="00FB41E4">
        <w:rPr>
          <w:b/>
          <w:bCs/>
          <w:sz w:val="28"/>
          <w:szCs w:val="28"/>
        </w:rPr>
        <w:t>4.4 Limitations</w:t>
      </w:r>
      <w:r w:rsidR="006F37C9">
        <w:rPr>
          <w:b/>
          <w:bCs/>
          <w:sz w:val="28"/>
          <w:szCs w:val="28"/>
        </w:rPr>
        <w:t xml:space="preserve"> and Ethical Considerations</w:t>
      </w:r>
    </w:p>
    <w:p w14:paraId="7AF4C6E5" w14:textId="77777777" w:rsidR="006F37C9" w:rsidRDefault="002D6885" w:rsidP="00D263BB">
      <w:pPr>
        <w:autoSpaceDE w:val="0"/>
        <w:autoSpaceDN w:val="0"/>
        <w:adjustRightInd w:val="0"/>
        <w:spacing w:line="480" w:lineRule="auto"/>
        <w:ind w:right="-1"/>
        <w:jc w:val="both"/>
      </w:pPr>
      <w:r w:rsidRPr="00FB41E4">
        <w:rPr>
          <w:b/>
          <w:bCs/>
          <w:sz w:val="28"/>
          <w:szCs w:val="28"/>
        </w:rPr>
        <w:t xml:space="preserve"> </w:t>
      </w:r>
      <w:r w:rsidR="00056B63">
        <w:t xml:space="preserve">Predicting the value of the used car is not a trivial task as it depends on a variety of factors, not just the </w:t>
      </w:r>
      <w:r w:rsidR="006118DE">
        <w:t>factors,</w:t>
      </w:r>
      <w:r w:rsidR="00056B63">
        <w:t xml:space="preserve"> we used for our model but many more such as model and make, mileage, maintenance, spare availability in the market, </w:t>
      </w:r>
      <w:r w:rsidR="006118DE">
        <w:t xml:space="preserve">history of breakdowns or engine troubles, and the UI and infotainment features of the car. Even the description and image of the car while selling gives a lot of information as people would like to know the user review and how the car looks. The major limitation of our model not having enough features that affect the price of a car. The other limitation of this particular study is the lack of a powerful machine or CPU to process all the data we have. Since the performance of the </w:t>
      </w:r>
      <w:r>
        <w:t>CPU is largely affected by the huge input of data, only 50000 records were taken into consideration at random even though we have around 460000 records. The performance of the model would significantly improve with more data.</w:t>
      </w:r>
    </w:p>
    <w:p w14:paraId="1B7F2F83" w14:textId="77777777" w:rsidR="00915B65" w:rsidRPr="00FB41E4" w:rsidRDefault="002D6885" w:rsidP="004B3365">
      <w:pPr>
        <w:autoSpaceDE w:val="0"/>
        <w:autoSpaceDN w:val="0"/>
        <w:adjustRightInd w:val="0"/>
        <w:spacing w:line="480" w:lineRule="auto"/>
        <w:ind w:right="-1"/>
        <w:jc w:val="both"/>
      </w:pPr>
      <w:r w:rsidRPr="006F37C9">
        <w:rPr>
          <w:i/>
          <w:iCs/>
        </w:rPr>
        <w:t>Ethical Considerations</w:t>
      </w:r>
      <w:r w:rsidRPr="00FB41E4">
        <w:t>:</w:t>
      </w:r>
    </w:p>
    <w:p w14:paraId="794E72DA" w14:textId="77777777" w:rsidR="003057C6" w:rsidRDefault="002D6885" w:rsidP="004B3365">
      <w:pPr>
        <w:autoSpaceDE w:val="0"/>
        <w:autoSpaceDN w:val="0"/>
        <w:adjustRightInd w:val="0"/>
        <w:spacing w:line="480" w:lineRule="auto"/>
        <w:ind w:right="-1"/>
        <w:jc w:val="both"/>
      </w:pPr>
      <w:r w:rsidRPr="00FB41E4">
        <w:t xml:space="preserve">As </w:t>
      </w:r>
      <w:r w:rsidR="006F37C9">
        <w:t>this data is primarily scraped from craig</w:t>
      </w:r>
      <w:r w:rsidR="00501140">
        <w:t>s</w:t>
      </w:r>
      <w:r w:rsidR="006F37C9">
        <w:t>list, we need to check if there are any copyright issues and</w:t>
      </w:r>
      <w:r w:rsidR="00501140">
        <w:t xml:space="preserve"> if yes, we need to buy this data from craigslist before the official development of the model for the business application.</w:t>
      </w:r>
    </w:p>
    <w:p w14:paraId="51991339" w14:textId="77777777" w:rsidR="00FB3150" w:rsidRDefault="00FB3150" w:rsidP="004B3365">
      <w:pPr>
        <w:autoSpaceDE w:val="0"/>
        <w:autoSpaceDN w:val="0"/>
        <w:adjustRightInd w:val="0"/>
        <w:spacing w:line="480" w:lineRule="auto"/>
        <w:ind w:right="-1"/>
        <w:jc w:val="both"/>
      </w:pPr>
    </w:p>
    <w:p w14:paraId="78835FA0" w14:textId="77777777" w:rsidR="004734F6" w:rsidRPr="00FB41E4" w:rsidRDefault="002D6885" w:rsidP="004B3365">
      <w:pPr>
        <w:autoSpaceDE w:val="0"/>
        <w:autoSpaceDN w:val="0"/>
        <w:adjustRightInd w:val="0"/>
        <w:spacing w:before="240" w:line="480" w:lineRule="auto"/>
        <w:ind w:right="-1"/>
        <w:jc w:val="both"/>
        <w:rPr>
          <w:b/>
          <w:bCs/>
          <w:sz w:val="28"/>
          <w:szCs w:val="28"/>
        </w:rPr>
      </w:pPr>
      <w:r w:rsidRPr="00FB41E4">
        <w:rPr>
          <w:b/>
          <w:bCs/>
          <w:sz w:val="28"/>
          <w:szCs w:val="28"/>
        </w:rPr>
        <w:lastRenderedPageBreak/>
        <w:t xml:space="preserve">Chapter 5: </w:t>
      </w:r>
      <w:r w:rsidR="002E4E7C" w:rsidRPr="00FB41E4">
        <w:rPr>
          <w:b/>
          <w:bCs/>
          <w:sz w:val="28"/>
          <w:szCs w:val="28"/>
        </w:rPr>
        <w:t>CONCLUSION</w:t>
      </w:r>
    </w:p>
    <w:p w14:paraId="62F868DF" w14:textId="77777777" w:rsidR="00C028E1" w:rsidRPr="00732D98" w:rsidRDefault="002D6885" w:rsidP="00732D98">
      <w:pPr>
        <w:pStyle w:val="ListParagraph"/>
        <w:numPr>
          <w:ilvl w:val="1"/>
          <w:numId w:val="7"/>
        </w:numPr>
        <w:autoSpaceDE w:val="0"/>
        <w:autoSpaceDN w:val="0"/>
        <w:adjustRightInd w:val="0"/>
        <w:spacing w:before="240" w:line="480" w:lineRule="auto"/>
        <w:ind w:left="426" w:right="-1"/>
        <w:jc w:val="both"/>
        <w:rPr>
          <w:b/>
          <w:bCs/>
          <w:sz w:val="28"/>
          <w:szCs w:val="28"/>
        </w:rPr>
      </w:pPr>
      <w:r w:rsidRPr="00732D98">
        <w:rPr>
          <w:b/>
          <w:bCs/>
          <w:sz w:val="28"/>
          <w:szCs w:val="28"/>
        </w:rPr>
        <w:t>Conclusion</w:t>
      </w:r>
    </w:p>
    <w:p w14:paraId="6EDC14A4" w14:textId="4F577917" w:rsidR="00304B59" w:rsidRPr="00304B59" w:rsidRDefault="002D6885" w:rsidP="00732D98">
      <w:pPr>
        <w:autoSpaceDE w:val="0"/>
        <w:autoSpaceDN w:val="0"/>
        <w:adjustRightInd w:val="0"/>
        <w:spacing w:line="480" w:lineRule="auto"/>
        <w:ind w:right="-1"/>
        <w:jc w:val="both"/>
        <w:rPr>
          <w:b/>
          <w:bCs/>
          <w:sz w:val="28"/>
          <w:szCs w:val="28"/>
        </w:rPr>
      </w:pPr>
      <w:r>
        <w:t xml:space="preserve">Using the dataset obtained from Kaggle </w:t>
      </w:r>
      <w:r>
        <w:fldChar w:fldCharType="begin"/>
      </w:r>
      <w:r>
        <w:instrText xml:space="preserve"> ADDIN ZOTERO_ITEM CSL_CITATION {"citationID":"9wWA5m5G","properties":{"formattedCitation":"({\\i{}Used Cars Dataset}, n.d.)","plainCitation":"(Used Cars Dataset, n.d.)","noteIndex":0},"citationItems":[{"id":61,"uris":["http://zotero.org/users/local/cEMvwjYc/items/FUQHUNA6"],"itemData":{"id":61,"type":"webpage","abstract":"Vehicles listings from Craigslist.org","language":"en","title":"Used Cars Dataset","URL":"https://www.kaggle.com/austinreese/craigslist-carstrucks-data","accessed":{"date-parts":[["2022",5,30]]}}}],"schema":"https://github.com/citation-style-language/schema/raw/master/csl-citation.json"} </w:instrText>
      </w:r>
      <w:r>
        <w:fldChar w:fldCharType="separate"/>
      </w:r>
      <w:r w:rsidRPr="00DF5509">
        <w:t>(</w:t>
      </w:r>
      <w:r w:rsidRPr="00DF5509">
        <w:rPr>
          <w:i/>
          <w:iCs/>
        </w:rPr>
        <w:t>Used Cars Dataset</w:t>
      </w:r>
      <w:r w:rsidRPr="00DF5509">
        <w:t>, n.d.)</w:t>
      </w:r>
      <w:r>
        <w:fldChar w:fldCharType="end"/>
      </w:r>
      <w:r>
        <w:t xml:space="preserve"> which is scraped from Craigslist by </w:t>
      </w:r>
      <w:r w:rsidRPr="00DF5509">
        <w:t>Austin Reese</w:t>
      </w:r>
      <w:r>
        <w:t xml:space="preserve">, this research project studied different features that affect the price of used cars in the USA. </w:t>
      </w:r>
      <w:r w:rsidR="0055527D">
        <w:t>After careful cleaning and processing of data, several different regression ML algorithms from Python Data science libraries were used to come up with different models and compared them with each other.</w:t>
      </w:r>
      <w:r>
        <w:t xml:space="preserve"> </w:t>
      </w:r>
      <w:r w:rsidR="001A1962">
        <w:t xml:space="preserve">With the observed results, the best model studied in this research is the XGB Regressor with an R2-score of 75% and MAPE of 93%. </w:t>
      </w:r>
      <w:r>
        <w:t>Though many papers were published, there were not so many companies making use of th</w:t>
      </w:r>
      <w:r w:rsidR="0055527D">
        <w:t>ese</w:t>
      </w:r>
      <w:r>
        <w:t xml:space="preserve"> research</w:t>
      </w:r>
      <w:r w:rsidR="0055527D">
        <w:t>es</w:t>
      </w:r>
      <w:r>
        <w:t xml:space="preserve"> and converting them into a real-time solution. </w:t>
      </w:r>
      <w:r>
        <w:fldChar w:fldCharType="begin"/>
      </w:r>
      <w:r>
        <w:instrText xml:space="preserve"> ADDIN ZOTERO_ITEM CSL_CITATION {"citationID":"o4nbHxxV","properties":{"formattedCitation":"({\\i{}Used Car Price Trends - CarGurus}, n.d.)","plainCitation":"(Used Car Price Trends - CarGurus, n.d.)","noteIndex":0},"citationItems":[{"id":35,"uris":["http://zotero.org/users/local/cEMvwjYc/items/8SJHZRCL"],"itemData":{"id":35,"type":"webpage","title":"Used Car Price Trends - CarGurus","URL":"https://www.cargurus.com/Cars/price-trends/","accessed":{"date-parts":[["2022",5,29]]}}}],"schema":"https://github.com/citation-style-language/schema/raw/master/csl-citation.json"} </w:instrText>
      </w:r>
      <w:r>
        <w:fldChar w:fldCharType="separate"/>
      </w:r>
      <w:r w:rsidRPr="000F5D1C">
        <w:t>(</w:t>
      </w:r>
      <w:r w:rsidRPr="000F5D1C">
        <w:rPr>
          <w:i/>
          <w:iCs/>
        </w:rPr>
        <w:t>Used Car Price Trends - CarGurus</w:t>
      </w:r>
      <w:r w:rsidRPr="000F5D1C">
        <w:t>, n.d.)</w:t>
      </w:r>
      <w:r>
        <w:fldChar w:fldCharType="end"/>
      </w:r>
      <w:r>
        <w:t xml:space="preserve"> is one such rare website that gives real-time statistical trends and forecasting of prices for used cars. There is large scope for mobile applications or Software services </w:t>
      </w:r>
      <w:r w:rsidR="00352267">
        <w:t>that</w:t>
      </w:r>
      <w:r>
        <w:t xml:space="preserve"> can use this research and can be used in real-time forecasting of cars during a Sale or Purchase</w:t>
      </w:r>
      <w:r w:rsidR="0055527D">
        <w:t>.</w:t>
      </w:r>
    </w:p>
    <w:p w14:paraId="0C10CB6C" w14:textId="77777777" w:rsidR="00C028E1" w:rsidRPr="00FB41E4" w:rsidRDefault="002D6885" w:rsidP="00732D98">
      <w:pPr>
        <w:pStyle w:val="ListParagraph"/>
        <w:numPr>
          <w:ilvl w:val="1"/>
          <w:numId w:val="7"/>
        </w:numPr>
        <w:autoSpaceDE w:val="0"/>
        <w:autoSpaceDN w:val="0"/>
        <w:adjustRightInd w:val="0"/>
        <w:spacing w:before="240" w:line="480" w:lineRule="auto"/>
        <w:ind w:left="426" w:right="-1"/>
        <w:jc w:val="both"/>
        <w:rPr>
          <w:b/>
          <w:bCs/>
          <w:sz w:val="28"/>
          <w:szCs w:val="28"/>
        </w:rPr>
      </w:pPr>
      <w:r>
        <w:rPr>
          <w:b/>
          <w:bCs/>
          <w:sz w:val="28"/>
          <w:szCs w:val="28"/>
        </w:rPr>
        <w:t xml:space="preserve"> </w:t>
      </w:r>
      <w:r w:rsidRPr="00FB41E4">
        <w:rPr>
          <w:b/>
          <w:bCs/>
          <w:sz w:val="28"/>
          <w:szCs w:val="28"/>
        </w:rPr>
        <w:t xml:space="preserve">Outlook </w:t>
      </w:r>
      <w:r>
        <w:rPr>
          <w:b/>
          <w:bCs/>
          <w:sz w:val="28"/>
          <w:szCs w:val="28"/>
        </w:rPr>
        <w:t>and</w:t>
      </w:r>
      <w:r w:rsidRPr="00FB41E4">
        <w:rPr>
          <w:b/>
          <w:bCs/>
          <w:sz w:val="28"/>
          <w:szCs w:val="28"/>
        </w:rPr>
        <w:t xml:space="preserve"> Recommendations</w:t>
      </w:r>
    </w:p>
    <w:p w14:paraId="7B589AD0" w14:textId="75088909" w:rsidR="00B63A15" w:rsidRPr="00FB41E4" w:rsidRDefault="002D6885" w:rsidP="0095794D">
      <w:pPr>
        <w:autoSpaceDE w:val="0"/>
        <w:autoSpaceDN w:val="0"/>
        <w:adjustRightInd w:val="0"/>
        <w:spacing w:line="480" w:lineRule="auto"/>
        <w:ind w:right="-1"/>
      </w:pPr>
      <w:r>
        <w:t>Th</w:t>
      </w:r>
      <w:r w:rsidR="00666D1B">
        <w:t>e</w:t>
      </w:r>
      <w:r>
        <w:t>s</w:t>
      </w:r>
      <w:r w:rsidR="00666D1B">
        <w:t>e</w:t>
      </w:r>
      <w:r>
        <w:t xml:space="preserve"> models discussed in this study, even though they </w:t>
      </w:r>
      <w:r w:rsidR="00666D1B">
        <w:t xml:space="preserve">can explain 75% of the variance of the data (R2-score), there is still a large scope for improvement especially in </w:t>
      </w:r>
      <w:r w:rsidR="00352267">
        <w:t>minimizing</w:t>
      </w:r>
      <w:r w:rsidR="00666D1B">
        <w:t xml:space="preserve"> the MAE and MAPE. As mentioned in the limitations, these models' performance could improve significantly with more input data for training. Similarly, if other important features like Mileage, number of previous owners, previous owner</w:t>
      </w:r>
      <w:r w:rsidR="001A1962">
        <w:t>’</w:t>
      </w:r>
      <w:r w:rsidR="00666D1B">
        <w:t xml:space="preserve">s information, infotainment features available, </w:t>
      </w:r>
      <w:r w:rsidR="001A1962">
        <w:t xml:space="preserve">engine breakdown history could also significantly improve. Further Natural Language Processing and Computer Vision could also be used in reading the description and image features to improve the prediction power of the models. Artificial Neural Networks such as </w:t>
      </w:r>
      <w:r w:rsidR="0095794D">
        <w:t>multi-layer</w:t>
      </w:r>
      <w:r w:rsidR="001A1962">
        <w:t xml:space="preserve"> perceptron and fuzzy logic techniques could also be used and can be compared with the models observed in this study.</w:t>
      </w:r>
    </w:p>
    <w:p w14:paraId="113820B1" w14:textId="77777777" w:rsidR="00B63A15" w:rsidRPr="00FB41E4" w:rsidRDefault="00B63A15" w:rsidP="004B3365">
      <w:pPr>
        <w:autoSpaceDE w:val="0"/>
        <w:autoSpaceDN w:val="0"/>
        <w:adjustRightInd w:val="0"/>
        <w:spacing w:line="480" w:lineRule="auto"/>
        <w:ind w:right="-1"/>
      </w:pPr>
    </w:p>
    <w:p w14:paraId="314AD4FB" w14:textId="77777777" w:rsidR="001C20C9" w:rsidRDefault="002D6885" w:rsidP="004B3365">
      <w:pPr>
        <w:autoSpaceDE w:val="0"/>
        <w:autoSpaceDN w:val="0"/>
        <w:adjustRightInd w:val="0"/>
        <w:spacing w:line="480" w:lineRule="auto"/>
        <w:ind w:right="-1"/>
        <w:rPr>
          <w:b/>
          <w:bCs/>
          <w:sz w:val="28"/>
          <w:szCs w:val="28"/>
        </w:rPr>
      </w:pPr>
      <w:r w:rsidRPr="00FB41E4">
        <w:rPr>
          <w:b/>
          <w:bCs/>
          <w:sz w:val="28"/>
          <w:szCs w:val="28"/>
        </w:rPr>
        <w:lastRenderedPageBreak/>
        <w:t>BIBLIOGRAPHY:</w:t>
      </w:r>
    </w:p>
    <w:p w14:paraId="1ED9813E" w14:textId="77777777" w:rsidR="0095794D" w:rsidRPr="0095794D" w:rsidRDefault="002D6885" w:rsidP="0095794D">
      <w:pPr>
        <w:pStyle w:val="Bibliography"/>
        <w:rPr>
          <w:sz w:val="28"/>
        </w:rPr>
      </w:pPr>
      <w:r>
        <w:rPr>
          <w:b/>
          <w:bCs/>
          <w:sz w:val="28"/>
          <w:szCs w:val="28"/>
        </w:rPr>
        <w:fldChar w:fldCharType="begin"/>
      </w:r>
      <w:r>
        <w:rPr>
          <w:b/>
          <w:bCs/>
          <w:sz w:val="28"/>
          <w:szCs w:val="28"/>
        </w:rPr>
        <w:instrText xml:space="preserve"> ADDIN ZOTERO_BIBL {"uncited":[],"omitted":[],"custom":[]} CSL_BIBLIOGRAPHY </w:instrText>
      </w:r>
      <w:r>
        <w:rPr>
          <w:b/>
          <w:bCs/>
          <w:sz w:val="28"/>
          <w:szCs w:val="28"/>
        </w:rPr>
        <w:fldChar w:fldCharType="separate"/>
      </w:r>
      <w:r w:rsidRPr="0095794D">
        <w:rPr>
          <w:sz w:val="28"/>
        </w:rPr>
        <w:t xml:space="preserve">AlShared, A. (2021). Used Cars Price Prediction and Valuation using Data Mining Techniques. </w:t>
      </w:r>
      <w:r w:rsidRPr="0095794D">
        <w:rPr>
          <w:i/>
          <w:iCs/>
          <w:sz w:val="28"/>
        </w:rPr>
        <w:t>Theses</w:t>
      </w:r>
      <w:r w:rsidRPr="0095794D">
        <w:rPr>
          <w:sz w:val="28"/>
        </w:rPr>
        <w:t>. https://scholarworks.rit.edu/theses/11086</w:t>
      </w:r>
    </w:p>
    <w:p w14:paraId="193FFC1F" w14:textId="77777777" w:rsidR="0095794D" w:rsidRPr="0095794D" w:rsidRDefault="002D6885" w:rsidP="0095794D">
      <w:pPr>
        <w:pStyle w:val="Bibliography"/>
        <w:rPr>
          <w:sz w:val="28"/>
        </w:rPr>
      </w:pPr>
      <w:r w:rsidRPr="0095794D">
        <w:rPr>
          <w:sz w:val="28"/>
        </w:rPr>
        <w:t xml:space="preserve">Brownlee, J. (2016, March 24). Linear Regression for Machine Learning. </w:t>
      </w:r>
      <w:r w:rsidRPr="0095794D">
        <w:rPr>
          <w:i/>
          <w:iCs/>
          <w:sz w:val="28"/>
        </w:rPr>
        <w:t>Machine Learning Mastery</w:t>
      </w:r>
      <w:r w:rsidRPr="0095794D">
        <w:rPr>
          <w:sz w:val="28"/>
        </w:rPr>
        <w:t>. https://machinelearningmastery.com/linear-regression-for-machine-learning/</w:t>
      </w:r>
    </w:p>
    <w:p w14:paraId="46B7E782" w14:textId="77777777" w:rsidR="0095794D" w:rsidRPr="0095794D" w:rsidRDefault="002D6885" w:rsidP="0095794D">
      <w:pPr>
        <w:pStyle w:val="Bibliography"/>
        <w:rPr>
          <w:sz w:val="28"/>
        </w:rPr>
      </w:pPr>
      <w:r w:rsidRPr="0095794D">
        <w:rPr>
          <w:sz w:val="28"/>
        </w:rPr>
        <w:t xml:space="preserve">Brownlee, J. (2021, March 11). XGBoost for Regression. </w:t>
      </w:r>
      <w:r w:rsidRPr="0095794D">
        <w:rPr>
          <w:i/>
          <w:iCs/>
          <w:sz w:val="28"/>
        </w:rPr>
        <w:t>Machine Learning Mastery</w:t>
      </w:r>
      <w:r w:rsidRPr="0095794D">
        <w:rPr>
          <w:sz w:val="28"/>
        </w:rPr>
        <w:t>. https://machinelearningmastery.com/xgboost-for-regression/</w:t>
      </w:r>
    </w:p>
    <w:p w14:paraId="1839538D" w14:textId="77777777" w:rsidR="0095794D" w:rsidRPr="0095794D" w:rsidRDefault="002D6885" w:rsidP="0095794D">
      <w:pPr>
        <w:pStyle w:val="Bibliography"/>
        <w:rPr>
          <w:sz w:val="28"/>
        </w:rPr>
      </w:pPr>
      <w:r w:rsidRPr="0095794D">
        <w:rPr>
          <w:i/>
          <w:iCs/>
          <w:sz w:val="28"/>
        </w:rPr>
        <w:t>Car Sales by Country | Global Car Sales Data | 1. China 2. The US</w:t>
      </w:r>
      <w:r w:rsidRPr="0095794D">
        <w:rPr>
          <w:sz w:val="28"/>
        </w:rPr>
        <w:t>. (2021). F&amp;I Tools. https://www.factorywarrantylist.com/car-sales-by-country.html</w:t>
      </w:r>
    </w:p>
    <w:p w14:paraId="6A46FC38" w14:textId="77777777" w:rsidR="0095794D" w:rsidRPr="0095794D" w:rsidRDefault="002D6885" w:rsidP="0095794D">
      <w:pPr>
        <w:pStyle w:val="Bibliography"/>
        <w:rPr>
          <w:sz w:val="28"/>
        </w:rPr>
      </w:pPr>
      <w:r w:rsidRPr="0095794D">
        <w:rPr>
          <w:sz w:val="28"/>
        </w:rPr>
        <w:t xml:space="preserve">Chakure, A. (2020, November 6). Random Forest and Its Implementation. </w:t>
      </w:r>
      <w:r w:rsidRPr="0095794D">
        <w:rPr>
          <w:i/>
          <w:iCs/>
          <w:sz w:val="28"/>
        </w:rPr>
        <w:t>The Startup</w:t>
      </w:r>
      <w:r w:rsidRPr="0095794D">
        <w:rPr>
          <w:sz w:val="28"/>
        </w:rPr>
        <w:t>. https://medium.com/swlh/random-forest-and-its-implementation-71824ced454f</w:t>
      </w:r>
    </w:p>
    <w:p w14:paraId="4046F2CB" w14:textId="77777777" w:rsidR="0095794D" w:rsidRPr="0095794D" w:rsidRDefault="002D6885" w:rsidP="0095794D">
      <w:pPr>
        <w:pStyle w:val="Bibliography"/>
        <w:rPr>
          <w:sz w:val="28"/>
        </w:rPr>
      </w:pPr>
      <w:r w:rsidRPr="0095794D">
        <w:rPr>
          <w:i/>
          <w:iCs/>
          <w:sz w:val="28"/>
        </w:rPr>
        <w:t>CountVectorizer in Python</w:t>
      </w:r>
      <w:r w:rsidRPr="0095794D">
        <w:rPr>
          <w:sz w:val="28"/>
        </w:rPr>
        <w:t>. (2015). Educative: Interactive Courses for Software Developers. https://www.educative.io/edpresso/countvectorizer-in-python</w:t>
      </w:r>
    </w:p>
    <w:p w14:paraId="7CDD38A6" w14:textId="77777777" w:rsidR="0095794D" w:rsidRPr="0095794D" w:rsidRDefault="002D6885" w:rsidP="0095794D">
      <w:pPr>
        <w:pStyle w:val="Bibliography"/>
        <w:rPr>
          <w:sz w:val="28"/>
        </w:rPr>
      </w:pPr>
      <w:r w:rsidRPr="0095794D">
        <w:rPr>
          <w:sz w:val="28"/>
        </w:rPr>
        <w:t xml:space="preserve">Monburinon, N., Chertchom, P., Kaewkiriya, T., Rungpheung, S., Buya, S., &amp; Boonpou, P. (2018). Prediction of prices for a used car by using regression models. </w:t>
      </w:r>
      <w:r w:rsidRPr="0095794D">
        <w:rPr>
          <w:i/>
          <w:iCs/>
          <w:sz w:val="28"/>
        </w:rPr>
        <w:t>2018 5th International Conference on Business and Industrial Research (ICBIR)</w:t>
      </w:r>
      <w:r w:rsidRPr="0095794D">
        <w:rPr>
          <w:sz w:val="28"/>
        </w:rPr>
        <w:t>, 115–119. https://doi.org/10.1109/ICBIR.2018.8391177</w:t>
      </w:r>
    </w:p>
    <w:p w14:paraId="4DD32F84" w14:textId="77777777" w:rsidR="0095794D" w:rsidRPr="0095794D" w:rsidRDefault="002D6885" w:rsidP="0095794D">
      <w:pPr>
        <w:pStyle w:val="Bibliography"/>
        <w:rPr>
          <w:sz w:val="28"/>
        </w:rPr>
      </w:pPr>
      <w:r w:rsidRPr="0095794D">
        <w:rPr>
          <w:sz w:val="28"/>
        </w:rPr>
        <w:lastRenderedPageBreak/>
        <w:t xml:space="preserve">Noor, K., &amp; Jan, S. (2017). Vehicle Price Prediction System using Machine Learning Techniques. </w:t>
      </w:r>
      <w:r w:rsidRPr="0095794D">
        <w:rPr>
          <w:i/>
          <w:iCs/>
          <w:sz w:val="28"/>
        </w:rPr>
        <w:t>International Journal of Computer Applications</w:t>
      </w:r>
      <w:r w:rsidRPr="0095794D">
        <w:rPr>
          <w:sz w:val="28"/>
        </w:rPr>
        <w:t xml:space="preserve">, </w:t>
      </w:r>
      <w:r w:rsidRPr="0095794D">
        <w:rPr>
          <w:i/>
          <w:iCs/>
          <w:sz w:val="28"/>
        </w:rPr>
        <w:t>167</w:t>
      </w:r>
      <w:r w:rsidRPr="0095794D">
        <w:rPr>
          <w:sz w:val="28"/>
        </w:rPr>
        <w:t>(9), 27–31. https://doi.org/10.5120/ijca2017914373</w:t>
      </w:r>
    </w:p>
    <w:p w14:paraId="39D2B47E" w14:textId="77777777" w:rsidR="0095794D" w:rsidRPr="0095794D" w:rsidRDefault="002D6885" w:rsidP="0095794D">
      <w:pPr>
        <w:pStyle w:val="Bibliography"/>
        <w:rPr>
          <w:sz w:val="28"/>
        </w:rPr>
      </w:pPr>
      <w:r w:rsidRPr="0095794D">
        <w:rPr>
          <w:i/>
          <w:iCs/>
          <w:sz w:val="28"/>
        </w:rPr>
        <w:t>Phi_K Correlation Analyzer Library</w:t>
      </w:r>
      <w:r w:rsidRPr="0095794D">
        <w:rPr>
          <w:sz w:val="28"/>
        </w:rPr>
        <w:t>. (2018). https://phik.readthedocs.io/en/latest/</w:t>
      </w:r>
    </w:p>
    <w:p w14:paraId="636321EF" w14:textId="77777777" w:rsidR="0095794D" w:rsidRPr="0095794D" w:rsidRDefault="002D6885" w:rsidP="0095794D">
      <w:pPr>
        <w:pStyle w:val="Bibliography"/>
        <w:rPr>
          <w:sz w:val="28"/>
        </w:rPr>
      </w:pPr>
      <w:r w:rsidRPr="0095794D">
        <w:rPr>
          <w:sz w:val="28"/>
        </w:rPr>
        <w:t xml:space="preserve">Pudaruth, S. (2014). Predicting the Price of Used Cars using Machine Learning Techniques. </w:t>
      </w:r>
      <w:r w:rsidRPr="0095794D">
        <w:rPr>
          <w:i/>
          <w:iCs/>
          <w:sz w:val="28"/>
        </w:rPr>
        <w:t>International Journal of Information &amp; Computation Technology</w:t>
      </w:r>
      <w:r w:rsidRPr="0095794D">
        <w:rPr>
          <w:sz w:val="28"/>
        </w:rPr>
        <w:t xml:space="preserve">, </w:t>
      </w:r>
      <w:r w:rsidRPr="0095794D">
        <w:rPr>
          <w:i/>
          <w:iCs/>
          <w:sz w:val="28"/>
        </w:rPr>
        <w:t>4</w:t>
      </w:r>
      <w:r w:rsidRPr="0095794D">
        <w:rPr>
          <w:sz w:val="28"/>
        </w:rPr>
        <w:t>, 753–764.</w:t>
      </w:r>
    </w:p>
    <w:p w14:paraId="6D19B7B2" w14:textId="77777777" w:rsidR="0095794D" w:rsidRPr="0095794D" w:rsidRDefault="002D6885" w:rsidP="0095794D">
      <w:pPr>
        <w:pStyle w:val="Bibliography"/>
        <w:rPr>
          <w:sz w:val="28"/>
        </w:rPr>
      </w:pPr>
      <w:r w:rsidRPr="0095794D">
        <w:rPr>
          <w:i/>
          <w:iCs/>
          <w:sz w:val="28"/>
        </w:rPr>
        <w:t>Regularization Tutorial: Ridge, Lasso &amp; Elastic Net Regression</w:t>
      </w:r>
      <w:r w:rsidRPr="0095794D">
        <w:rPr>
          <w:sz w:val="28"/>
        </w:rPr>
        <w:t>. (2022). https://www.datacamp.com/tutorial/tutorial-ridge-lasso-elastic-net</w:t>
      </w:r>
    </w:p>
    <w:p w14:paraId="0EA91AC2" w14:textId="77777777" w:rsidR="0095794D" w:rsidRPr="0095794D" w:rsidRDefault="002D6885" w:rsidP="0095794D">
      <w:pPr>
        <w:pStyle w:val="Bibliography"/>
        <w:rPr>
          <w:sz w:val="28"/>
        </w:rPr>
      </w:pPr>
      <w:r w:rsidRPr="0095794D">
        <w:rPr>
          <w:sz w:val="28"/>
        </w:rPr>
        <w:t xml:space="preserve">Stephanie. (2015, September 24). </w:t>
      </w:r>
      <w:r w:rsidRPr="0095794D">
        <w:rPr>
          <w:i/>
          <w:iCs/>
          <w:sz w:val="28"/>
        </w:rPr>
        <w:t>Lasso Regression: Simple Definition</w:t>
      </w:r>
      <w:r w:rsidRPr="0095794D">
        <w:rPr>
          <w:sz w:val="28"/>
        </w:rPr>
        <w:t>. Statistics How To. https://www.statisticshowto.com/lasso-regression/</w:t>
      </w:r>
    </w:p>
    <w:p w14:paraId="087437F5" w14:textId="77777777" w:rsidR="0095794D" w:rsidRPr="0095794D" w:rsidRDefault="002D6885" w:rsidP="0095794D">
      <w:pPr>
        <w:pStyle w:val="Bibliography"/>
        <w:rPr>
          <w:sz w:val="28"/>
        </w:rPr>
      </w:pPr>
      <w:r w:rsidRPr="0095794D">
        <w:rPr>
          <w:sz w:val="28"/>
        </w:rPr>
        <w:t xml:space="preserve">Stephanie. (2021, August 20). </w:t>
      </w:r>
      <w:r w:rsidRPr="0095794D">
        <w:rPr>
          <w:i/>
          <w:iCs/>
          <w:sz w:val="28"/>
        </w:rPr>
        <w:t>Box-Cox Transformation: Definition, Examples</w:t>
      </w:r>
      <w:r w:rsidRPr="0095794D">
        <w:rPr>
          <w:sz w:val="28"/>
        </w:rPr>
        <w:t>. Statistics How To. https://www.statisticshowto.com/box-cox-transformation/</w:t>
      </w:r>
    </w:p>
    <w:p w14:paraId="6D935D4F" w14:textId="77777777" w:rsidR="0095794D" w:rsidRPr="0095794D" w:rsidRDefault="002D6885" w:rsidP="0095794D">
      <w:pPr>
        <w:pStyle w:val="Bibliography"/>
        <w:rPr>
          <w:sz w:val="28"/>
        </w:rPr>
      </w:pPr>
      <w:r w:rsidRPr="0095794D">
        <w:rPr>
          <w:sz w:val="28"/>
        </w:rPr>
        <w:t xml:space="preserve">SVM | Support Vector Machine Algorithm in Machine Learning. (2017, September 12). </w:t>
      </w:r>
      <w:r w:rsidRPr="0095794D">
        <w:rPr>
          <w:i/>
          <w:iCs/>
          <w:sz w:val="28"/>
        </w:rPr>
        <w:t>Analytics Vidhya</w:t>
      </w:r>
      <w:r w:rsidRPr="0095794D">
        <w:rPr>
          <w:sz w:val="28"/>
        </w:rPr>
        <w:t>. https://www.analyticsvidhya.com/blog/2017/09/understaing-support-vector-machine-example-code/</w:t>
      </w:r>
    </w:p>
    <w:p w14:paraId="496F9F74" w14:textId="77777777" w:rsidR="0095794D" w:rsidRPr="0095794D" w:rsidRDefault="002D6885" w:rsidP="0095794D">
      <w:pPr>
        <w:pStyle w:val="Bibliography"/>
        <w:rPr>
          <w:sz w:val="28"/>
        </w:rPr>
      </w:pPr>
      <w:r w:rsidRPr="0095794D">
        <w:rPr>
          <w:sz w:val="28"/>
        </w:rPr>
        <w:t xml:space="preserve">Technavio. (2022, March 25). </w:t>
      </w:r>
      <w:r w:rsidRPr="0095794D">
        <w:rPr>
          <w:i/>
          <w:iCs/>
          <w:sz w:val="28"/>
        </w:rPr>
        <w:t>Used Car Market size in the US to increase by 3.91 million units | High growth expected in mid-size segment | Technavio</w:t>
      </w:r>
      <w:r w:rsidRPr="0095794D">
        <w:rPr>
          <w:sz w:val="28"/>
        </w:rPr>
        <w:t>. https://www.prnewswire.com/news-releases/used-car-market-</w:t>
      </w:r>
      <w:r w:rsidRPr="0095794D">
        <w:rPr>
          <w:sz w:val="28"/>
        </w:rPr>
        <w:lastRenderedPageBreak/>
        <w:t>size-in-the-us-to-increase-by-3-91-million-units--high-growth-expected-in-mid-size-segment--technavio-301510065.html</w:t>
      </w:r>
    </w:p>
    <w:p w14:paraId="5A44F370" w14:textId="77777777" w:rsidR="0095794D" w:rsidRPr="0095794D" w:rsidRDefault="002D6885" w:rsidP="0095794D">
      <w:pPr>
        <w:pStyle w:val="Bibliography"/>
        <w:rPr>
          <w:sz w:val="28"/>
        </w:rPr>
      </w:pPr>
      <w:r w:rsidRPr="0095794D">
        <w:rPr>
          <w:i/>
          <w:iCs/>
          <w:sz w:val="28"/>
        </w:rPr>
        <w:t>U.S.: Average selling price of new vehicles 2021</w:t>
      </w:r>
      <w:r w:rsidRPr="0095794D">
        <w:rPr>
          <w:sz w:val="28"/>
        </w:rPr>
        <w:t>. (2022). Statista. https://www.statista.com/statistics/274927/new-vehicle-average-selling-price-in-the-united-states/</w:t>
      </w:r>
    </w:p>
    <w:p w14:paraId="223C08C6" w14:textId="77777777" w:rsidR="0095794D" w:rsidRPr="0095794D" w:rsidRDefault="002D6885" w:rsidP="0095794D">
      <w:pPr>
        <w:pStyle w:val="Bibliography"/>
        <w:rPr>
          <w:sz w:val="28"/>
        </w:rPr>
      </w:pPr>
      <w:r w:rsidRPr="0095794D">
        <w:rPr>
          <w:i/>
          <w:iCs/>
          <w:sz w:val="28"/>
        </w:rPr>
        <w:t>US Economic Contributions</w:t>
      </w:r>
      <w:r w:rsidRPr="0095794D">
        <w:rPr>
          <w:sz w:val="28"/>
        </w:rPr>
        <w:t>. (2020). US Economic Contributions | American Automotive Policy Council. https://www.americanautomakers.org/us-economic-contributions</w:t>
      </w:r>
    </w:p>
    <w:p w14:paraId="74295BC8" w14:textId="77777777" w:rsidR="0095794D" w:rsidRPr="0095794D" w:rsidRDefault="002D6885" w:rsidP="0095794D">
      <w:pPr>
        <w:pStyle w:val="Bibliography"/>
        <w:rPr>
          <w:sz w:val="28"/>
        </w:rPr>
      </w:pPr>
      <w:r w:rsidRPr="0095794D">
        <w:rPr>
          <w:i/>
          <w:iCs/>
          <w:sz w:val="28"/>
        </w:rPr>
        <w:t>Used Car Price Trends—CarGurus</w:t>
      </w:r>
      <w:r w:rsidRPr="0095794D">
        <w:rPr>
          <w:sz w:val="28"/>
        </w:rPr>
        <w:t>. (n.d.). Retrieved May 29, 2022, from https://www.cargurus.com/Cars/price-trends/</w:t>
      </w:r>
    </w:p>
    <w:p w14:paraId="71B30F46" w14:textId="77777777" w:rsidR="0095794D" w:rsidRPr="0095794D" w:rsidRDefault="002D6885" w:rsidP="0095794D">
      <w:pPr>
        <w:pStyle w:val="Bibliography"/>
        <w:rPr>
          <w:sz w:val="28"/>
        </w:rPr>
      </w:pPr>
      <w:r w:rsidRPr="0095794D">
        <w:rPr>
          <w:i/>
          <w:iCs/>
          <w:sz w:val="28"/>
        </w:rPr>
        <w:t>Used Cars Dataset</w:t>
      </w:r>
      <w:r w:rsidRPr="0095794D">
        <w:rPr>
          <w:sz w:val="28"/>
        </w:rPr>
        <w:t>. (n.d.). Retrieved May 30, 2022, from https://www.kaggle.com/austinreese/craigslist-carstrucks-data</w:t>
      </w:r>
    </w:p>
    <w:p w14:paraId="7D5DE7F0" w14:textId="77777777" w:rsidR="0095794D" w:rsidRPr="0095794D" w:rsidRDefault="002D6885" w:rsidP="0095794D">
      <w:pPr>
        <w:pStyle w:val="Bibliography"/>
        <w:rPr>
          <w:sz w:val="28"/>
        </w:rPr>
      </w:pPr>
      <w:r w:rsidRPr="0095794D">
        <w:rPr>
          <w:sz w:val="28"/>
        </w:rPr>
        <w:t xml:space="preserve">ushistory.org. (n.d.). </w:t>
      </w:r>
      <w:r w:rsidRPr="0095794D">
        <w:rPr>
          <w:i/>
          <w:iCs/>
          <w:sz w:val="28"/>
        </w:rPr>
        <w:t>The Age of the Automobile [ushistory.org]</w:t>
      </w:r>
      <w:r w:rsidRPr="0095794D">
        <w:rPr>
          <w:sz w:val="28"/>
        </w:rPr>
        <w:t>. Retrieved May 30, 2022, from https://www.ushistory.org/us/46a.asp</w:t>
      </w:r>
    </w:p>
    <w:p w14:paraId="1697D79A" w14:textId="77777777" w:rsidR="0095794D" w:rsidRPr="0095794D" w:rsidRDefault="002D6885" w:rsidP="0095794D">
      <w:pPr>
        <w:pStyle w:val="Bibliography"/>
        <w:rPr>
          <w:sz w:val="28"/>
        </w:rPr>
      </w:pPr>
      <w:r w:rsidRPr="0095794D">
        <w:rPr>
          <w:sz w:val="28"/>
        </w:rPr>
        <w:t xml:space="preserve">Wu, J.-D., Hsu, C.-C., &amp; Chen, H.-C. (2009). An expert system of price forecasting for used cars using adaptive neuro-fuzzy inference. </w:t>
      </w:r>
      <w:r w:rsidRPr="0095794D">
        <w:rPr>
          <w:i/>
          <w:iCs/>
          <w:sz w:val="28"/>
        </w:rPr>
        <w:t>Expert Systems with Applications</w:t>
      </w:r>
      <w:r w:rsidRPr="0095794D">
        <w:rPr>
          <w:sz w:val="28"/>
        </w:rPr>
        <w:t xml:space="preserve">, </w:t>
      </w:r>
      <w:r w:rsidRPr="0095794D">
        <w:rPr>
          <w:i/>
          <w:iCs/>
          <w:sz w:val="28"/>
        </w:rPr>
        <w:t>36</w:t>
      </w:r>
      <w:r w:rsidRPr="0095794D">
        <w:rPr>
          <w:sz w:val="28"/>
        </w:rPr>
        <w:t>(4), 7809–7817. https://doi.org/10.1016/j.eswa.2008.11.019</w:t>
      </w:r>
    </w:p>
    <w:p w14:paraId="5A36FAB2" w14:textId="77777777" w:rsidR="0095794D" w:rsidRDefault="002D6885" w:rsidP="004B3365">
      <w:pPr>
        <w:autoSpaceDE w:val="0"/>
        <w:autoSpaceDN w:val="0"/>
        <w:adjustRightInd w:val="0"/>
        <w:spacing w:line="480" w:lineRule="auto"/>
        <w:ind w:right="-1"/>
        <w:rPr>
          <w:b/>
          <w:bCs/>
          <w:sz w:val="28"/>
          <w:szCs w:val="28"/>
        </w:rPr>
      </w:pPr>
      <w:r>
        <w:rPr>
          <w:b/>
          <w:bCs/>
          <w:sz w:val="28"/>
          <w:szCs w:val="28"/>
        </w:rPr>
        <w:fldChar w:fldCharType="end"/>
      </w:r>
    </w:p>
    <w:p w14:paraId="0A3C7102" w14:textId="77777777" w:rsidR="0095794D" w:rsidRDefault="0095794D" w:rsidP="004B3365">
      <w:pPr>
        <w:autoSpaceDE w:val="0"/>
        <w:autoSpaceDN w:val="0"/>
        <w:adjustRightInd w:val="0"/>
        <w:spacing w:line="480" w:lineRule="auto"/>
        <w:ind w:right="-1"/>
        <w:rPr>
          <w:b/>
          <w:bCs/>
          <w:sz w:val="28"/>
          <w:szCs w:val="28"/>
        </w:rPr>
      </w:pPr>
    </w:p>
    <w:p w14:paraId="4BC8143F" w14:textId="77777777" w:rsidR="0095794D" w:rsidRDefault="0095794D" w:rsidP="004B3365">
      <w:pPr>
        <w:autoSpaceDE w:val="0"/>
        <w:autoSpaceDN w:val="0"/>
        <w:adjustRightInd w:val="0"/>
        <w:spacing w:line="480" w:lineRule="auto"/>
        <w:ind w:right="-1"/>
        <w:rPr>
          <w:b/>
          <w:bCs/>
          <w:sz w:val="28"/>
          <w:szCs w:val="28"/>
        </w:rPr>
      </w:pPr>
    </w:p>
    <w:p w14:paraId="55BD8968" w14:textId="77777777" w:rsidR="0095794D" w:rsidRDefault="0095794D" w:rsidP="004B3365">
      <w:pPr>
        <w:autoSpaceDE w:val="0"/>
        <w:autoSpaceDN w:val="0"/>
        <w:adjustRightInd w:val="0"/>
        <w:spacing w:line="480" w:lineRule="auto"/>
        <w:ind w:right="-1"/>
        <w:rPr>
          <w:b/>
          <w:bCs/>
          <w:sz w:val="28"/>
          <w:szCs w:val="28"/>
        </w:rPr>
      </w:pPr>
    </w:p>
    <w:sectPr w:rsidR="0095794D" w:rsidSect="00C62609">
      <w:headerReference w:type="default" r:id="rId36"/>
      <w:footerReference w:type="default" r:id="rId37"/>
      <w:pgSz w:w="11906" w:h="16838"/>
      <w:pgMar w:top="1134" w:right="1134"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776B23" w14:textId="77777777" w:rsidR="006F3DA8" w:rsidRDefault="006F3DA8">
      <w:r>
        <w:separator/>
      </w:r>
    </w:p>
  </w:endnote>
  <w:endnote w:type="continuationSeparator" w:id="0">
    <w:p w14:paraId="17422CA2" w14:textId="77777777" w:rsidR="006F3DA8" w:rsidRDefault="006F3D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2615940"/>
      <w:docPartObj>
        <w:docPartGallery w:val="Page Numbers (Bottom of Page)"/>
        <w:docPartUnique/>
      </w:docPartObj>
    </w:sdtPr>
    <w:sdtEndPr/>
    <w:sdtContent>
      <w:sdt>
        <w:sdtPr>
          <w:id w:val="-1769616900"/>
          <w:docPartObj>
            <w:docPartGallery w:val="Page Numbers (Top of Page)"/>
            <w:docPartUnique/>
          </w:docPartObj>
        </w:sdtPr>
        <w:sdtEndPr/>
        <w:sdtContent>
          <w:p w14:paraId="2A0F2207" w14:textId="77777777" w:rsidR="00AA04D4" w:rsidRDefault="002D6885">
            <w:pPr>
              <w:pStyle w:val="Footer"/>
              <w:jc w:val="right"/>
            </w:pPr>
            <w:r>
              <w:t xml:space="preserve">Page </w:t>
            </w:r>
            <w:r>
              <w:rPr>
                <w:b/>
                <w:bCs/>
              </w:rPr>
              <w:fldChar w:fldCharType="begin"/>
            </w:r>
            <w:r>
              <w:rPr>
                <w:b/>
                <w:bCs/>
              </w:rPr>
              <w:instrText xml:space="preserve"> PAGE </w:instrText>
            </w:r>
            <w:r>
              <w:rPr>
                <w:b/>
                <w:bCs/>
              </w:rPr>
              <w:fldChar w:fldCharType="separate"/>
            </w:r>
            <w:r>
              <w:rPr>
                <w:b/>
                <w:bCs/>
                <w:noProof/>
              </w:rPr>
              <w:t>2</w:t>
            </w:r>
            <w:r>
              <w:rPr>
                <w:b/>
                <w:bCs/>
              </w:rPr>
              <w:fldChar w:fldCharType="end"/>
            </w:r>
            <w:r>
              <w:t xml:space="preserve"> of </w:t>
            </w:r>
            <w:r>
              <w:rPr>
                <w:b/>
                <w:bCs/>
              </w:rPr>
              <w:fldChar w:fldCharType="begin"/>
            </w:r>
            <w:r>
              <w:rPr>
                <w:b/>
                <w:bCs/>
              </w:rPr>
              <w:instrText xml:space="preserve"> NUMPAGES  </w:instrText>
            </w:r>
            <w:r>
              <w:rPr>
                <w:b/>
                <w:bCs/>
              </w:rPr>
              <w:fldChar w:fldCharType="separate"/>
            </w:r>
            <w:r>
              <w:rPr>
                <w:b/>
                <w:bCs/>
                <w:noProof/>
              </w:rPr>
              <w:t>2</w:t>
            </w:r>
            <w:r>
              <w:rPr>
                <w:b/>
                <w:bCs/>
              </w:rPr>
              <w:fldChar w:fldCharType="end"/>
            </w:r>
          </w:p>
        </w:sdtContent>
      </w:sdt>
    </w:sdtContent>
  </w:sdt>
  <w:p w14:paraId="219924D0" w14:textId="77777777" w:rsidR="00AA04D4" w:rsidRDefault="00AA04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7EACC9" w14:textId="77777777" w:rsidR="006F3DA8" w:rsidRDefault="006F3DA8">
      <w:r>
        <w:separator/>
      </w:r>
    </w:p>
  </w:footnote>
  <w:footnote w:type="continuationSeparator" w:id="0">
    <w:p w14:paraId="6BC92796" w14:textId="77777777" w:rsidR="006F3DA8" w:rsidRDefault="006F3DA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05D178" w14:textId="77777777" w:rsidR="005F3997" w:rsidRDefault="005F399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453763"/>
    <w:multiLevelType w:val="hybridMultilevel"/>
    <w:tmpl w:val="28E42E18"/>
    <w:lvl w:ilvl="0" w:tplc="9D58CB08">
      <w:start w:val="1"/>
      <w:numFmt w:val="decimal"/>
      <w:lvlText w:val="%1."/>
      <w:lvlJc w:val="left"/>
      <w:pPr>
        <w:ind w:left="76" w:hanging="360"/>
      </w:pPr>
      <w:rPr>
        <w:rFonts w:hint="default"/>
      </w:rPr>
    </w:lvl>
    <w:lvl w:ilvl="1" w:tplc="83EA3C6E" w:tentative="1">
      <w:start w:val="1"/>
      <w:numFmt w:val="lowerLetter"/>
      <w:lvlText w:val="%2."/>
      <w:lvlJc w:val="left"/>
      <w:pPr>
        <w:ind w:left="796" w:hanging="360"/>
      </w:pPr>
    </w:lvl>
    <w:lvl w:ilvl="2" w:tplc="9B603F32" w:tentative="1">
      <w:start w:val="1"/>
      <w:numFmt w:val="lowerRoman"/>
      <w:lvlText w:val="%3."/>
      <w:lvlJc w:val="right"/>
      <w:pPr>
        <w:ind w:left="1516" w:hanging="180"/>
      </w:pPr>
    </w:lvl>
    <w:lvl w:ilvl="3" w:tplc="E1647A2C" w:tentative="1">
      <w:start w:val="1"/>
      <w:numFmt w:val="decimal"/>
      <w:lvlText w:val="%4."/>
      <w:lvlJc w:val="left"/>
      <w:pPr>
        <w:ind w:left="2236" w:hanging="360"/>
      </w:pPr>
    </w:lvl>
    <w:lvl w:ilvl="4" w:tplc="7FD6C1CE" w:tentative="1">
      <w:start w:val="1"/>
      <w:numFmt w:val="lowerLetter"/>
      <w:lvlText w:val="%5."/>
      <w:lvlJc w:val="left"/>
      <w:pPr>
        <w:ind w:left="2956" w:hanging="360"/>
      </w:pPr>
    </w:lvl>
    <w:lvl w:ilvl="5" w:tplc="9A1CC11C" w:tentative="1">
      <w:start w:val="1"/>
      <w:numFmt w:val="lowerRoman"/>
      <w:lvlText w:val="%6."/>
      <w:lvlJc w:val="right"/>
      <w:pPr>
        <w:ind w:left="3676" w:hanging="180"/>
      </w:pPr>
    </w:lvl>
    <w:lvl w:ilvl="6" w:tplc="DBCCB842" w:tentative="1">
      <w:start w:val="1"/>
      <w:numFmt w:val="decimal"/>
      <w:lvlText w:val="%7."/>
      <w:lvlJc w:val="left"/>
      <w:pPr>
        <w:ind w:left="4396" w:hanging="360"/>
      </w:pPr>
    </w:lvl>
    <w:lvl w:ilvl="7" w:tplc="41364284" w:tentative="1">
      <w:start w:val="1"/>
      <w:numFmt w:val="lowerLetter"/>
      <w:lvlText w:val="%8."/>
      <w:lvlJc w:val="left"/>
      <w:pPr>
        <w:ind w:left="5116" w:hanging="360"/>
      </w:pPr>
    </w:lvl>
    <w:lvl w:ilvl="8" w:tplc="20CE083C" w:tentative="1">
      <w:start w:val="1"/>
      <w:numFmt w:val="lowerRoman"/>
      <w:lvlText w:val="%9."/>
      <w:lvlJc w:val="right"/>
      <w:pPr>
        <w:ind w:left="5836" w:hanging="180"/>
      </w:pPr>
    </w:lvl>
  </w:abstractNum>
  <w:abstractNum w:abstractNumId="1" w15:restartNumberingAfterBreak="0">
    <w:nsid w:val="0B94634E"/>
    <w:multiLevelType w:val="multilevel"/>
    <w:tmpl w:val="CE320778"/>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2" w15:restartNumberingAfterBreak="0">
    <w:nsid w:val="13747779"/>
    <w:multiLevelType w:val="hybridMultilevel"/>
    <w:tmpl w:val="68BC89F8"/>
    <w:lvl w:ilvl="0" w:tplc="3606EB40">
      <w:start w:val="1"/>
      <w:numFmt w:val="lowerRoman"/>
      <w:lvlText w:val="%1."/>
      <w:lvlJc w:val="left"/>
      <w:pPr>
        <w:ind w:left="436" w:hanging="720"/>
      </w:pPr>
      <w:rPr>
        <w:rFonts w:hint="default"/>
      </w:rPr>
    </w:lvl>
    <w:lvl w:ilvl="1" w:tplc="8A02D244" w:tentative="1">
      <w:start w:val="1"/>
      <w:numFmt w:val="lowerLetter"/>
      <w:lvlText w:val="%2."/>
      <w:lvlJc w:val="left"/>
      <w:pPr>
        <w:ind w:left="796" w:hanging="360"/>
      </w:pPr>
    </w:lvl>
    <w:lvl w:ilvl="2" w:tplc="05E45CE4" w:tentative="1">
      <w:start w:val="1"/>
      <w:numFmt w:val="lowerRoman"/>
      <w:lvlText w:val="%3."/>
      <w:lvlJc w:val="right"/>
      <w:pPr>
        <w:ind w:left="1516" w:hanging="180"/>
      </w:pPr>
    </w:lvl>
    <w:lvl w:ilvl="3" w:tplc="032023E2" w:tentative="1">
      <w:start w:val="1"/>
      <w:numFmt w:val="decimal"/>
      <w:lvlText w:val="%4."/>
      <w:lvlJc w:val="left"/>
      <w:pPr>
        <w:ind w:left="2236" w:hanging="360"/>
      </w:pPr>
    </w:lvl>
    <w:lvl w:ilvl="4" w:tplc="0C324DFA" w:tentative="1">
      <w:start w:val="1"/>
      <w:numFmt w:val="lowerLetter"/>
      <w:lvlText w:val="%5."/>
      <w:lvlJc w:val="left"/>
      <w:pPr>
        <w:ind w:left="2956" w:hanging="360"/>
      </w:pPr>
    </w:lvl>
    <w:lvl w:ilvl="5" w:tplc="0318FE2A" w:tentative="1">
      <w:start w:val="1"/>
      <w:numFmt w:val="lowerRoman"/>
      <w:lvlText w:val="%6."/>
      <w:lvlJc w:val="right"/>
      <w:pPr>
        <w:ind w:left="3676" w:hanging="180"/>
      </w:pPr>
    </w:lvl>
    <w:lvl w:ilvl="6" w:tplc="20282920" w:tentative="1">
      <w:start w:val="1"/>
      <w:numFmt w:val="decimal"/>
      <w:lvlText w:val="%7."/>
      <w:lvlJc w:val="left"/>
      <w:pPr>
        <w:ind w:left="4396" w:hanging="360"/>
      </w:pPr>
    </w:lvl>
    <w:lvl w:ilvl="7" w:tplc="191CD0E4" w:tentative="1">
      <w:start w:val="1"/>
      <w:numFmt w:val="lowerLetter"/>
      <w:lvlText w:val="%8."/>
      <w:lvlJc w:val="left"/>
      <w:pPr>
        <w:ind w:left="5116" w:hanging="360"/>
      </w:pPr>
    </w:lvl>
    <w:lvl w:ilvl="8" w:tplc="7080812A" w:tentative="1">
      <w:start w:val="1"/>
      <w:numFmt w:val="lowerRoman"/>
      <w:lvlText w:val="%9."/>
      <w:lvlJc w:val="right"/>
      <w:pPr>
        <w:ind w:left="5836" w:hanging="180"/>
      </w:pPr>
    </w:lvl>
  </w:abstractNum>
  <w:abstractNum w:abstractNumId="3" w15:restartNumberingAfterBreak="0">
    <w:nsid w:val="1A9044DD"/>
    <w:multiLevelType w:val="hybridMultilevel"/>
    <w:tmpl w:val="060EB434"/>
    <w:lvl w:ilvl="0" w:tplc="099CDFC8">
      <w:start w:val="1"/>
      <w:numFmt w:val="lowerLetter"/>
      <w:lvlText w:val="%1."/>
      <w:lvlJc w:val="left"/>
      <w:pPr>
        <w:ind w:left="76" w:hanging="360"/>
      </w:pPr>
      <w:rPr>
        <w:rFonts w:hint="default"/>
      </w:rPr>
    </w:lvl>
    <w:lvl w:ilvl="1" w:tplc="862844B8" w:tentative="1">
      <w:start w:val="1"/>
      <w:numFmt w:val="lowerLetter"/>
      <w:lvlText w:val="%2."/>
      <w:lvlJc w:val="left"/>
      <w:pPr>
        <w:ind w:left="796" w:hanging="360"/>
      </w:pPr>
    </w:lvl>
    <w:lvl w:ilvl="2" w:tplc="D1AC500C" w:tentative="1">
      <w:start w:val="1"/>
      <w:numFmt w:val="lowerRoman"/>
      <w:lvlText w:val="%3."/>
      <w:lvlJc w:val="right"/>
      <w:pPr>
        <w:ind w:left="1516" w:hanging="180"/>
      </w:pPr>
    </w:lvl>
    <w:lvl w:ilvl="3" w:tplc="603AFBB4" w:tentative="1">
      <w:start w:val="1"/>
      <w:numFmt w:val="decimal"/>
      <w:lvlText w:val="%4."/>
      <w:lvlJc w:val="left"/>
      <w:pPr>
        <w:ind w:left="2236" w:hanging="360"/>
      </w:pPr>
    </w:lvl>
    <w:lvl w:ilvl="4" w:tplc="E4A4EA96" w:tentative="1">
      <w:start w:val="1"/>
      <w:numFmt w:val="lowerLetter"/>
      <w:lvlText w:val="%5."/>
      <w:lvlJc w:val="left"/>
      <w:pPr>
        <w:ind w:left="2956" w:hanging="360"/>
      </w:pPr>
    </w:lvl>
    <w:lvl w:ilvl="5" w:tplc="2146F784" w:tentative="1">
      <w:start w:val="1"/>
      <w:numFmt w:val="lowerRoman"/>
      <w:lvlText w:val="%6."/>
      <w:lvlJc w:val="right"/>
      <w:pPr>
        <w:ind w:left="3676" w:hanging="180"/>
      </w:pPr>
    </w:lvl>
    <w:lvl w:ilvl="6" w:tplc="4642B1BA" w:tentative="1">
      <w:start w:val="1"/>
      <w:numFmt w:val="decimal"/>
      <w:lvlText w:val="%7."/>
      <w:lvlJc w:val="left"/>
      <w:pPr>
        <w:ind w:left="4396" w:hanging="360"/>
      </w:pPr>
    </w:lvl>
    <w:lvl w:ilvl="7" w:tplc="BBD20324" w:tentative="1">
      <w:start w:val="1"/>
      <w:numFmt w:val="lowerLetter"/>
      <w:lvlText w:val="%8."/>
      <w:lvlJc w:val="left"/>
      <w:pPr>
        <w:ind w:left="5116" w:hanging="360"/>
      </w:pPr>
    </w:lvl>
    <w:lvl w:ilvl="8" w:tplc="E176E9C8" w:tentative="1">
      <w:start w:val="1"/>
      <w:numFmt w:val="lowerRoman"/>
      <w:lvlText w:val="%9."/>
      <w:lvlJc w:val="right"/>
      <w:pPr>
        <w:ind w:left="5836" w:hanging="180"/>
      </w:pPr>
    </w:lvl>
  </w:abstractNum>
  <w:abstractNum w:abstractNumId="4" w15:restartNumberingAfterBreak="0">
    <w:nsid w:val="1B3E5457"/>
    <w:multiLevelType w:val="hybridMultilevel"/>
    <w:tmpl w:val="51D003C2"/>
    <w:lvl w:ilvl="0" w:tplc="D1F2C930">
      <w:start w:val="1"/>
      <w:numFmt w:val="lowerRoman"/>
      <w:lvlText w:val="%1."/>
      <w:lvlJc w:val="left"/>
      <w:pPr>
        <w:ind w:left="436" w:hanging="720"/>
      </w:pPr>
      <w:rPr>
        <w:rFonts w:hint="default"/>
      </w:rPr>
    </w:lvl>
    <w:lvl w:ilvl="1" w:tplc="DA3A68D0" w:tentative="1">
      <w:start w:val="1"/>
      <w:numFmt w:val="lowerLetter"/>
      <w:lvlText w:val="%2."/>
      <w:lvlJc w:val="left"/>
      <w:pPr>
        <w:ind w:left="796" w:hanging="360"/>
      </w:pPr>
    </w:lvl>
    <w:lvl w:ilvl="2" w:tplc="87683390" w:tentative="1">
      <w:start w:val="1"/>
      <w:numFmt w:val="lowerRoman"/>
      <w:lvlText w:val="%3."/>
      <w:lvlJc w:val="right"/>
      <w:pPr>
        <w:ind w:left="1516" w:hanging="180"/>
      </w:pPr>
    </w:lvl>
    <w:lvl w:ilvl="3" w:tplc="6934839A" w:tentative="1">
      <w:start w:val="1"/>
      <w:numFmt w:val="decimal"/>
      <w:lvlText w:val="%4."/>
      <w:lvlJc w:val="left"/>
      <w:pPr>
        <w:ind w:left="2236" w:hanging="360"/>
      </w:pPr>
    </w:lvl>
    <w:lvl w:ilvl="4" w:tplc="0F2E9380" w:tentative="1">
      <w:start w:val="1"/>
      <w:numFmt w:val="lowerLetter"/>
      <w:lvlText w:val="%5."/>
      <w:lvlJc w:val="left"/>
      <w:pPr>
        <w:ind w:left="2956" w:hanging="360"/>
      </w:pPr>
    </w:lvl>
    <w:lvl w:ilvl="5" w:tplc="16FAD2A0" w:tentative="1">
      <w:start w:val="1"/>
      <w:numFmt w:val="lowerRoman"/>
      <w:lvlText w:val="%6."/>
      <w:lvlJc w:val="right"/>
      <w:pPr>
        <w:ind w:left="3676" w:hanging="180"/>
      </w:pPr>
    </w:lvl>
    <w:lvl w:ilvl="6" w:tplc="F26CB134" w:tentative="1">
      <w:start w:val="1"/>
      <w:numFmt w:val="decimal"/>
      <w:lvlText w:val="%7."/>
      <w:lvlJc w:val="left"/>
      <w:pPr>
        <w:ind w:left="4396" w:hanging="360"/>
      </w:pPr>
    </w:lvl>
    <w:lvl w:ilvl="7" w:tplc="98A8E908" w:tentative="1">
      <w:start w:val="1"/>
      <w:numFmt w:val="lowerLetter"/>
      <w:lvlText w:val="%8."/>
      <w:lvlJc w:val="left"/>
      <w:pPr>
        <w:ind w:left="5116" w:hanging="360"/>
      </w:pPr>
    </w:lvl>
    <w:lvl w:ilvl="8" w:tplc="5C8022E6" w:tentative="1">
      <w:start w:val="1"/>
      <w:numFmt w:val="lowerRoman"/>
      <w:lvlText w:val="%9."/>
      <w:lvlJc w:val="right"/>
      <w:pPr>
        <w:ind w:left="5836" w:hanging="180"/>
      </w:pPr>
    </w:lvl>
  </w:abstractNum>
  <w:abstractNum w:abstractNumId="5" w15:restartNumberingAfterBreak="0">
    <w:nsid w:val="1E7A5A7D"/>
    <w:multiLevelType w:val="hybridMultilevel"/>
    <w:tmpl w:val="D518A804"/>
    <w:lvl w:ilvl="0" w:tplc="A98AA166">
      <w:start w:val="1"/>
      <w:numFmt w:val="lowerRoman"/>
      <w:lvlText w:val="%1."/>
      <w:lvlJc w:val="left"/>
      <w:pPr>
        <w:ind w:left="1080" w:hanging="720"/>
      </w:pPr>
      <w:rPr>
        <w:rFonts w:hint="default"/>
        <w:sz w:val="24"/>
        <w:szCs w:val="24"/>
      </w:rPr>
    </w:lvl>
    <w:lvl w:ilvl="1" w:tplc="6FEE8BE2" w:tentative="1">
      <w:start w:val="1"/>
      <w:numFmt w:val="lowerLetter"/>
      <w:lvlText w:val="%2."/>
      <w:lvlJc w:val="left"/>
      <w:pPr>
        <w:ind w:left="1440" w:hanging="360"/>
      </w:pPr>
    </w:lvl>
    <w:lvl w:ilvl="2" w:tplc="CAEC7ABA" w:tentative="1">
      <w:start w:val="1"/>
      <w:numFmt w:val="lowerRoman"/>
      <w:lvlText w:val="%3."/>
      <w:lvlJc w:val="right"/>
      <w:pPr>
        <w:ind w:left="2160" w:hanging="180"/>
      </w:pPr>
    </w:lvl>
    <w:lvl w:ilvl="3" w:tplc="C3B69558" w:tentative="1">
      <w:start w:val="1"/>
      <w:numFmt w:val="decimal"/>
      <w:lvlText w:val="%4."/>
      <w:lvlJc w:val="left"/>
      <w:pPr>
        <w:ind w:left="2880" w:hanging="360"/>
      </w:pPr>
    </w:lvl>
    <w:lvl w:ilvl="4" w:tplc="EAC087A2" w:tentative="1">
      <w:start w:val="1"/>
      <w:numFmt w:val="lowerLetter"/>
      <w:lvlText w:val="%5."/>
      <w:lvlJc w:val="left"/>
      <w:pPr>
        <w:ind w:left="3600" w:hanging="360"/>
      </w:pPr>
    </w:lvl>
    <w:lvl w:ilvl="5" w:tplc="F46ECAA0" w:tentative="1">
      <w:start w:val="1"/>
      <w:numFmt w:val="lowerRoman"/>
      <w:lvlText w:val="%6."/>
      <w:lvlJc w:val="right"/>
      <w:pPr>
        <w:ind w:left="4320" w:hanging="180"/>
      </w:pPr>
    </w:lvl>
    <w:lvl w:ilvl="6" w:tplc="E272B8A6" w:tentative="1">
      <w:start w:val="1"/>
      <w:numFmt w:val="decimal"/>
      <w:lvlText w:val="%7."/>
      <w:lvlJc w:val="left"/>
      <w:pPr>
        <w:ind w:left="5040" w:hanging="360"/>
      </w:pPr>
    </w:lvl>
    <w:lvl w:ilvl="7" w:tplc="4C362804" w:tentative="1">
      <w:start w:val="1"/>
      <w:numFmt w:val="lowerLetter"/>
      <w:lvlText w:val="%8."/>
      <w:lvlJc w:val="left"/>
      <w:pPr>
        <w:ind w:left="5760" w:hanging="360"/>
      </w:pPr>
    </w:lvl>
    <w:lvl w:ilvl="8" w:tplc="8C263486" w:tentative="1">
      <w:start w:val="1"/>
      <w:numFmt w:val="lowerRoman"/>
      <w:lvlText w:val="%9."/>
      <w:lvlJc w:val="right"/>
      <w:pPr>
        <w:ind w:left="6480" w:hanging="180"/>
      </w:pPr>
    </w:lvl>
  </w:abstractNum>
  <w:abstractNum w:abstractNumId="6" w15:restartNumberingAfterBreak="0">
    <w:nsid w:val="27F6467A"/>
    <w:multiLevelType w:val="hybridMultilevel"/>
    <w:tmpl w:val="EA7AC97E"/>
    <w:lvl w:ilvl="0" w:tplc="E53CBE40">
      <w:start w:val="1"/>
      <w:numFmt w:val="lowerRoman"/>
      <w:lvlText w:val="%1."/>
      <w:lvlJc w:val="left"/>
      <w:pPr>
        <w:ind w:left="436" w:hanging="720"/>
      </w:pPr>
      <w:rPr>
        <w:rFonts w:hint="default"/>
      </w:rPr>
    </w:lvl>
    <w:lvl w:ilvl="1" w:tplc="22905DCE" w:tentative="1">
      <w:start w:val="1"/>
      <w:numFmt w:val="lowerLetter"/>
      <w:lvlText w:val="%2."/>
      <w:lvlJc w:val="left"/>
      <w:pPr>
        <w:ind w:left="796" w:hanging="360"/>
      </w:pPr>
    </w:lvl>
    <w:lvl w:ilvl="2" w:tplc="00DE9108" w:tentative="1">
      <w:start w:val="1"/>
      <w:numFmt w:val="lowerRoman"/>
      <w:lvlText w:val="%3."/>
      <w:lvlJc w:val="right"/>
      <w:pPr>
        <w:ind w:left="1516" w:hanging="180"/>
      </w:pPr>
    </w:lvl>
    <w:lvl w:ilvl="3" w:tplc="5DDAEA32" w:tentative="1">
      <w:start w:val="1"/>
      <w:numFmt w:val="decimal"/>
      <w:lvlText w:val="%4."/>
      <w:lvlJc w:val="left"/>
      <w:pPr>
        <w:ind w:left="2236" w:hanging="360"/>
      </w:pPr>
    </w:lvl>
    <w:lvl w:ilvl="4" w:tplc="26D4D5C4" w:tentative="1">
      <w:start w:val="1"/>
      <w:numFmt w:val="lowerLetter"/>
      <w:lvlText w:val="%5."/>
      <w:lvlJc w:val="left"/>
      <w:pPr>
        <w:ind w:left="2956" w:hanging="360"/>
      </w:pPr>
    </w:lvl>
    <w:lvl w:ilvl="5" w:tplc="816A236A" w:tentative="1">
      <w:start w:val="1"/>
      <w:numFmt w:val="lowerRoman"/>
      <w:lvlText w:val="%6."/>
      <w:lvlJc w:val="right"/>
      <w:pPr>
        <w:ind w:left="3676" w:hanging="180"/>
      </w:pPr>
    </w:lvl>
    <w:lvl w:ilvl="6" w:tplc="005CFFF4" w:tentative="1">
      <w:start w:val="1"/>
      <w:numFmt w:val="decimal"/>
      <w:lvlText w:val="%7."/>
      <w:lvlJc w:val="left"/>
      <w:pPr>
        <w:ind w:left="4396" w:hanging="360"/>
      </w:pPr>
    </w:lvl>
    <w:lvl w:ilvl="7" w:tplc="B7C82A74" w:tentative="1">
      <w:start w:val="1"/>
      <w:numFmt w:val="lowerLetter"/>
      <w:lvlText w:val="%8."/>
      <w:lvlJc w:val="left"/>
      <w:pPr>
        <w:ind w:left="5116" w:hanging="360"/>
      </w:pPr>
    </w:lvl>
    <w:lvl w:ilvl="8" w:tplc="E82ED43A" w:tentative="1">
      <w:start w:val="1"/>
      <w:numFmt w:val="lowerRoman"/>
      <w:lvlText w:val="%9."/>
      <w:lvlJc w:val="right"/>
      <w:pPr>
        <w:ind w:left="5836" w:hanging="180"/>
      </w:pPr>
    </w:lvl>
  </w:abstractNum>
  <w:abstractNum w:abstractNumId="7" w15:restartNumberingAfterBreak="0">
    <w:nsid w:val="2BB86BEA"/>
    <w:multiLevelType w:val="hybridMultilevel"/>
    <w:tmpl w:val="5DE802F0"/>
    <w:lvl w:ilvl="0" w:tplc="AFE43EBA">
      <w:start w:val="1"/>
      <w:numFmt w:val="decimal"/>
      <w:lvlText w:val="%1."/>
      <w:lvlJc w:val="left"/>
      <w:pPr>
        <w:ind w:left="76" w:hanging="360"/>
      </w:pPr>
      <w:rPr>
        <w:rFonts w:asciiTheme="minorHAnsi" w:hAnsiTheme="minorHAnsi" w:cstheme="minorBidi" w:hint="default"/>
        <w:b w:val="0"/>
        <w:sz w:val="22"/>
      </w:rPr>
    </w:lvl>
    <w:lvl w:ilvl="1" w:tplc="C0225A48" w:tentative="1">
      <w:start w:val="1"/>
      <w:numFmt w:val="lowerLetter"/>
      <w:lvlText w:val="%2."/>
      <w:lvlJc w:val="left"/>
      <w:pPr>
        <w:ind w:left="796" w:hanging="360"/>
      </w:pPr>
    </w:lvl>
    <w:lvl w:ilvl="2" w:tplc="E6F27E50" w:tentative="1">
      <w:start w:val="1"/>
      <w:numFmt w:val="lowerRoman"/>
      <w:lvlText w:val="%3."/>
      <w:lvlJc w:val="right"/>
      <w:pPr>
        <w:ind w:left="1516" w:hanging="180"/>
      </w:pPr>
    </w:lvl>
    <w:lvl w:ilvl="3" w:tplc="265E631E" w:tentative="1">
      <w:start w:val="1"/>
      <w:numFmt w:val="decimal"/>
      <w:lvlText w:val="%4."/>
      <w:lvlJc w:val="left"/>
      <w:pPr>
        <w:ind w:left="2236" w:hanging="360"/>
      </w:pPr>
    </w:lvl>
    <w:lvl w:ilvl="4" w:tplc="EE54D368" w:tentative="1">
      <w:start w:val="1"/>
      <w:numFmt w:val="lowerLetter"/>
      <w:lvlText w:val="%5."/>
      <w:lvlJc w:val="left"/>
      <w:pPr>
        <w:ind w:left="2956" w:hanging="360"/>
      </w:pPr>
    </w:lvl>
    <w:lvl w:ilvl="5" w:tplc="B8588EEE" w:tentative="1">
      <w:start w:val="1"/>
      <w:numFmt w:val="lowerRoman"/>
      <w:lvlText w:val="%6."/>
      <w:lvlJc w:val="right"/>
      <w:pPr>
        <w:ind w:left="3676" w:hanging="180"/>
      </w:pPr>
    </w:lvl>
    <w:lvl w:ilvl="6" w:tplc="C0EE14A8" w:tentative="1">
      <w:start w:val="1"/>
      <w:numFmt w:val="decimal"/>
      <w:lvlText w:val="%7."/>
      <w:lvlJc w:val="left"/>
      <w:pPr>
        <w:ind w:left="4396" w:hanging="360"/>
      </w:pPr>
    </w:lvl>
    <w:lvl w:ilvl="7" w:tplc="F3FC8AF4" w:tentative="1">
      <w:start w:val="1"/>
      <w:numFmt w:val="lowerLetter"/>
      <w:lvlText w:val="%8."/>
      <w:lvlJc w:val="left"/>
      <w:pPr>
        <w:ind w:left="5116" w:hanging="360"/>
      </w:pPr>
    </w:lvl>
    <w:lvl w:ilvl="8" w:tplc="2810407E" w:tentative="1">
      <w:start w:val="1"/>
      <w:numFmt w:val="lowerRoman"/>
      <w:lvlText w:val="%9."/>
      <w:lvlJc w:val="right"/>
      <w:pPr>
        <w:ind w:left="5836" w:hanging="180"/>
      </w:pPr>
    </w:lvl>
  </w:abstractNum>
  <w:abstractNum w:abstractNumId="8" w15:restartNumberingAfterBreak="0">
    <w:nsid w:val="38635CCD"/>
    <w:multiLevelType w:val="hybridMultilevel"/>
    <w:tmpl w:val="BF2A6696"/>
    <w:lvl w:ilvl="0" w:tplc="9C342662">
      <w:start w:val="1"/>
      <w:numFmt w:val="lowerRoman"/>
      <w:lvlText w:val="%1."/>
      <w:lvlJc w:val="left"/>
      <w:pPr>
        <w:ind w:left="436" w:hanging="720"/>
      </w:pPr>
      <w:rPr>
        <w:rFonts w:hint="default"/>
      </w:rPr>
    </w:lvl>
    <w:lvl w:ilvl="1" w:tplc="C05E8420" w:tentative="1">
      <w:start w:val="1"/>
      <w:numFmt w:val="lowerLetter"/>
      <w:lvlText w:val="%2."/>
      <w:lvlJc w:val="left"/>
      <w:pPr>
        <w:ind w:left="796" w:hanging="360"/>
      </w:pPr>
    </w:lvl>
    <w:lvl w:ilvl="2" w:tplc="652CC6B6" w:tentative="1">
      <w:start w:val="1"/>
      <w:numFmt w:val="lowerRoman"/>
      <w:lvlText w:val="%3."/>
      <w:lvlJc w:val="right"/>
      <w:pPr>
        <w:ind w:left="1516" w:hanging="180"/>
      </w:pPr>
    </w:lvl>
    <w:lvl w:ilvl="3" w:tplc="A7D8B696" w:tentative="1">
      <w:start w:val="1"/>
      <w:numFmt w:val="decimal"/>
      <w:lvlText w:val="%4."/>
      <w:lvlJc w:val="left"/>
      <w:pPr>
        <w:ind w:left="2236" w:hanging="360"/>
      </w:pPr>
    </w:lvl>
    <w:lvl w:ilvl="4" w:tplc="278A4C8E" w:tentative="1">
      <w:start w:val="1"/>
      <w:numFmt w:val="lowerLetter"/>
      <w:lvlText w:val="%5."/>
      <w:lvlJc w:val="left"/>
      <w:pPr>
        <w:ind w:left="2956" w:hanging="360"/>
      </w:pPr>
    </w:lvl>
    <w:lvl w:ilvl="5" w:tplc="388222D2" w:tentative="1">
      <w:start w:val="1"/>
      <w:numFmt w:val="lowerRoman"/>
      <w:lvlText w:val="%6."/>
      <w:lvlJc w:val="right"/>
      <w:pPr>
        <w:ind w:left="3676" w:hanging="180"/>
      </w:pPr>
    </w:lvl>
    <w:lvl w:ilvl="6" w:tplc="243A266E" w:tentative="1">
      <w:start w:val="1"/>
      <w:numFmt w:val="decimal"/>
      <w:lvlText w:val="%7."/>
      <w:lvlJc w:val="left"/>
      <w:pPr>
        <w:ind w:left="4396" w:hanging="360"/>
      </w:pPr>
    </w:lvl>
    <w:lvl w:ilvl="7" w:tplc="D01A099E" w:tentative="1">
      <w:start w:val="1"/>
      <w:numFmt w:val="lowerLetter"/>
      <w:lvlText w:val="%8."/>
      <w:lvlJc w:val="left"/>
      <w:pPr>
        <w:ind w:left="5116" w:hanging="360"/>
      </w:pPr>
    </w:lvl>
    <w:lvl w:ilvl="8" w:tplc="52AAC318" w:tentative="1">
      <w:start w:val="1"/>
      <w:numFmt w:val="lowerRoman"/>
      <w:lvlText w:val="%9."/>
      <w:lvlJc w:val="right"/>
      <w:pPr>
        <w:ind w:left="5836" w:hanging="180"/>
      </w:pPr>
    </w:lvl>
  </w:abstractNum>
  <w:abstractNum w:abstractNumId="9" w15:restartNumberingAfterBreak="0">
    <w:nsid w:val="3DA532B7"/>
    <w:multiLevelType w:val="hybridMultilevel"/>
    <w:tmpl w:val="B9706D92"/>
    <w:lvl w:ilvl="0" w:tplc="4A10C21C">
      <w:start w:val="1"/>
      <w:numFmt w:val="lowerRoman"/>
      <w:lvlText w:val="%1."/>
      <w:lvlJc w:val="left"/>
      <w:pPr>
        <w:ind w:left="1080" w:hanging="720"/>
      </w:pPr>
      <w:rPr>
        <w:rFonts w:hint="default"/>
      </w:rPr>
    </w:lvl>
    <w:lvl w:ilvl="1" w:tplc="40763A84" w:tentative="1">
      <w:start w:val="1"/>
      <w:numFmt w:val="lowerLetter"/>
      <w:lvlText w:val="%2."/>
      <w:lvlJc w:val="left"/>
      <w:pPr>
        <w:ind w:left="1440" w:hanging="360"/>
      </w:pPr>
    </w:lvl>
    <w:lvl w:ilvl="2" w:tplc="688C4B96" w:tentative="1">
      <w:start w:val="1"/>
      <w:numFmt w:val="lowerRoman"/>
      <w:lvlText w:val="%3."/>
      <w:lvlJc w:val="right"/>
      <w:pPr>
        <w:ind w:left="2160" w:hanging="180"/>
      </w:pPr>
    </w:lvl>
    <w:lvl w:ilvl="3" w:tplc="2B721B9C" w:tentative="1">
      <w:start w:val="1"/>
      <w:numFmt w:val="decimal"/>
      <w:lvlText w:val="%4."/>
      <w:lvlJc w:val="left"/>
      <w:pPr>
        <w:ind w:left="2880" w:hanging="360"/>
      </w:pPr>
    </w:lvl>
    <w:lvl w:ilvl="4" w:tplc="A1DC1318" w:tentative="1">
      <w:start w:val="1"/>
      <w:numFmt w:val="lowerLetter"/>
      <w:lvlText w:val="%5."/>
      <w:lvlJc w:val="left"/>
      <w:pPr>
        <w:ind w:left="3600" w:hanging="360"/>
      </w:pPr>
    </w:lvl>
    <w:lvl w:ilvl="5" w:tplc="DD74668A" w:tentative="1">
      <w:start w:val="1"/>
      <w:numFmt w:val="lowerRoman"/>
      <w:lvlText w:val="%6."/>
      <w:lvlJc w:val="right"/>
      <w:pPr>
        <w:ind w:left="4320" w:hanging="180"/>
      </w:pPr>
    </w:lvl>
    <w:lvl w:ilvl="6" w:tplc="53463A46" w:tentative="1">
      <w:start w:val="1"/>
      <w:numFmt w:val="decimal"/>
      <w:lvlText w:val="%7."/>
      <w:lvlJc w:val="left"/>
      <w:pPr>
        <w:ind w:left="5040" w:hanging="360"/>
      </w:pPr>
    </w:lvl>
    <w:lvl w:ilvl="7" w:tplc="1B8C24CE" w:tentative="1">
      <w:start w:val="1"/>
      <w:numFmt w:val="lowerLetter"/>
      <w:lvlText w:val="%8."/>
      <w:lvlJc w:val="left"/>
      <w:pPr>
        <w:ind w:left="5760" w:hanging="360"/>
      </w:pPr>
    </w:lvl>
    <w:lvl w:ilvl="8" w:tplc="5518D262" w:tentative="1">
      <w:start w:val="1"/>
      <w:numFmt w:val="lowerRoman"/>
      <w:lvlText w:val="%9."/>
      <w:lvlJc w:val="right"/>
      <w:pPr>
        <w:ind w:left="6480" w:hanging="180"/>
      </w:pPr>
    </w:lvl>
  </w:abstractNum>
  <w:abstractNum w:abstractNumId="10" w15:restartNumberingAfterBreak="0">
    <w:nsid w:val="477A53F9"/>
    <w:multiLevelType w:val="hybridMultilevel"/>
    <w:tmpl w:val="24D217DC"/>
    <w:lvl w:ilvl="0" w:tplc="AEFC7098">
      <w:start w:val="1"/>
      <w:numFmt w:val="lowerRoman"/>
      <w:lvlText w:val="%1."/>
      <w:lvlJc w:val="left"/>
      <w:pPr>
        <w:ind w:left="436" w:hanging="720"/>
      </w:pPr>
      <w:rPr>
        <w:rFonts w:hint="default"/>
      </w:rPr>
    </w:lvl>
    <w:lvl w:ilvl="1" w:tplc="E692350C" w:tentative="1">
      <w:start w:val="1"/>
      <w:numFmt w:val="lowerLetter"/>
      <w:lvlText w:val="%2."/>
      <w:lvlJc w:val="left"/>
      <w:pPr>
        <w:ind w:left="796" w:hanging="360"/>
      </w:pPr>
    </w:lvl>
    <w:lvl w:ilvl="2" w:tplc="75DABA32" w:tentative="1">
      <w:start w:val="1"/>
      <w:numFmt w:val="lowerRoman"/>
      <w:lvlText w:val="%3."/>
      <w:lvlJc w:val="right"/>
      <w:pPr>
        <w:ind w:left="1516" w:hanging="180"/>
      </w:pPr>
    </w:lvl>
    <w:lvl w:ilvl="3" w:tplc="90582152" w:tentative="1">
      <w:start w:val="1"/>
      <w:numFmt w:val="decimal"/>
      <w:lvlText w:val="%4."/>
      <w:lvlJc w:val="left"/>
      <w:pPr>
        <w:ind w:left="2236" w:hanging="360"/>
      </w:pPr>
    </w:lvl>
    <w:lvl w:ilvl="4" w:tplc="CE66D6D8" w:tentative="1">
      <w:start w:val="1"/>
      <w:numFmt w:val="lowerLetter"/>
      <w:lvlText w:val="%5."/>
      <w:lvlJc w:val="left"/>
      <w:pPr>
        <w:ind w:left="2956" w:hanging="360"/>
      </w:pPr>
    </w:lvl>
    <w:lvl w:ilvl="5" w:tplc="96907D0A" w:tentative="1">
      <w:start w:val="1"/>
      <w:numFmt w:val="lowerRoman"/>
      <w:lvlText w:val="%6."/>
      <w:lvlJc w:val="right"/>
      <w:pPr>
        <w:ind w:left="3676" w:hanging="180"/>
      </w:pPr>
    </w:lvl>
    <w:lvl w:ilvl="6" w:tplc="85B01FFE" w:tentative="1">
      <w:start w:val="1"/>
      <w:numFmt w:val="decimal"/>
      <w:lvlText w:val="%7."/>
      <w:lvlJc w:val="left"/>
      <w:pPr>
        <w:ind w:left="4396" w:hanging="360"/>
      </w:pPr>
    </w:lvl>
    <w:lvl w:ilvl="7" w:tplc="B2D2D8DA" w:tentative="1">
      <w:start w:val="1"/>
      <w:numFmt w:val="lowerLetter"/>
      <w:lvlText w:val="%8."/>
      <w:lvlJc w:val="left"/>
      <w:pPr>
        <w:ind w:left="5116" w:hanging="360"/>
      </w:pPr>
    </w:lvl>
    <w:lvl w:ilvl="8" w:tplc="C7FC8476" w:tentative="1">
      <w:start w:val="1"/>
      <w:numFmt w:val="lowerRoman"/>
      <w:lvlText w:val="%9."/>
      <w:lvlJc w:val="right"/>
      <w:pPr>
        <w:ind w:left="5836" w:hanging="180"/>
      </w:pPr>
    </w:lvl>
  </w:abstractNum>
  <w:abstractNum w:abstractNumId="11" w15:restartNumberingAfterBreak="0">
    <w:nsid w:val="49447C19"/>
    <w:multiLevelType w:val="hybridMultilevel"/>
    <w:tmpl w:val="E65C0932"/>
    <w:lvl w:ilvl="0" w:tplc="C71C3326">
      <w:start w:val="1"/>
      <w:numFmt w:val="decimal"/>
      <w:lvlText w:val="%1."/>
      <w:lvlJc w:val="left"/>
      <w:pPr>
        <w:ind w:left="436" w:hanging="360"/>
      </w:pPr>
      <w:rPr>
        <w:rFonts w:hint="default"/>
      </w:rPr>
    </w:lvl>
    <w:lvl w:ilvl="1" w:tplc="C9660952" w:tentative="1">
      <w:start w:val="1"/>
      <w:numFmt w:val="lowerLetter"/>
      <w:lvlText w:val="%2."/>
      <w:lvlJc w:val="left"/>
      <w:pPr>
        <w:ind w:left="1156" w:hanging="360"/>
      </w:pPr>
    </w:lvl>
    <w:lvl w:ilvl="2" w:tplc="DB04D388" w:tentative="1">
      <w:start w:val="1"/>
      <w:numFmt w:val="lowerRoman"/>
      <w:lvlText w:val="%3."/>
      <w:lvlJc w:val="right"/>
      <w:pPr>
        <w:ind w:left="1876" w:hanging="180"/>
      </w:pPr>
    </w:lvl>
    <w:lvl w:ilvl="3" w:tplc="B84CD518" w:tentative="1">
      <w:start w:val="1"/>
      <w:numFmt w:val="decimal"/>
      <w:lvlText w:val="%4."/>
      <w:lvlJc w:val="left"/>
      <w:pPr>
        <w:ind w:left="2596" w:hanging="360"/>
      </w:pPr>
    </w:lvl>
    <w:lvl w:ilvl="4" w:tplc="83249050" w:tentative="1">
      <w:start w:val="1"/>
      <w:numFmt w:val="lowerLetter"/>
      <w:lvlText w:val="%5."/>
      <w:lvlJc w:val="left"/>
      <w:pPr>
        <w:ind w:left="3316" w:hanging="360"/>
      </w:pPr>
    </w:lvl>
    <w:lvl w:ilvl="5" w:tplc="BD18E486" w:tentative="1">
      <w:start w:val="1"/>
      <w:numFmt w:val="lowerRoman"/>
      <w:lvlText w:val="%6."/>
      <w:lvlJc w:val="right"/>
      <w:pPr>
        <w:ind w:left="4036" w:hanging="180"/>
      </w:pPr>
    </w:lvl>
    <w:lvl w:ilvl="6" w:tplc="9E4C2F50" w:tentative="1">
      <w:start w:val="1"/>
      <w:numFmt w:val="decimal"/>
      <w:lvlText w:val="%7."/>
      <w:lvlJc w:val="left"/>
      <w:pPr>
        <w:ind w:left="4756" w:hanging="360"/>
      </w:pPr>
    </w:lvl>
    <w:lvl w:ilvl="7" w:tplc="60C49D92" w:tentative="1">
      <w:start w:val="1"/>
      <w:numFmt w:val="lowerLetter"/>
      <w:lvlText w:val="%8."/>
      <w:lvlJc w:val="left"/>
      <w:pPr>
        <w:ind w:left="5476" w:hanging="360"/>
      </w:pPr>
    </w:lvl>
    <w:lvl w:ilvl="8" w:tplc="853E3604" w:tentative="1">
      <w:start w:val="1"/>
      <w:numFmt w:val="lowerRoman"/>
      <w:lvlText w:val="%9."/>
      <w:lvlJc w:val="right"/>
      <w:pPr>
        <w:ind w:left="6196" w:hanging="180"/>
      </w:pPr>
    </w:lvl>
  </w:abstractNum>
  <w:abstractNum w:abstractNumId="12" w15:restartNumberingAfterBreak="0">
    <w:nsid w:val="4BC170B1"/>
    <w:multiLevelType w:val="hybridMultilevel"/>
    <w:tmpl w:val="9EE89650"/>
    <w:lvl w:ilvl="0" w:tplc="F8A2F9AA">
      <w:start w:val="1"/>
      <w:numFmt w:val="bullet"/>
      <w:lvlText w:val=""/>
      <w:lvlJc w:val="left"/>
      <w:pPr>
        <w:ind w:left="76" w:hanging="360"/>
      </w:pPr>
      <w:rPr>
        <w:rFonts w:ascii="Symbol" w:eastAsiaTheme="minorHAnsi" w:hAnsi="Symbol" w:cs="Arial" w:hint="default"/>
      </w:rPr>
    </w:lvl>
    <w:lvl w:ilvl="1" w:tplc="9CE69B68" w:tentative="1">
      <w:start w:val="1"/>
      <w:numFmt w:val="bullet"/>
      <w:lvlText w:val="o"/>
      <w:lvlJc w:val="left"/>
      <w:pPr>
        <w:ind w:left="796" w:hanging="360"/>
      </w:pPr>
      <w:rPr>
        <w:rFonts w:ascii="Courier New" w:hAnsi="Courier New" w:cs="Courier New" w:hint="default"/>
      </w:rPr>
    </w:lvl>
    <w:lvl w:ilvl="2" w:tplc="8B5826C4" w:tentative="1">
      <w:start w:val="1"/>
      <w:numFmt w:val="bullet"/>
      <w:lvlText w:val=""/>
      <w:lvlJc w:val="left"/>
      <w:pPr>
        <w:ind w:left="1516" w:hanging="360"/>
      </w:pPr>
      <w:rPr>
        <w:rFonts w:ascii="Wingdings" w:hAnsi="Wingdings" w:hint="default"/>
      </w:rPr>
    </w:lvl>
    <w:lvl w:ilvl="3" w:tplc="A13E3CE8" w:tentative="1">
      <w:start w:val="1"/>
      <w:numFmt w:val="bullet"/>
      <w:lvlText w:val=""/>
      <w:lvlJc w:val="left"/>
      <w:pPr>
        <w:ind w:left="2236" w:hanging="360"/>
      </w:pPr>
      <w:rPr>
        <w:rFonts w:ascii="Symbol" w:hAnsi="Symbol" w:hint="default"/>
      </w:rPr>
    </w:lvl>
    <w:lvl w:ilvl="4" w:tplc="F634BCF6" w:tentative="1">
      <w:start w:val="1"/>
      <w:numFmt w:val="bullet"/>
      <w:lvlText w:val="o"/>
      <w:lvlJc w:val="left"/>
      <w:pPr>
        <w:ind w:left="2956" w:hanging="360"/>
      </w:pPr>
      <w:rPr>
        <w:rFonts w:ascii="Courier New" w:hAnsi="Courier New" w:cs="Courier New" w:hint="default"/>
      </w:rPr>
    </w:lvl>
    <w:lvl w:ilvl="5" w:tplc="D6E00478" w:tentative="1">
      <w:start w:val="1"/>
      <w:numFmt w:val="bullet"/>
      <w:lvlText w:val=""/>
      <w:lvlJc w:val="left"/>
      <w:pPr>
        <w:ind w:left="3676" w:hanging="360"/>
      </w:pPr>
      <w:rPr>
        <w:rFonts w:ascii="Wingdings" w:hAnsi="Wingdings" w:hint="default"/>
      </w:rPr>
    </w:lvl>
    <w:lvl w:ilvl="6" w:tplc="B0B6DA6E" w:tentative="1">
      <w:start w:val="1"/>
      <w:numFmt w:val="bullet"/>
      <w:lvlText w:val=""/>
      <w:lvlJc w:val="left"/>
      <w:pPr>
        <w:ind w:left="4396" w:hanging="360"/>
      </w:pPr>
      <w:rPr>
        <w:rFonts w:ascii="Symbol" w:hAnsi="Symbol" w:hint="default"/>
      </w:rPr>
    </w:lvl>
    <w:lvl w:ilvl="7" w:tplc="559CD090" w:tentative="1">
      <w:start w:val="1"/>
      <w:numFmt w:val="bullet"/>
      <w:lvlText w:val="o"/>
      <w:lvlJc w:val="left"/>
      <w:pPr>
        <w:ind w:left="5116" w:hanging="360"/>
      </w:pPr>
      <w:rPr>
        <w:rFonts w:ascii="Courier New" w:hAnsi="Courier New" w:cs="Courier New" w:hint="default"/>
      </w:rPr>
    </w:lvl>
    <w:lvl w:ilvl="8" w:tplc="C3DC42B4" w:tentative="1">
      <w:start w:val="1"/>
      <w:numFmt w:val="bullet"/>
      <w:lvlText w:val=""/>
      <w:lvlJc w:val="left"/>
      <w:pPr>
        <w:ind w:left="5836" w:hanging="360"/>
      </w:pPr>
      <w:rPr>
        <w:rFonts w:ascii="Wingdings" w:hAnsi="Wingdings" w:hint="default"/>
      </w:rPr>
    </w:lvl>
  </w:abstractNum>
  <w:abstractNum w:abstractNumId="13" w15:restartNumberingAfterBreak="0">
    <w:nsid w:val="56CB5FDB"/>
    <w:multiLevelType w:val="hybridMultilevel"/>
    <w:tmpl w:val="BF78F4C8"/>
    <w:lvl w:ilvl="0" w:tplc="72C691E4">
      <w:start w:val="1"/>
      <w:numFmt w:val="decimal"/>
      <w:lvlText w:val="%1."/>
      <w:lvlJc w:val="left"/>
      <w:pPr>
        <w:ind w:left="720" w:hanging="360"/>
      </w:pPr>
      <w:rPr>
        <w:rFonts w:hint="default"/>
      </w:rPr>
    </w:lvl>
    <w:lvl w:ilvl="1" w:tplc="4CF01FB8" w:tentative="1">
      <w:start w:val="1"/>
      <w:numFmt w:val="lowerLetter"/>
      <w:lvlText w:val="%2."/>
      <w:lvlJc w:val="left"/>
      <w:pPr>
        <w:ind w:left="1440" w:hanging="360"/>
      </w:pPr>
    </w:lvl>
    <w:lvl w:ilvl="2" w:tplc="338E375E" w:tentative="1">
      <w:start w:val="1"/>
      <w:numFmt w:val="lowerRoman"/>
      <w:lvlText w:val="%3."/>
      <w:lvlJc w:val="right"/>
      <w:pPr>
        <w:ind w:left="2160" w:hanging="180"/>
      </w:pPr>
    </w:lvl>
    <w:lvl w:ilvl="3" w:tplc="67F80272" w:tentative="1">
      <w:start w:val="1"/>
      <w:numFmt w:val="decimal"/>
      <w:lvlText w:val="%4."/>
      <w:lvlJc w:val="left"/>
      <w:pPr>
        <w:ind w:left="2880" w:hanging="360"/>
      </w:pPr>
    </w:lvl>
    <w:lvl w:ilvl="4" w:tplc="2452D1B8" w:tentative="1">
      <w:start w:val="1"/>
      <w:numFmt w:val="lowerLetter"/>
      <w:lvlText w:val="%5."/>
      <w:lvlJc w:val="left"/>
      <w:pPr>
        <w:ind w:left="3600" w:hanging="360"/>
      </w:pPr>
    </w:lvl>
    <w:lvl w:ilvl="5" w:tplc="F8DE05DA" w:tentative="1">
      <w:start w:val="1"/>
      <w:numFmt w:val="lowerRoman"/>
      <w:lvlText w:val="%6."/>
      <w:lvlJc w:val="right"/>
      <w:pPr>
        <w:ind w:left="4320" w:hanging="180"/>
      </w:pPr>
    </w:lvl>
    <w:lvl w:ilvl="6" w:tplc="D59C395E" w:tentative="1">
      <w:start w:val="1"/>
      <w:numFmt w:val="decimal"/>
      <w:lvlText w:val="%7."/>
      <w:lvlJc w:val="left"/>
      <w:pPr>
        <w:ind w:left="5040" w:hanging="360"/>
      </w:pPr>
    </w:lvl>
    <w:lvl w:ilvl="7" w:tplc="323A4C34" w:tentative="1">
      <w:start w:val="1"/>
      <w:numFmt w:val="lowerLetter"/>
      <w:lvlText w:val="%8."/>
      <w:lvlJc w:val="left"/>
      <w:pPr>
        <w:ind w:left="5760" w:hanging="360"/>
      </w:pPr>
    </w:lvl>
    <w:lvl w:ilvl="8" w:tplc="FE6E7894" w:tentative="1">
      <w:start w:val="1"/>
      <w:numFmt w:val="lowerRoman"/>
      <w:lvlText w:val="%9."/>
      <w:lvlJc w:val="right"/>
      <w:pPr>
        <w:ind w:left="6480" w:hanging="180"/>
      </w:pPr>
    </w:lvl>
  </w:abstractNum>
  <w:abstractNum w:abstractNumId="14" w15:restartNumberingAfterBreak="0">
    <w:nsid w:val="58267060"/>
    <w:multiLevelType w:val="hybridMultilevel"/>
    <w:tmpl w:val="7C6246D8"/>
    <w:lvl w:ilvl="0" w:tplc="B838CEE2">
      <w:start w:val="1"/>
      <w:numFmt w:val="lowerLetter"/>
      <w:lvlText w:val="%1."/>
      <w:lvlJc w:val="left"/>
      <w:pPr>
        <w:ind w:left="720" w:hanging="360"/>
      </w:pPr>
      <w:rPr>
        <w:rFonts w:hint="default"/>
      </w:rPr>
    </w:lvl>
    <w:lvl w:ilvl="1" w:tplc="53706A5E" w:tentative="1">
      <w:start w:val="1"/>
      <w:numFmt w:val="lowerLetter"/>
      <w:lvlText w:val="%2."/>
      <w:lvlJc w:val="left"/>
      <w:pPr>
        <w:ind w:left="1440" w:hanging="360"/>
      </w:pPr>
    </w:lvl>
    <w:lvl w:ilvl="2" w:tplc="0122AFC4" w:tentative="1">
      <w:start w:val="1"/>
      <w:numFmt w:val="lowerRoman"/>
      <w:lvlText w:val="%3."/>
      <w:lvlJc w:val="right"/>
      <w:pPr>
        <w:ind w:left="2160" w:hanging="180"/>
      </w:pPr>
    </w:lvl>
    <w:lvl w:ilvl="3" w:tplc="A3AEDD5E" w:tentative="1">
      <w:start w:val="1"/>
      <w:numFmt w:val="decimal"/>
      <w:lvlText w:val="%4."/>
      <w:lvlJc w:val="left"/>
      <w:pPr>
        <w:ind w:left="2880" w:hanging="360"/>
      </w:pPr>
    </w:lvl>
    <w:lvl w:ilvl="4" w:tplc="DA00DA18" w:tentative="1">
      <w:start w:val="1"/>
      <w:numFmt w:val="lowerLetter"/>
      <w:lvlText w:val="%5."/>
      <w:lvlJc w:val="left"/>
      <w:pPr>
        <w:ind w:left="3600" w:hanging="360"/>
      </w:pPr>
    </w:lvl>
    <w:lvl w:ilvl="5" w:tplc="80862A1E" w:tentative="1">
      <w:start w:val="1"/>
      <w:numFmt w:val="lowerRoman"/>
      <w:lvlText w:val="%6."/>
      <w:lvlJc w:val="right"/>
      <w:pPr>
        <w:ind w:left="4320" w:hanging="180"/>
      </w:pPr>
    </w:lvl>
    <w:lvl w:ilvl="6" w:tplc="11C86A4C" w:tentative="1">
      <w:start w:val="1"/>
      <w:numFmt w:val="decimal"/>
      <w:lvlText w:val="%7."/>
      <w:lvlJc w:val="left"/>
      <w:pPr>
        <w:ind w:left="5040" w:hanging="360"/>
      </w:pPr>
    </w:lvl>
    <w:lvl w:ilvl="7" w:tplc="5152195A" w:tentative="1">
      <w:start w:val="1"/>
      <w:numFmt w:val="lowerLetter"/>
      <w:lvlText w:val="%8."/>
      <w:lvlJc w:val="left"/>
      <w:pPr>
        <w:ind w:left="5760" w:hanging="360"/>
      </w:pPr>
    </w:lvl>
    <w:lvl w:ilvl="8" w:tplc="FE164E82" w:tentative="1">
      <w:start w:val="1"/>
      <w:numFmt w:val="lowerRoman"/>
      <w:lvlText w:val="%9."/>
      <w:lvlJc w:val="right"/>
      <w:pPr>
        <w:ind w:left="6480" w:hanging="180"/>
      </w:pPr>
    </w:lvl>
  </w:abstractNum>
  <w:abstractNum w:abstractNumId="15" w15:restartNumberingAfterBreak="0">
    <w:nsid w:val="5AA0646F"/>
    <w:multiLevelType w:val="hybridMultilevel"/>
    <w:tmpl w:val="40F42850"/>
    <w:lvl w:ilvl="0" w:tplc="73B2D32A">
      <w:start w:val="1"/>
      <w:numFmt w:val="decimal"/>
      <w:lvlText w:val="%1."/>
      <w:lvlJc w:val="left"/>
      <w:pPr>
        <w:ind w:left="76" w:hanging="360"/>
      </w:pPr>
      <w:rPr>
        <w:rFonts w:hint="default"/>
      </w:rPr>
    </w:lvl>
    <w:lvl w:ilvl="1" w:tplc="9912DFB0" w:tentative="1">
      <w:start w:val="1"/>
      <w:numFmt w:val="lowerLetter"/>
      <w:lvlText w:val="%2."/>
      <w:lvlJc w:val="left"/>
      <w:pPr>
        <w:ind w:left="796" w:hanging="360"/>
      </w:pPr>
    </w:lvl>
    <w:lvl w:ilvl="2" w:tplc="0070024A" w:tentative="1">
      <w:start w:val="1"/>
      <w:numFmt w:val="lowerRoman"/>
      <w:lvlText w:val="%3."/>
      <w:lvlJc w:val="right"/>
      <w:pPr>
        <w:ind w:left="1516" w:hanging="180"/>
      </w:pPr>
    </w:lvl>
    <w:lvl w:ilvl="3" w:tplc="35E879A0" w:tentative="1">
      <w:start w:val="1"/>
      <w:numFmt w:val="decimal"/>
      <w:lvlText w:val="%4."/>
      <w:lvlJc w:val="left"/>
      <w:pPr>
        <w:ind w:left="2236" w:hanging="360"/>
      </w:pPr>
    </w:lvl>
    <w:lvl w:ilvl="4" w:tplc="77009954" w:tentative="1">
      <w:start w:val="1"/>
      <w:numFmt w:val="lowerLetter"/>
      <w:lvlText w:val="%5."/>
      <w:lvlJc w:val="left"/>
      <w:pPr>
        <w:ind w:left="2956" w:hanging="360"/>
      </w:pPr>
    </w:lvl>
    <w:lvl w:ilvl="5" w:tplc="DB9476C4" w:tentative="1">
      <w:start w:val="1"/>
      <w:numFmt w:val="lowerRoman"/>
      <w:lvlText w:val="%6."/>
      <w:lvlJc w:val="right"/>
      <w:pPr>
        <w:ind w:left="3676" w:hanging="180"/>
      </w:pPr>
    </w:lvl>
    <w:lvl w:ilvl="6" w:tplc="AD702A5E" w:tentative="1">
      <w:start w:val="1"/>
      <w:numFmt w:val="decimal"/>
      <w:lvlText w:val="%7."/>
      <w:lvlJc w:val="left"/>
      <w:pPr>
        <w:ind w:left="4396" w:hanging="360"/>
      </w:pPr>
    </w:lvl>
    <w:lvl w:ilvl="7" w:tplc="D14CE376" w:tentative="1">
      <w:start w:val="1"/>
      <w:numFmt w:val="lowerLetter"/>
      <w:lvlText w:val="%8."/>
      <w:lvlJc w:val="left"/>
      <w:pPr>
        <w:ind w:left="5116" w:hanging="360"/>
      </w:pPr>
    </w:lvl>
    <w:lvl w:ilvl="8" w:tplc="AB5459CA" w:tentative="1">
      <w:start w:val="1"/>
      <w:numFmt w:val="lowerRoman"/>
      <w:lvlText w:val="%9."/>
      <w:lvlJc w:val="right"/>
      <w:pPr>
        <w:ind w:left="5836" w:hanging="180"/>
      </w:pPr>
    </w:lvl>
  </w:abstractNum>
  <w:abstractNum w:abstractNumId="16" w15:restartNumberingAfterBreak="0">
    <w:nsid w:val="5CFC0CC8"/>
    <w:multiLevelType w:val="hybridMultilevel"/>
    <w:tmpl w:val="A7481B12"/>
    <w:lvl w:ilvl="0" w:tplc="7062CC70">
      <w:start w:val="1"/>
      <w:numFmt w:val="lowerRoman"/>
      <w:lvlText w:val="%1."/>
      <w:lvlJc w:val="left"/>
      <w:pPr>
        <w:ind w:left="436" w:hanging="720"/>
      </w:pPr>
      <w:rPr>
        <w:rFonts w:hint="default"/>
      </w:rPr>
    </w:lvl>
    <w:lvl w:ilvl="1" w:tplc="74CE739A" w:tentative="1">
      <w:start w:val="1"/>
      <w:numFmt w:val="lowerLetter"/>
      <w:lvlText w:val="%2."/>
      <w:lvlJc w:val="left"/>
      <w:pPr>
        <w:ind w:left="796" w:hanging="360"/>
      </w:pPr>
    </w:lvl>
    <w:lvl w:ilvl="2" w:tplc="376A3A0A" w:tentative="1">
      <w:start w:val="1"/>
      <w:numFmt w:val="lowerRoman"/>
      <w:lvlText w:val="%3."/>
      <w:lvlJc w:val="right"/>
      <w:pPr>
        <w:ind w:left="1516" w:hanging="180"/>
      </w:pPr>
    </w:lvl>
    <w:lvl w:ilvl="3" w:tplc="DBB40AA4" w:tentative="1">
      <w:start w:val="1"/>
      <w:numFmt w:val="decimal"/>
      <w:lvlText w:val="%4."/>
      <w:lvlJc w:val="left"/>
      <w:pPr>
        <w:ind w:left="2236" w:hanging="360"/>
      </w:pPr>
    </w:lvl>
    <w:lvl w:ilvl="4" w:tplc="AF3E8BD4" w:tentative="1">
      <w:start w:val="1"/>
      <w:numFmt w:val="lowerLetter"/>
      <w:lvlText w:val="%5."/>
      <w:lvlJc w:val="left"/>
      <w:pPr>
        <w:ind w:left="2956" w:hanging="360"/>
      </w:pPr>
    </w:lvl>
    <w:lvl w:ilvl="5" w:tplc="B3C051AA" w:tentative="1">
      <w:start w:val="1"/>
      <w:numFmt w:val="lowerRoman"/>
      <w:lvlText w:val="%6."/>
      <w:lvlJc w:val="right"/>
      <w:pPr>
        <w:ind w:left="3676" w:hanging="180"/>
      </w:pPr>
    </w:lvl>
    <w:lvl w:ilvl="6" w:tplc="76CC0F9C" w:tentative="1">
      <w:start w:val="1"/>
      <w:numFmt w:val="decimal"/>
      <w:lvlText w:val="%7."/>
      <w:lvlJc w:val="left"/>
      <w:pPr>
        <w:ind w:left="4396" w:hanging="360"/>
      </w:pPr>
    </w:lvl>
    <w:lvl w:ilvl="7" w:tplc="23609D62" w:tentative="1">
      <w:start w:val="1"/>
      <w:numFmt w:val="lowerLetter"/>
      <w:lvlText w:val="%8."/>
      <w:lvlJc w:val="left"/>
      <w:pPr>
        <w:ind w:left="5116" w:hanging="360"/>
      </w:pPr>
    </w:lvl>
    <w:lvl w:ilvl="8" w:tplc="51463C10" w:tentative="1">
      <w:start w:val="1"/>
      <w:numFmt w:val="lowerRoman"/>
      <w:lvlText w:val="%9."/>
      <w:lvlJc w:val="right"/>
      <w:pPr>
        <w:ind w:left="5836" w:hanging="180"/>
      </w:pPr>
    </w:lvl>
  </w:abstractNum>
  <w:abstractNum w:abstractNumId="17" w15:restartNumberingAfterBreak="0">
    <w:nsid w:val="5F242BB8"/>
    <w:multiLevelType w:val="multilevel"/>
    <w:tmpl w:val="BE4E4A56"/>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8" w15:restartNumberingAfterBreak="0">
    <w:nsid w:val="6AAA4B8D"/>
    <w:multiLevelType w:val="multilevel"/>
    <w:tmpl w:val="2934F610"/>
    <w:lvl w:ilvl="0">
      <w:start w:val="1"/>
      <w:numFmt w:val="decimal"/>
      <w:lvlText w:val="%1"/>
      <w:lvlJc w:val="left"/>
      <w:pPr>
        <w:ind w:left="1005" w:hanging="1005"/>
      </w:pPr>
      <w:rPr>
        <w:rFonts w:hint="default"/>
      </w:rPr>
    </w:lvl>
    <w:lvl w:ilvl="1">
      <w:start w:val="1"/>
      <w:numFmt w:val="decimal"/>
      <w:lvlText w:val="%1.%2"/>
      <w:lvlJc w:val="left"/>
      <w:pPr>
        <w:ind w:left="721" w:hanging="1005"/>
      </w:pPr>
      <w:rPr>
        <w:rFonts w:hint="default"/>
      </w:rPr>
    </w:lvl>
    <w:lvl w:ilvl="2">
      <w:start w:val="1"/>
      <w:numFmt w:val="decimal"/>
      <w:lvlText w:val="%1.%2.%3"/>
      <w:lvlJc w:val="left"/>
      <w:pPr>
        <w:ind w:left="437" w:hanging="1005"/>
      </w:pPr>
      <w:rPr>
        <w:rFonts w:hint="default"/>
      </w:rPr>
    </w:lvl>
    <w:lvl w:ilvl="3">
      <w:start w:val="1"/>
      <w:numFmt w:val="decimal"/>
      <w:lvlText w:val="%1.%2.%3.%4"/>
      <w:lvlJc w:val="left"/>
      <w:pPr>
        <w:ind w:left="153" w:hanging="1005"/>
      </w:pPr>
      <w:rPr>
        <w:rFonts w:hint="default"/>
      </w:rPr>
    </w:lvl>
    <w:lvl w:ilvl="4">
      <w:start w:val="1"/>
      <w:numFmt w:val="decimal"/>
      <w:lvlText w:val="%1.%2.%3.%4.%5"/>
      <w:lvlJc w:val="left"/>
      <w:pPr>
        <w:ind w:left="-56" w:hanging="1080"/>
      </w:pPr>
      <w:rPr>
        <w:rFonts w:hint="default"/>
      </w:rPr>
    </w:lvl>
    <w:lvl w:ilvl="5">
      <w:start w:val="1"/>
      <w:numFmt w:val="decimal"/>
      <w:lvlText w:val="%1.%2.%3.%4.%5.%6"/>
      <w:lvlJc w:val="left"/>
      <w:pPr>
        <w:ind w:left="-340" w:hanging="1080"/>
      </w:pPr>
      <w:rPr>
        <w:rFonts w:hint="default"/>
      </w:rPr>
    </w:lvl>
    <w:lvl w:ilvl="6">
      <w:start w:val="1"/>
      <w:numFmt w:val="decimal"/>
      <w:lvlText w:val="%1.%2.%3.%4.%5.%6.%7"/>
      <w:lvlJc w:val="left"/>
      <w:pPr>
        <w:ind w:left="-264" w:hanging="1440"/>
      </w:pPr>
      <w:rPr>
        <w:rFonts w:hint="default"/>
      </w:rPr>
    </w:lvl>
    <w:lvl w:ilvl="7">
      <w:start w:val="1"/>
      <w:numFmt w:val="decimal"/>
      <w:lvlText w:val="%1.%2.%3.%4.%5.%6.%7.%8"/>
      <w:lvlJc w:val="left"/>
      <w:pPr>
        <w:ind w:left="-548" w:hanging="1440"/>
      </w:pPr>
      <w:rPr>
        <w:rFonts w:hint="default"/>
      </w:rPr>
    </w:lvl>
    <w:lvl w:ilvl="8">
      <w:start w:val="1"/>
      <w:numFmt w:val="decimal"/>
      <w:lvlText w:val="%1.%2.%3.%4.%5.%6.%7.%8.%9"/>
      <w:lvlJc w:val="left"/>
      <w:pPr>
        <w:ind w:left="-472" w:hanging="1800"/>
      </w:pPr>
      <w:rPr>
        <w:rFonts w:hint="default"/>
      </w:rPr>
    </w:lvl>
  </w:abstractNum>
  <w:abstractNum w:abstractNumId="19" w15:restartNumberingAfterBreak="0">
    <w:nsid w:val="6DC03C25"/>
    <w:multiLevelType w:val="multilevel"/>
    <w:tmpl w:val="5448D530"/>
    <w:lvl w:ilvl="0">
      <w:start w:val="1"/>
      <w:numFmt w:val="decimal"/>
      <w:lvlText w:val="%1"/>
      <w:lvlJc w:val="left"/>
      <w:pPr>
        <w:ind w:left="375" w:hanging="375"/>
      </w:pPr>
      <w:rPr>
        <w:rFonts w:hint="default"/>
      </w:rPr>
    </w:lvl>
    <w:lvl w:ilvl="1">
      <w:start w:val="5"/>
      <w:numFmt w:val="decimal"/>
      <w:lvlText w:val="%1.%2"/>
      <w:lvlJc w:val="left"/>
      <w:pPr>
        <w:ind w:left="801" w:hanging="375"/>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2358" w:hanging="108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570" w:hanging="144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782" w:hanging="1800"/>
      </w:pPr>
      <w:rPr>
        <w:rFonts w:hint="default"/>
      </w:rPr>
    </w:lvl>
    <w:lvl w:ilvl="8">
      <w:start w:val="1"/>
      <w:numFmt w:val="decimal"/>
      <w:lvlText w:val="%1.%2.%3.%4.%5.%6.%7.%8.%9"/>
      <w:lvlJc w:val="left"/>
      <w:pPr>
        <w:ind w:left="5568" w:hanging="2160"/>
      </w:pPr>
      <w:rPr>
        <w:rFonts w:hint="default"/>
      </w:rPr>
    </w:lvl>
  </w:abstractNum>
  <w:abstractNum w:abstractNumId="20" w15:restartNumberingAfterBreak="0">
    <w:nsid w:val="748B4830"/>
    <w:multiLevelType w:val="multilevel"/>
    <w:tmpl w:val="5F88455C"/>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21" w15:restartNumberingAfterBreak="0">
    <w:nsid w:val="765E4B8D"/>
    <w:multiLevelType w:val="hybridMultilevel"/>
    <w:tmpl w:val="79E235E6"/>
    <w:lvl w:ilvl="0" w:tplc="3816EC38">
      <w:start w:val="1"/>
      <w:numFmt w:val="decimal"/>
      <w:lvlText w:val="%1."/>
      <w:lvlJc w:val="left"/>
      <w:pPr>
        <w:ind w:left="76" w:hanging="360"/>
      </w:pPr>
      <w:rPr>
        <w:rFonts w:hint="default"/>
      </w:rPr>
    </w:lvl>
    <w:lvl w:ilvl="1" w:tplc="A2DA2B4A" w:tentative="1">
      <w:start w:val="1"/>
      <w:numFmt w:val="lowerLetter"/>
      <w:lvlText w:val="%2."/>
      <w:lvlJc w:val="left"/>
      <w:pPr>
        <w:ind w:left="796" w:hanging="360"/>
      </w:pPr>
    </w:lvl>
    <w:lvl w:ilvl="2" w:tplc="2DEE5EE2" w:tentative="1">
      <w:start w:val="1"/>
      <w:numFmt w:val="lowerRoman"/>
      <w:lvlText w:val="%3."/>
      <w:lvlJc w:val="right"/>
      <w:pPr>
        <w:ind w:left="1516" w:hanging="180"/>
      </w:pPr>
    </w:lvl>
    <w:lvl w:ilvl="3" w:tplc="7568BC38" w:tentative="1">
      <w:start w:val="1"/>
      <w:numFmt w:val="decimal"/>
      <w:lvlText w:val="%4."/>
      <w:lvlJc w:val="left"/>
      <w:pPr>
        <w:ind w:left="2236" w:hanging="360"/>
      </w:pPr>
    </w:lvl>
    <w:lvl w:ilvl="4" w:tplc="51220C48" w:tentative="1">
      <w:start w:val="1"/>
      <w:numFmt w:val="lowerLetter"/>
      <w:lvlText w:val="%5."/>
      <w:lvlJc w:val="left"/>
      <w:pPr>
        <w:ind w:left="2956" w:hanging="360"/>
      </w:pPr>
    </w:lvl>
    <w:lvl w:ilvl="5" w:tplc="6DB65454" w:tentative="1">
      <w:start w:val="1"/>
      <w:numFmt w:val="lowerRoman"/>
      <w:lvlText w:val="%6."/>
      <w:lvlJc w:val="right"/>
      <w:pPr>
        <w:ind w:left="3676" w:hanging="180"/>
      </w:pPr>
    </w:lvl>
    <w:lvl w:ilvl="6" w:tplc="85E6643A" w:tentative="1">
      <w:start w:val="1"/>
      <w:numFmt w:val="decimal"/>
      <w:lvlText w:val="%7."/>
      <w:lvlJc w:val="left"/>
      <w:pPr>
        <w:ind w:left="4396" w:hanging="360"/>
      </w:pPr>
    </w:lvl>
    <w:lvl w:ilvl="7" w:tplc="9488B69A" w:tentative="1">
      <w:start w:val="1"/>
      <w:numFmt w:val="lowerLetter"/>
      <w:lvlText w:val="%8."/>
      <w:lvlJc w:val="left"/>
      <w:pPr>
        <w:ind w:left="5116" w:hanging="360"/>
      </w:pPr>
    </w:lvl>
    <w:lvl w:ilvl="8" w:tplc="DB70D3B8" w:tentative="1">
      <w:start w:val="1"/>
      <w:numFmt w:val="lowerRoman"/>
      <w:lvlText w:val="%9."/>
      <w:lvlJc w:val="right"/>
      <w:pPr>
        <w:ind w:left="5836" w:hanging="180"/>
      </w:pPr>
    </w:lvl>
  </w:abstractNum>
  <w:abstractNum w:abstractNumId="22" w15:restartNumberingAfterBreak="0">
    <w:nsid w:val="77751A4F"/>
    <w:multiLevelType w:val="hybridMultilevel"/>
    <w:tmpl w:val="C66A7004"/>
    <w:lvl w:ilvl="0" w:tplc="C8864036">
      <w:start w:val="1"/>
      <w:numFmt w:val="decimal"/>
      <w:lvlText w:val="%1."/>
      <w:lvlJc w:val="left"/>
      <w:pPr>
        <w:ind w:left="76" w:hanging="360"/>
      </w:pPr>
      <w:rPr>
        <w:rFonts w:hint="default"/>
        <w:sz w:val="24"/>
      </w:rPr>
    </w:lvl>
    <w:lvl w:ilvl="1" w:tplc="BB0A1818" w:tentative="1">
      <w:start w:val="1"/>
      <w:numFmt w:val="lowerLetter"/>
      <w:lvlText w:val="%2."/>
      <w:lvlJc w:val="left"/>
      <w:pPr>
        <w:ind w:left="796" w:hanging="360"/>
      </w:pPr>
    </w:lvl>
    <w:lvl w:ilvl="2" w:tplc="A50AEAB6" w:tentative="1">
      <w:start w:val="1"/>
      <w:numFmt w:val="lowerRoman"/>
      <w:lvlText w:val="%3."/>
      <w:lvlJc w:val="right"/>
      <w:pPr>
        <w:ind w:left="1516" w:hanging="180"/>
      </w:pPr>
    </w:lvl>
    <w:lvl w:ilvl="3" w:tplc="F5CA05A2" w:tentative="1">
      <w:start w:val="1"/>
      <w:numFmt w:val="decimal"/>
      <w:lvlText w:val="%4."/>
      <w:lvlJc w:val="left"/>
      <w:pPr>
        <w:ind w:left="2236" w:hanging="360"/>
      </w:pPr>
    </w:lvl>
    <w:lvl w:ilvl="4" w:tplc="77B4D038" w:tentative="1">
      <w:start w:val="1"/>
      <w:numFmt w:val="lowerLetter"/>
      <w:lvlText w:val="%5."/>
      <w:lvlJc w:val="left"/>
      <w:pPr>
        <w:ind w:left="2956" w:hanging="360"/>
      </w:pPr>
    </w:lvl>
    <w:lvl w:ilvl="5" w:tplc="A59AA450" w:tentative="1">
      <w:start w:val="1"/>
      <w:numFmt w:val="lowerRoman"/>
      <w:lvlText w:val="%6."/>
      <w:lvlJc w:val="right"/>
      <w:pPr>
        <w:ind w:left="3676" w:hanging="180"/>
      </w:pPr>
    </w:lvl>
    <w:lvl w:ilvl="6" w:tplc="162847BA" w:tentative="1">
      <w:start w:val="1"/>
      <w:numFmt w:val="decimal"/>
      <w:lvlText w:val="%7."/>
      <w:lvlJc w:val="left"/>
      <w:pPr>
        <w:ind w:left="4396" w:hanging="360"/>
      </w:pPr>
    </w:lvl>
    <w:lvl w:ilvl="7" w:tplc="18443F66" w:tentative="1">
      <w:start w:val="1"/>
      <w:numFmt w:val="lowerLetter"/>
      <w:lvlText w:val="%8."/>
      <w:lvlJc w:val="left"/>
      <w:pPr>
        <w:ind w:left="5116" w:hanging="360"/>
      </w:pPr>
    </w:lvl>
    <w:lvl w:ilvl="8" w:tplc="8E083A56" w:tentative="1">
      <w:start w:val="1"/>
      <w:numFmt w:val="lowerRoman"/>
      <w:lvlText w:val="%9."/>
      <w:lvlJc w:val="right"/>
      <w:pPr>
        <w:ind w:left="5836" w:hanging="180"/>
      </w:pPr>
    </w:lvl>
  </w:abstractNum>
  <w:abstractNum w:abstractNumId="23" w15:restartNumberingAfterBreak="0">
    <w:nsid w:val="799F139B"/>
    <w:multiLevelType w:val="multilevel"/>
    <w:tmpl w:val="40E2B06E"/>
    <w:lvl w:ilvl="0">
      <w:start w:val="1"/>
      <w:numFmt w:val="decimal"/>
      <w:lvlText w:val="%1."/>
      <w:lvlJc w:val="left"/>
      <w:pPr>
        <w:ind w:left="76" w:hanging="360"/>
      </w:pPr>
      <w:rPr>
        <w:rFonts w:hint="default"/>
      </w:rPr>
    </w:lvl>
    <w:lvl w:ilvl="1">
      <w:start w:val="1"/>
      <w:numFmt w:val="decimal"/>
      <w:isLgl/>
      <w:lvlText w:val="%1.%2"/>
      <w:lvlJc w:val="left"/>
      <w:pPr>
        <w:ind w:left="181" w:hanging="465"/>
      </w:pPr>
      <w:rPr>
        <w:rFonts w:hint="default"/>
      </w:rPr>
    </w:lvl>
    <w:lvl w:ilvl="2">
      <w:start w:val="1"/>
      <w:numFmt w:val="decimal"/>
      <w:isLgl/>
      <w:lvlText w:val="%1.%2.%3"/>
      <w:lvlJc w:val="left"/>
      <w:pPr>
        <w:ind w:left="436" w:hanging="720"/>
      </w:pPr>
      <w:rPr>
        <w:rFonts w:hint="default"/>
      </w:rPr>
    </w:lvl>
    <w:lvl w:ilvl="3">
      <w:start w:val="1"/>
      <w:numFmt w:val="decimal"/>
      <w:isLgl/>
      <w:lvlText w:val="%1.%2.%3.%4"/>
      <w:lvlJc w:val="left"/>
      <w:pPr>
        <w:ind w:left="796" w:hanging="1080"/>
      </w:pPr>
      <w:rPr>
        <w:rFonts w:hint="default"/>
      </w:rPr>
    </w:lvl>
    <w:lvl w:ilvl="4">
      <w:start w:val="1"/>
      <w:numFmt w:val="decimal"/>
      <w:isLgl/>
      <w:lvlText w:val="%1.%2.%3.%4.%5"/>
      <w:lvlJc w:val="left"/>
      <w:pPr>
        <w:ind w:left="796" w:hanging="1080"/>
      </w:pPr>
      <w:rPr>
        <w:rFonts w:hint="default"/>
      </w:rPr>
    </w:lvl>
    <w:lvl w:ilvl="5">
      <w:start w:val="1"/>
      <w:numFmt w:val="decimal"/>
      <w:isLgl/>
      <w:lvlText w:val="%1.%2.%3.%4.%5.%6"/>
      <w:lvlJc w:val="left"/>
      <w:pPr>
        <w:ind w:left="1156" w:hanging="1440"/>
      </w:pPr>
      <w:rPr>
        <w:rFonts w:hint="default"/>
      </w:rPr>
    </w:lvl>
    <w:lvl w:ilvl="6">
      <w:start w:val="1"/>
      <w:numFmt w:val="decimal"/>
      <w:isLgl/>
      <w:lvlText w:val="%1.%2.%3.%4.%5.%6.%7"/>
      <w:lvlJc w:val="left"/>
      <w:pPr>
        <w:ind w:left="1156" w:hanging="1440"/>
      </w:pPr>
      <w:rPr>
        <w:rFonts w:hint="default"/>
      </w:rPr>
    </w:lvl>
    <w:lvl w:ilvl="7">
      <w:start w:val="1"/>
      <w:numFmt w:val="decimal"/>
      <w:isLgl/>
      <w:lvlText w:val="%1.%2.%3.%4.%5.%6.%7.%8"/>
      <w:lvlJc w:val="left"/>
      <w:pPr>
        <w:ind w:left="1516" w:hanging="1800"/>
      </w:pPr>
      <w:rPr>
        <w:rFonts w:hint="default"/>
      </w:rPr>
    </w:lvl>
    <w:lvl w:ilvl="8">
      <w:start w:val="1"/>
      <w:numFmt w:val="decimal"/>
      <w:isLgl/>
      <w:lvlText w:val="%1.%2.%3.%4.%5.%6.%7.%8.%9"/>
      <w:lvlJc w:val="left"/>
      <w:pPr>
        <w:ind w:left="1516" w:hanging="1800"/>
      </w:pPr>
      <w:rPr>
        <w:rFonts w:hint="default"/>
      </w:rPr>
    </w:lvl>
  </w:abstractNum>
  <w:num w:numId="1" w16cid:durableId="1636177791">
    <w:abstractNumId w:val="21"/>
  </w:num>
  <w:num w:numId="2" w16cid:durableId="1059935007">
    <w:abstractNumId w:val="11"/>
  </w:num>
  <w:num w:numId="3" w16cid:durableId="1174804704">
    <w:abstractNumId w:val="15"/>
  </w:num>
  <w:num w:numId="4" w16cid:durableId="1792935103">
    <w:abstractNumId w:val="0"/>
  </w:num>
  <w:num w:numId="5" w16cid:durableId="211772422">
    <w:abstractNumId w:val="3"/>
  </w:num>
  <w:num w:numId="6" w16cid:durableId="1816920181">
    <w:abstractNumId w:val="18"/>
  </w:num>
  <w:num w:numId="7" w16cid:durableId="670983689">
    <w:abstractNumId w:val="23"/>
  </w:num>
  <w:num w:numId="8" w16cid:durableId="1166283503">
    <w:abstractNumId w:val="2"/>
  </w:num>
  <w:num w:numId="9" w16cid:durableId="1397897221">
    <w:abstractNumId w:val="10"/>
  </w:num>
  <w:num w:numId="10" w16cid:durableId="497697417">
    <w:abstractNumId w:val="8"/>
  </w:num>
  <w:num w:numId="11" w16cid:durableId="234514237">
    <w:abstractNumId w:val="22"/>
  </w:num>
  <w:num w:numId="12" w16cid:durableId="786583073">
    <w:abstractNumId w:val="12"/>
  </w:num>
  <w:num w:numId="13" w16cid:durableId="560143161">
    <w:abstractNumId w:val="16"/>
  </w:num>
  <w:num w:numId="14" w16cid:durableId="1750231762">
    <w:abstractNumId w:val="4"/>
  </w:num>
  <w:num w:numId="15" w16cid:durableId="228030721">
    <w:abstractNumId w:val="6"/>
  </w:num>
  <w:num w:numId="16" w16cid:durableId="1518349303">
    <w:abstractNumId w:val="7"/>
  </w:num>
  <w:num w:numId="17" w16cid:durableId="1394038412">
    <w:abstractNumId w:val="5"/>
  </w:num>
  <w:num w:numId="18" w16cid:durableId="743183212">
    <w:abstractNumId w:val="14"/>
  </w:num>
  <w:num w:numId="19" w16cid:durableId="1433278793">
    <w:abstractNumId w:val="13"/>
  </w:num>
  <w:num w:numId="20" w16cid:durableId="1215266720">
    <w:abstractNumId w:val="9"/>
  </w:num>
  <w:num w:numId="21" w16cid:durableId="430667311">
    <w:abstractNumId w:val="1"/>
    <w:lvlOverride w:ilvl="0">
      <w:startOverride w:val="1"/>
    </w:lvlOverride>
  </w:num>
  <w:num w:numId="22" w16cid:durableId="120808970">
    <w:abstractNumId w:val="17"/>
    <w:lvlOverride w:ilvl="0">
      <w:startOverride w:val="25"/>
    </w:lvlOverride>
  </w:num>
  <w:num w:numId="23" w16cid:durableId="1488206598">
    <w:abstractNumId w:val="20"/>
    <w:lvlOverride w:ilvl="0">
      <w:startOverride w:val="1"/>
    </w:lvlOverride>
  </w:num>
  <w:num w:numId="24" w16cid:durableId="1082483885">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31CD"/>
    <w:rsid w:val="00001299"/>
    <w:rsid w:val="00011322"/>
    <w:rsid w:val="00015AE0"/>
    <w:rsid w:val="00015DE1"/>
    <w:rsid w:val="00016455"/>
    <w:rsid w:val="00021DE7"/>
    <w:rsid w:val="000249A1"/>
    <w:rsid w:val="00042DF1"/>
    <w:rsid w:val="00044160"/>
    <w:rsid w:val="00056B63"/>
    <w:rsid w:val="000575D5"/>
    <w:rsid w:val="0007539E"/>
    <w:rsid w:val="00093E83"/>
    <w:rsid w:val="00094D2F"/>
    <w:rsid w:val="00097E83"/>
    <w:rsid w:val="000A4B65"/>
    <w:rsid w:val="000B378E"/>
    <w:rsid w:val="000B56CA"/>
    <w:rsid w:val="000C2E0B"/>
    <w:rsid w:val="000D013B"/>
    <w:rsid w:val="000D2032"/>
    <w:rsid w:val="000D561D"/>
    <w:rsid w:val="000D722C"/>
    <w:rsid w:val="000F4890"/>
    <w:rsid w:val="000F5D1C"/>
    <w:rsid w:val="001039F0"/>
    <w:rsid w:val="00111963"/>
    <w:rsid w:val="00113964"/>
    <w:rsid w:val="00127AB3"/>
    <w:rsid w:val="0014029A"/>
    <w:rsid w:val="001411D0"/>
    <w:rsid w:val="0015367D"/>
    <w:rsid w:val="001536DB"/>
    <w:rsid w:val="00154AC4"/>
    <w:rsid w:val="0015631B"/>
    <w:rsid w:val="00164246"/>
    <w:rsid w:val="001762A4"/>
    <w:rsid w:val="00183CB4"/>
    <w:rsid w:val="00191EE6"/>
    <w:rsid w:val="00197520"/>
    <w:rsid w:val="001A0AF6"/>
    <w:rsid w:val="001A1962"/>
    <w:rsid w:val="001B4645"/>
    <w:rsid w:val="001B643B"/>
    <w:rsid w:val="001C0EE0"/>
    <w:rsid w:val="001C20A7"/>
    <w:rsid w:val="001C20C9"/>
    <w:rsid w:val="001D6E8C"/>
    <w:rsid w:val="001D7BB4"/>
    <w:rsid w:val="001E31CD"/>
    <w:rsid w:val="001F0E70"/>
    <w:rsid w:val="001F58E2"/>
    <w:rsid w:val="001F6176"/>
    <w:rsid w:val="002019F2"/>
    <w:rsid w:val="00210E9D"/>
    <w:rsid w:val="002179D7"/>
    <w:rsid w:val="00227EAE"/>
    <w:rsid w:val="00230CAE"/>
    <w:rsid w:val="00231B86"/>
    <w:rsid w:val="0024330F"/>
    <w:rsid w:val="00246AB4"/>
    <w:rsid w:val="0025034E"/>
    <w:rsid w:val="00272A10"/>
    <w:rsid w:val="00274E8D"/>
    <w:rsid w:val="002812D3"/>
    <w:rsid w:val="00290C18"/>
    <w:rsid w:val="002977CC"/>
    <w:rsid w:val="002A1BFF"/>
    <w:rsid w:val="002A78EA"/>
    <w:rsid w:val="002B6FE3"/>
    <w:rsid w:val="002D2B41"/>
    <w:rsid w:val="002D6885"/>
    <w:rsid w:val="002E4E7C"/>
    <w:rsid w:val="002F3020"/>
    <w:rsid w:val="00304B59"/>
    <w:rsid w:val="0030526D"/>
    <w:rsid w:val="003057C6"/>
    <w:rsid w:val="00320123"/>
    <w:rsid w:val="00340740"/>
    <w:rsid w:val="00343223"/>
    <w:rsid w:val="003447E7"/>
    <w:rsid w:val="00352267"/>
    <w:rsid w:val="003549DF"/>
    <w:rsid w:val="003579F7"/>
    <w:rsid w:val="00360494"/>
    <w:rsid w:val="0036109C"/>
    <w:rsid w:val="00364FD8"/>
    <w:rsid w:val="00375B71"/>
    <w:rsid w:val="00382554"/>
    <w:rsid w:val="003870EE"/>
    <w:rsid w:val="003871D4"/>
    <w:rsid w:val="00387D95"/>
    <w:rsid w:val="00390877"/>
    <w:rsid w:val="00395E8C"/>
    <w:rsid w:val="003A532A"/>
    <w:rsid w:val="003B46D7"/>
    <w:rsid w:val="003B531E"/>
    <w:rsid w:val="003E2165"/>
    <w:rsid w:val="003E696F"/>
    <w:rsid w:val="003F05D2"/>
    <w:rsid w:val="003F5C62"/>
    <w:rsid w:val="0041209D"/>
    <w:rsid w:val="00416CA4"/>
    <w:rsid w:val="00417105"/>
    <w:rsid w:val="00420B9D"/>
    <w:rsid w:val="004327E5"/>
    <w:rsid w:val="004366FC"/>
    <w:rsid w:val="00445055"/>
    <w:rsid w:val="00447942"/>
    <w:rsid w:val="004513BB"/>
    <w:rsid w:val="004734F6"/>
    <w:rsid w:val="00475189"/>
    <w:rsid w:val="00492628"/>
    <w:rsid w:val="004A06FE"/>
    <w:rsid w:val="004A288A"/>
    <w:rsid w:val="004B3365"/>
    <w:rsid w:val="004B343E"/>
    <w:rsid w:val="004C2A87"/>
    <w:rsid w:val="004E4D01"/>
    <w:rsid w:val="00501140"/>
    <w:rsid w:val="005143B4"/>
    <w:rsid w:val="00524979"/>
    <w:rsid w:val="005271C5"/>
    <w:rsid w:val="00533F05"/>
    <w:rsid w:val="0054211D"/>
    <w:rsid w:val="0055527D"/>
    <w:rsid w:val="00567DD4"/>
    <w:rsid w:val="00575FE7"/>
    <w:rsid w:val="00582F78"/>
    <w:rsid w:val="00583EFE"/>
    <w:rsid w:val="005B281C"/>
    <w:rsid w:val="005C0F67"/>
    <w:rsid w:val="005C4071"/>
    <w:rsid w:val="005D0EA1"/>
    <w:rsid w:val="005D2BBB"/>
    <w:rsid w:val="005E3859"/>
    <w:rsid w:val="005F3997"/>
    <w:rsid w:val="00600E64"/>
    <w:rsid w:val="006058BB"/>
    <w:rsid w:val="006101DA"/>
    <w:rsid w:val="006118DE"/>
    <w:rsid w:val="006175DD"/>
    <w:rsid w:val="006278F4"/>
    <w:rsid w:val="00627C61"/>
    <w:rsid w:val="00653DA6"/>
    <w:rsid w:val="00662DD8"/>
    <w:rsid w:val="00665B81"/>
    <w:rsid w:val="00666D1B"/>
    <w:rsid w:val="006709A6"/>
    <w:rsid w:val="00675559"/>
    <w:rsid w:val="006904AE"/>
    <w:rsid w:val="006A0062"/>
    <w:rsid w:val="006A0D0D"/>
    <w:rsid w:val="006A69D2"/>
    <w:rsid w:val="006B30A9"/>
    <w:rsid w:val="006B7DBA"/>
    <w:rsid w:val="006C670A"/>
    <w:rsid w:val="006C7EA1"/>
    <w:rsid w:val="006D49FF"/>
    <w:rsid w:val="006D5D91"/>
    <w:rsid w:val="006E169B"/>
    <w:rsid w:val="006F0C4E"/>
    <w:rsid w:val="006F345D"/>
    <w:rsid w:val="006F37C9"/>
    <w:rsid w:val="006F3DA8"/>
    <w:rsid w:val="006F4648"/>
    <w:rsid w:val="00702CF5"/>
    <w:rsid w:val="007033F0"/>
    <w:rsid w:val="00705542"/>
    <w:rsid w:val="00712717"/>
    <w:rsid w:val="0071492B"/>
    <w:rsid w:val="00727C52"/>
    <w:rsid w:val="00732D98"/>
    <w:rsid w:val="007372E8"/>
    <w:rsid w:val="0073769E"/>
    <w:rsid w:val="007416D5"/>
    <w:rsid w:val="00761021"/>
    <w:rsid w:val="007613D9"/>
    <w:rsid w:val="007A7318"/>
    <w:rsid w:val="007B17CC"/>
    <w:rsid w:val="007C4961"/>
    <w:rsid w:val="007C5B92"/>
    <w:rsid w:val="007C666B"/>
    <w:rsid w:val="007C6F31"/>
    <w:rsid w:val="007C6FDB"/>
    <w:rsid w:val="007D1A19"/>
    <w:rsid w:val="007D46E9"/>
    <w:rsid w:val="007E7D74"/>
    <w:rsid w:val="007F6FF5"/>
    <w:rsid w:val="008067AD"/>
    <w:rsid w:val="00825EFC"/>
    <w:rsid w:val="008563DD"/>
    <w:rsid w:val="00860185"/>
    <w:rsid w:val="00867938"/>
    <w:rsid w:val="00873E56"/>
    <w:rsid w:val="00876E5E"/>
    <w:rsid w:val="0088113A"/>
    <w:rsid w:val="00882997"/>
    <w:rsid w:val="00884AB8"/>
    <w:rsid w:val="008906A4"/>
    <w:rsid w:val="00892765"/>
    <w:rsid w:val="008A00F8"/>
    <w:rsid w:val="008A27FC"/>
    <w:rsid w:val="008A7B99"/>
    <w:rsid w:val="008B4517"/>
    <w:rsid w:val="008C64B0"/>
    <w:rsid w:val="008D0AA7"/>
    <w:rsid w:val="008E38EC"/>
    <w:rsid w:val="00903EF8"/>
    <w:rsid w:val="00912468"/>
    <w:rsid w:val="00912988"/>
    <w:rsid w:val="00914D13"/>
    <w:rsid w:val="00915B65"/>
    <w:rsid w:val="00945A25"/>
    <w:rsid w:val="0095794D"/>
    <w:rsid w:val="00961B79"/>
    <w:rsid w:val="009750F3"/>
    <w:rsid w:val="009817C4"/>
    <w:rsid w:val="00990B9D"/>
    <w:rsid w:val="009927F6"/>
    <w:rsid w:val="009A047C"/>
    <w:rsid w:val="009A0B69"/>
    <w:rsid w:val="009A1FCE"/>
    <w:rsid w:val="009A3359"/>
    <w:rsid w:val="009B4928"/>
    <w:rsid w:val="009C03DA"/>
    <w:rsid w:val="009C07F3"/>
    <w:rsid w:val="009D35A5"/>
    <w:rsid w:val="009D3C06"/>
    <w:rsid w:val="009D442A"/>
    <w:rsid w:val="009E3819"/>
    <w:rsid w:val="009E4D5A"/>
    <w:rsid w:val="00A0140E"/>
    <w:rsid w:val="00A21095"/>
    <w:rsid w:val="00A307E1"/>
    <w:rsid w:val="00A3142D"/>
    <w:rsid w:val="00A31AD7"/>
    <w:rsid w:val="00A35E15"/>
    <w:rsid w:val="00A42A0A"/>
    <w:rsid w:val="00A42B51"/>
    <w:rsid w:val="00A42CEB"/>
    <w:rsid w:val="00A44865"/>
    <w:rsid w:val="00A568E7"/>
    <w:rsid w:val="00A66FD8"/>
    <w:rsid w:val="00A74621"/>
    <w:rsid w:val="00A87053"/>
    <w:rsid w:val="00AA04D4"/>
    <w:rsid w:val="00AA5ED0"/>
    <w:rsid w:val="00AB1D15"/>
    <w:rsid w:val="00AB24A3"/>
    <w:rsid w:val="00AB3296"/>
    <w:rsid w:val="00AD0C9A"/>
    <w:rsid w:val="00AD1BB5"/>
    <w:rsid w:val="00AF0D6A"/>
    <w:rsid w:val="00B12E77"/>
    <w:rsid w:val="00B17530"/>
    <w:rsid w:val="00B20F47"/>
    <w:rsid w:val="00B216E7"/>
    <w:rsid w:val="00B22127"/>
    <w:rsid w:val="00B22733"/>
    <w:rsid w:val="00B3070F"/>
    <w:rsid w:val="00B30B4F"/>
    <w:rsid w:val="00B3248C"/>
    <w:rsid w:val="00B3296F"/>
    <w:rsid w:val="00B337B3"/>
    <w:rsid w:val="00B61A2A"/>
    <w:rsid w:val="00B63A15"/>
    <w:rsid w:val="00B7511C"/>
    <w:rsid w:val="00B8079C"/>
    <w:rsid w:val="00B90B38"/>
    <w:rsid w:val="00B94984"/>
    <w:rsid w:val="00B95228"/>
    <w:rsid w:val="00B9693A"/>
    <w:rsid w:val="00B969AE"/>
    <w:rsid w:val="00BA34C8"/>
    <w:rsid w:val="00BA45DA"/>
    <w:rsid w:val="00BB67DD"/>
    <w:rsid w:val="00BC05A1"/>
    <w:rsid w:val="00BC2D16"/>
    <w:rsid w:val="00BC3856"/>
    <w:rsid w:val="00BD5C3B"/>
    <w:rsid w:val="00BD698C"/>
    <w:rsid w:val="00BE1FCE"/>
    <w:rsid w:val="00BE2879"/>
    <w:rsid w:val="00BF33C0"/>
    <w:rsid w:val="00BF4F5D"/>
    <w:rsid w:val="00C028E1"/>
    <w:rsid w:val="00C14E29"/>
    <w:rsid w:val="00C15F61"/>
    <w:rsid w:val="00C62609"/>
    <w:rsid w:val="00C671D7"/>
    <w:rsid w:val="00C70F0E"/>
    <w:rsid w:val="00C72A6F"/>
    <w:rsid w:val="00C73CB1"/>
    <w:rsid w:val="00C87409"/>
    <w:rsid w:val="00C90723"/>
    <w:rsid w:val="00C93B49"/>
    <w:rsid w:val="00CA5555"/>
    <w:rsid w:val="00CC7467"/>
    <w:rsid w:val="00CD78D9"/>
    <w:rsid w:val="00CE49BA"/>
    <w:rsid w:val="00CF2460"/>
    <w:rsid w:val="00D005E1"/>
    <w:rsid w:val="00D00EE9"/>
    <w:rsid w:val="00D06C99"/>
    <w:rsid w:val="00D162C6"/>
    <w:rsid w:val="00D16CF6"/>
    <w:rsid w:val="00D263BB"/>
    <w:rsid w:val="00D337C3"/>
    <w:rsid w:val="00D34C37"/>
    <w:rsid w:val="00D41963"/>
    <w:rsid w:val="00D44F25"/>
    <w:rsid w:val="00D45F87"/>
    <w:rsid w:val="00D53794"/>
    <w:rsid w:val="00D53DD8"/>
    <w:rsid w:val="00D54326"/>
    <w:rsid w:val="00D6049B"/>
    <w:rsid w:val="00D63BF0"/>
    <w:rsid w:val="00D749FE"/>
    <w:rsid w:val="00D81CE8"/>
    <w:rsid w:val="00D90EA3"/>
    <w:rsid w:val="00D93095"/>
    <w:rsid w:val="00DA5538"/>
    <w:rsid w:val="00DA5A95"/>
    <w:rsid w:val="00DB5679"/>
    <w:rsid w:val="00DC75F9"/>
    <w:rsid w:val="00DD4B42"/>
    <w:rsid w:val="00DD66EC"/>
    <w:rsid w:val="00DE0F73"/>
    <w:rsid w:val="00DE1933"/>
    <w:rsid w:val="00DE54B2"/>
    <w:rsid w:val="00DF5509"/>
    <w:rsid w:val="00E11715"/>
    <w:rsid w:val="00E16169"/>
    <w:rsid w:val="00E24A3C"/>
    <w:rsid w:val="00E30710"/>
    <w:rsid w:val="00E374FA"/>
    <w:rsid w:val="00E4185F"/>
    <w:rsid w:val="00E42763"/>
    <w:rsid w:val="00E43252"/>
    <w:rsid w:val="00E44DCA"/>
    <w:rsid w:val="00E55D5B"/>
    <w:rsid w:val="00E80C49"/>
    <w:rsid w:val="00E9005A"/>
    <w:rsid w:val="00E91641"/>
    <w:rsid w:val="00EA05F7"/>
    <w:rsid w:val="00EA7768"/>
    <w:rsid w:val="00EB7EB9"/>
    <w:rsid w:val="00EC14DB"/>
    <w:rsid w:val="00EC481D"/>
    <w:rsid w:val="00ED38DE"/>
    <w:rsid w:val="00EE1508"/>
    <w:rsid w:val="00F12585"/>
    <w:rsid w:val="00F223BF"/>
    <w:rsid w:val="00F24B3A"/>
    <w:rsid w:val="00F3100F"/>
    <w:rsid w:val="00F37801"/>
    <w:rsid w:val="00F40C49"/>
    <w:rsid w:val="00F579C2"/>
    <w:rsid w:val="00F63BD4"/>
    <w:rsid w:val="00F734BE"/>
    <w:rsid w:val="00F74FC3"/>
    <w:rsid w:val="00F857A9"/>
    <w:rsid w:val="00F869D7"/>
    <w:rsid w:val="00F95340"/>
    <w:rsid w:val="00FA4666"/>
    <w:rsid w:val="00FB3150"/>
    <w:rsid w:val="00FB41E4"/>
    <w:rsid w:val="00FC4D2B"/>
    <w:rsid w:val="00FD0019"/>
    <w:rsid w:val="00FE26BF"/>
    <w:rsid w:val="00FE696D"/>
    <w:rsid w:val="00FF3E2E"/>
    <w:rsid w:val="00FF5C25"/>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63B4EB"/>
  <w15:docId w15:val="{A0397C97-FD46-45EB-B01F-E99A22C45C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76E5E"/>
    <w:pPr>
      <w:spacing w:after="0" w:line="240" w:lineRule="auto"/>
    </w:pPr>
    <w:rPr>
      <w:rFonts w:ascii="Times New Roman" w:eastAsia="Times New Roman" w:hAnsi="Times New Roman" w:cs="Times New Roman"/>
      <w:sz w:val="24"/>
      <w:szCs w:val="24"/>
      <w:lang w:eastAsia="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24B3A"/>
    <w:pPr>
      <w:ind w:left="720"/>
      <w:contextualSpacing/>
    </w:pPr>
  </w:style>
  <w:style w:type="character" w:styleId="Hyperlink">
    <w:name w:val="Hyperlink"/>
    <w:basedOn w:val="DefaultParagraphFont"/>
    <w:uiPriority w:val="99"/>
    <w:unhideWhenUsed/>
    <w:rsid w:val="000D561D"/>
    <w:rPr>
      <w:color w:val="0563C1" w:themeColor="hyperlink"/>
      <w:u w:val="single"/>
    </w:rPr>
  </w:style>
  <w:style w:type="character" w:customStyle="1" w:styleId="UnresolvedMention1">
    <w:name w:val="Unresolved Mention1"/>
    <w:basedOn w:val="DefaultParagraphFont"/>
    <w:uiPriority w:val="99"/>
    <w:semiHidden/>
    <w:unhideWhenUsed/>
    <w:rsid w:val="000D561D"/>
    <w:rPr>
      <w:color w:val="605E5C"/>
      <w:shd w:val="clear" w:color="auto" w:fill="E1DFDD"/>
    </w:rPr>
  </w:style>
  <w:style w:type="character" w:styleId="FollowedHyperlink">
    <w:name w:val="FollowedHyperlink"/>
    <w:basedOn w:val="DefaultParagraphFont"/>
    <w:uiPriority w:val="99"/>
    <w:semiHidden/>
    <w:unhideWhenUsed/>
    <w:rsid w:val="000D561D"/>
    <w:rPr>
      <w:color w:val="954F72" w:themeColor="followedHyperlink"/>
      <w:u w:val="single"/>
    </w:rPr>
  </w:style>
  <w:style w:type="paragraph" w:styleId="Header">
    <w:name w:val="header"/>
    <w:basedOn w:val="Normal"/>
    <w:link w:val="HeaderChar"/>
    <w:uiPriority w:val="99"/>
    <w:unhideWhenUsed/>
    <w:rsid w:val="00AA04D4"/>
    <w:pPr>
      <w:tabs>
        <w:tab w:val="center" w:pos="4513"/>
        <w:tab w:val="right" w:pos="9026"/>
      </w:tabs>
    </w:pPr>
  </w:style>
  <w:style w:type="character" w:customStyle="1" w:styleId="HeaderChar">
    <w:name w:val="Header Char"/>
    <w:basedOn w:val="DefaultParagraphFont"/>
    <w:link w:val="Header"/>
    <w:uiPriority w:val="99"/>
    <w:rsid w:val="00AA04D4"/>
  </w:style>
  <w:style w:type="paragraph" w:styleId="Footer">
    <w:name w:val="footer"/>
    <w:basedOn w:val="Normal"/>
    <w:link w:val="FooterChar"/>
    <w:uiPriority w:val="99"/>
    <w:unhideWhenUsed/>
    <w:rsid w:val="00AA04D4"/>
    <w:pPr>
      <w:tabs>
        <w:tab w:val="center" w:pos="4513"/>
        <w:tab w:val="right" w:pos="9026"/>
      </w:tabs>
    </w:pPr>
  </w:style>
  <w:style w:type="character" w:customStyle="1" w:styleId="FooterChar">
    <w:name w:val="Footer Char"/>
    <w:basedOn w:val="DefaultParagraphFont"/>
    <w:link w:val="Footer"/>
    <w:uiPriority w:val="99"/>
    <w:rsid w:val="00AA04D4"/>
  </w:style>
  <w:style w:type="paragraph" w:styleId="Caption">
    <w:name w:val="caption"/>
    <w:basedOn w:val="Normal"/>
    <w:next w:val="Normal"/>
    <w:uiPriority w:val="35"/>
    <w:unhideWhenUsed/>
    <w:qFormat/>
    <w:rsid w:val="005B281C"/>
    <w:pPr>
      <w:spacing w:after="200"/>
    </w:pPr>
    <w:rPr>
      <w:i/>
      <w:iCs/>
      <w:color w:val="44546A" w:themeColor="text2"/>
      <w:sz w:val="18"/>
      <w:szCs w:val="18"/>
    </w:rPr>
  </w:style>
  <w:style w:type="character" w:styleId="PlaceholderText">
    <w:name w:val="Placeholder Text"/>
    <w:basedOn w:val="DefaultParagraphFont"/>
    <w:uiPriority w:val="99"/>
    <w:semiHidden/>
    <w:rsid w:val="00867938"/>
    <w:rPr>
      <w:color w:val="808080"/>
    </w:rPr>
  </w:style>
  <w:style w:type="table" w:styleId="TableGrid">
    <w:name w:val="Table Grid"/>
    <w:basedOn w:val="TableNormal"/>
    <w:uiPriority w:val="39"/>
    <w:rsid w:val="009927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95794D"/>
    <w:pPr>
      <w:spacing w:line="480" w:lineRule="auto"/>
      <w:ind w:left="720" w:hanging="720"/>
    </w:pPr>
  </w:style>
  <w:style w:type="paragraph" w:styleId="NormalWeb">
    <w:name w:val="Normal (Web)"/>
    <w:basedOn w:val="Normal"/>
    <w:uiPriority w:val="99"/>
    <w:semiHidden/>
    <w:unhideWhenUsed/>
    <w:rsid w:val="00876E5E"/>
    <w:pPr>
      <w:spacing w:before="100" w:beforeAutospacing="1" w:after="100" w:afterAutospacing="1"/>
    </w:pPr>
  </w:style>
  <w:style w:type="paragraph" w:customStyle="1" w:styleId="Default">
    <w:name w:val="Default"/>
    <w:rsid w:val="0054211D"/>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theme" Target="theme/theme1.xml"/><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header" Target="header1.xml"/><Relationship Id="rId10" Type="http://schemas.openxmlformats.org/officeDocument/2006/relationships/image" Target="media/image3.jpe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0FFB2F-35CF-420F-9985-BAA13A360B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7</Pages>
  <Words>10942</Words>
  <Characters>62374</Characters>
  <Application>Microsoft Office Word</Application>
  <DocSecurity>0</DocSecurity>
  <Lines>519</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1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IDAKALA Charles Martin Raj</dc:creator>
  <cp:lastModifiedBy>PIDAKALA Charles Martin Raj</cp:lastModifiedBy>
  <cp:revision>3</cp:revision>
  <cp:lastPrinted>2022-05-31T10:54:00Z</cp:lastPrinted>
  <dcterms:created xsi:type="dcterms:W3CDTF">2022-05-31T10:53:00Z</dcterms:created>
  <dcterms:modified xsi:type="dcterms:W3CDTF">2022-05-31T1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ccvldWFN"/&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